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F7EAC" w:rsidRPr="005F7EAC" w:rsidRDefault="00E9186C" w:rsidP="005F7EAC">
      <w:pPr>
        <w:jc w:val="center"/>
        <w:rPr>
          <w:b/>
          <w:bCs/>
          <w:sz w:val="32"/>
          <w:szCs w:val="32"/>
        </w:rPr>
      </w:pPr>
      <w:r>
        <w:rPr>
          <w:b/>
          <w:bCs/>
          <w:sz w:val="32"/>
          <w:szCs w:val="32"/>
        </w:rPr>
        <w:t>An atoms-to-mesoscale approach to i</w:t>
      </w:r>
      <w:r w:rsidR="008A1289">
        <w:rPr>
          <w:b/>
          <w:bCs/>
          <w:sz w:val="32"/>
          <w:szCs w:val="32"/>
        </w:rPr>
        <w:t xml:space="preserve">ce-vapor </w:t>
      </w:r>
      <w:r w:rsidR="00FE7717">
        <w:rPr>
          <w:b/>
          <w:bCs/>
          <w:sz w:val="32"/>
          <w:szCs w:val="32"/>
        </w:rPr>
        <w:t>surface</w:t>
      </w:r>
      <w:r w:rsidR="008A1289">
        <w:rPr>
          <w:b/>
          <w:bCs/>
          <w:sz w:val="32"/>
          <w:szCs w:val="32"/>
        </w:rPr>
        <w:t xml:space="preserve"> dynamics with</w:t>
      </w:r>
      <w:r w:rsidR="00C45FB5">
        <w:rPr>
          <w:b/>
          <w:bCs/>
          <w:sz w:val="32"/>
          <w:szCs w:val="32"/>
        </w:rPr>
        <w:t xml:space="preserve"> </w:t>
      </w:r>
      <w:r w:rsidR="008A1289">
        <w:rPr>
          <w:b/>
          <w:bCs/>
          <w:sz w:val="32"/>
          <w:szCs w:val="32"/>
        </w:rPr>
        <w:t xml:space="preserve">a </w:t>
      </w:r>
      <w:r w:rsidR="00C45FB5">
        <w:rPr>
          <w:b/>
          <w:bCs/>
          <w:sz w:val="32"/>
          <w:szCs w:val="32"/>
        </w:rPr>
        <w:t xml:space="preserve">quasi-liquid </w:t>
      </w:r>
      <w:r w:rsidR="008A1289">
        <w:rPr>
          <w:b/>
          <w:bCs/>
          <w:sz w:val="32"/>
          <w:szCs w:val="32"/>
        </w:rPr>
        <w:t>interface</w:t>
      </w:r>
    </w:p>
    <w:p w:rsidR="005F7EAC" w:rsidRPr="005F7EAC" w:rsidRDefault="005F7EAC" w:rsidP="00403CF1"/>
    <w:p w:rsidR="005F7EAC" w:rsidRPr="005F7EAC" w:rsidRDefault="005F7EAC" w:rsidP="005F7EAC">
      <w:pPr>
        <w:jc w:val="center"/>
      </w:pPr>
      <w:r w:rsidRPr="005F7EAC">
        <w:t>Steven</w:t>
      </w:r>
      <w:r>
        <w:t xml:space="preserve"> Neshyba</w:t>
      </w:r>
      <w:r>
        <w:rPr>
          <w:vertAlign w:val="superscript"/>
        </w:rPr>
        <w:t>1</w:t>
      </w:r>
      <w:r>
        <w:t>, Tia Böttger</w:t>
      </w:r>
      <w:r>
        <w:rPr>
          <w:vertAlign w:val="superscript"/>
        </w:rPr>
        <w:t>1</w:t>
      </w:r>
      <w:r>
        <w:t>, Rohan Crossland</w:t>
      </w:r>
      <w:r>
        <w:rPr>
          <w:vertAlign w:val="superscript"/>
        </w:rPr>
        <w:t>1</w:t>
      </w:r>
      <w:r>
        <w:t xml:space="preserve">, </w:t>
      </w:r>
      <w:r w:rsidRPr="005F7EAC">
        <w:t>Spencer Racca-Gwozdzik</w:t>
      </w:r>
      <w:r>
        <w:rPr>
          <w:vertAlign w:val="superscript"/>
        </w:rPr>
        <w:t>1</w:t>
      </w:r>
      <w:r>
        <w:t>, Ella Slattery</w:t>
      </w:r>
      <w:r>
        <w:rPr>
          <w:vertAlign w:val="superscript"/>
        </w:rPr>
        <w:t>1</w:t>
      </w:r>
      <w:r>
        <w:t xml:space="preserve">, Maximilian Bloom, </w:t>
      </w:r>
      <w:r w:rsidR="0061191E">
        <w:t>Noah Zimmer</w:t>
      </w:r>
      <w:r w:rsidR="0061191E">
        <w:rPr>
          <w:vertAlign w:val="superscript"/>
        </w:rPr>
        <w:t>1</w:t>
      </w:r>
      <w:r w:rsidR="0061191E">
        <w:t xml:space="preserve">, </w:t>
      </w:r>
      <w:r>
        <w:t>Penny M. Rowe</w:t>
      </w:r>
      <w:r>
        <w:rPr>
          <w:vertAlign w:val="superscript"/>
        </w:rPr>
        <w:t>2</w:t>
      </w:r>
      <w:r>
        <w:t>, and Jacob Price</w:t>
      </w:r>
      <w:r>
        <w:rPr>
          <w:vertAlign w:val="superscript"/>
        </w:rPr>
        <w:t>1</w:t>
      </w:r>
    </w:p>
    <w:p w:rsidR="005F7EAC" w:rsidRDefault="005F7EAC" w:rsidP="005F7EAC">
      <w:pPr>
        <w:jc w:val="center"/>
      </w:pPr>
    </w:p>
    <w:p w:rsidR="005F7EAC" w:rsidRDefault="005F7EAC" w:rsidP="005F7EAC">
      <w:pPr>
        <w:jc w:val="center"/>
      </w:pPr>
      <w:r>
        <w:rPr>
          <w:vertAlign w:val="superscript"/>
        </w:rPr>
        <w:t>1</w:t>
      </w:r>
      <w:r>
        <w:t>University of Puget Sound, Tacoma Washington USA</w:t>
      </w:r>
    </w:p>
    <w:p w:rsidR="005F7EAC" w:rsidRPr="005F7EAC" w:rsidRDefault="00AD4C26" w:rsidP="005F7EAC">
      <w:pPr>
        <w:jc w:val="center"/>
      </w:pPr>
      <w:r>
        <w:rPr>
          <w:vertAlign w:val="superscript"/>
        </w:rPr>
        <w:t>2</w:t>
      </w:r>
      <w:r w:rsidR="005F7EAC">
        <w:t>North West Research Association, Redmond Washington, USA</w:t>
      </w:r>
    </w:p>
    <w:p w:rsidR="005F7EAC" w:rsidRDefault="005F7EAC" w:rsidP="00403CF1">
      <w:pPr>
        <w:rPr>
          <w:b/>
          <w:bCs/>
        </w:rPr>
      </w:pPr>
    </w:p>
    <w:p w:rsidR="006A2CE0" w:rsidRPr="006A2CE0" w:rsidRDefault="006A2CE0" w:rsidP="00403CF1">
      <w:pPr>
        <w:rPr>
          <w:b/>
          <w:bCs/>
        </w:rPr>
      </w:pPr>
      <w:r w:rsidRPr="006A2CE0">
        <w:rPr>
          <w:b/>
          <w:bCs/>
        </w:rPr>
        <w:t>Abstract</w:t>
      </w:r>
    </w:p>
    <w:p w:rsidR="00116B00" w:rsidRPr="00AD4C26" w:rsidRDefault="00EF5E01" w:rsidP="00403CF1">
      <w:pPr>
        <w:rPr>
          <w:i/>
          <w:iCs/>
        </w:rPr>
      </w:pPr>
      <w:r>
        <w:rPr>
          <w:i/>
          <w:iCs/>
        </w:rPr>
        <w:t>W</w:t>
      </w:r>
      <w:r w:rsidR="00061080">
        <w:rPr>
          <w:i/>
          <w:iCs/>
        </w:rPr>
        <w:t xml:space="preserve">e explore the hypothesis that a </w:t>
      </w:r>
      <w:r>
        <w:rPr>
          <w:i/>
          <w:iCs/>
        </w:rPr>
        <w:t>key</w:t>
      </w:r>
      <w:r w:rsidR="00743D37">
        <w:rPr>
          <w:i/>
          <w:iCs/>
        </w:rPr>
        <w:t xml:space="preserve"> </w:t>
      </w:r>
      <w:r w:rsidR="007D7951">
        <w:rPr>
          <w:i/>
          <w:iCs/>
        </w:rPr>
        <w:t xml:space="preserve">factor in </w:t>
      </w:r>
      <w:r w:rsidR="00680025">
        <w:rPr>
          <w:i/>
          <w:iCs/>
        </w:rPr>
        <w:t xml:space="preserve">determining </w:t>
      </w:r>
      <w:r w:rsidR="007D7951">
        <w:rPr>
          <w:i/>
          <w:iCs/>
        </w:rPr>
        <w:t>the</w:t>
      </w:r>
      <w:r>
        <w:rPr>
          <w:i/>
          <w:iCs/>
        </w:rPr>
        <w:t xml:space="preserve"> </w:t>
      </w:r>
      <w:r w:rsidR="00680025">
        <w:rPr>
          <w:i/>
          <w:iCs/>
        </w:rPr>
        <w:t>dynamics and morphology</w:t>
      </w:r>
      <w:r>
        <w:rPr>
          <w:i/>
          <w:iCs/>
        </w:rPr>
        <w:t xml:space="preserve"> of </w:t>
      </w:r>
      <w:r w:rsidR="007D7951">
        <w:rPr>
          <w:i/>
          <w:iCs/>
        </w:rPr>
        <w:t xml:space="preserve">faceted </w:t>
      </w:r>
      <w:r>
        <w:rPr>
          <w:i/>
          <w:iCs/>
        </w:rPr>
        <w:t xml:space="preserve">ice-vapor </w:t>
      </w:r>
      <w:r w:rsidR="000F1A57">
        <w:rPr>
          <w:i/>
          <w:iCs/>
        </w:rPr>
        <w:t>surfaces</w:t>
      </w:r>
      <w:r>
        <w:rPr>
          <w:i/>
          <w:iCs/>
        </w:rPr>
        <w:t xml:space="preserve"> </w:t>
      </w:r>
      <w:r w:rsidR="00061080">
        <w:rPr>
          <w:i/>
          <w:iCs/>
        </w:rPr>
        <w:t>is</w:t>
      </w:r>
      <w:r w:rsidR="004767C3">
        <w:rPr>
          <w:i/>
          <w:iCs/>
        </w:rPr>
        <w:t xml:space="preserve"> </w:t>
      </w:r>
      <w:r w:rsidR="0018266C">
        <w:rPr>
          <w:i/>
          <w:iCs/>
        </w:rPr>
        <w:t>the</w:t>
      </w:r>
      <w:r w:rsidR="004767C3">
        <w:rPr>
          <w:i/>
          <w:iCs/>
        </w:rPr>
        <w:t xml:space="preserve"> </w:t>
      </w:r>
      <w:r w:rsidR="004767C3" w:rsidRPr="00AD4C26">
        <w:rPr>
          <w:i/>
          <w:iCs/>
        </w:rPr>
        <w:t>quasi-liquid</w:t>
      </w:r>
      <w:r w:rsidR="0018266C">
        <w:rPr>
          <w:i/>
          <w:iCs/>
        </w:rPr>
        <w:t xml:space="preserve"> layer that</w:t>
      </w:r>
      <w:r w:rsidR="004767C3" w:rsidRPr="00AD4C26">
        <w:rPr>
          <w:i/>
          <w:iCs/>
        </w:rPr>
        <w:t xml:space="preserve"> </w:t>
      </w:r>
      <w:r w:rsidR="0018266C">
        <w:rPr>
          <w:i/>
          <w:iCs/>
        </w:rPr>
        <w:t xml:space="preserve">forms </w:t>
      </w:r>
      <w:r w:rsidR="00061080">
        <w:rPr>
          <w:i/>
          <w:iCs/>
        </w:rPr>
        <w:t>at</w:t>
      </w:r>
      <w:r w:rsidR="004767C3">
        <w:rPr>
          <w:i/>
          <w:iCs/>
        </w:rPr>
        <w:t xml:space="preserve"> </w:t>
      </w:r>
      <w:r w:rsidR="00B369D2">
        <w:rPr>
          <w:i/>
          <w:iCs/>
        </w:rPr>
        <w:t>this interface</w:t>
      </w:r>
      <w:r w:rsidR="004767C3">
        <w:rPr>
          <w:i/>
          <w:iCs/>
        </w:rPr>
        <w:t xml:space="preserve"> </w:t>
      </w:r>
      <w:r w:rsidR="0018266C">
        <w:rPr>
          <w:i/>
          <w:iCs/>
        </w:rPr>
        <w:t xml:space="preserve">at temperatures above </w:t>
      </w:r>
      <m:oMath>
        <m:r>
          <w:rPr>
            <w:rFonts w:ascii="Cambria Math" w:hAnsi="Cambria Math"/>
          </w:rPr>
          <m:t>240 K</m:t>
        </m:r>
      </m:oMath>
      <w:r w:rsidR="00E615B8">
        <w:rPr>
          <w:i/>
          <w:iCs/>
        </w:rPr>
        <w:t xml:space="preserve">. </w:t>
      </w:r>
      <w:r w:rsidR="00061080">
        <w:rPr>
          <w:i/>
          <w:iCs/>
        </w:rPr>
        <w:t>W</w:t>
      </w:r>
      <w:r w:rsidR="005819C8" w:rsidRPr="00AD4C26">
        <w:rPr>
          <w:i/>
          <w:iCs/>
        </w:rPr>
        <w:t xml:space="preserve">e </w:t>
      </w:r>
      <w:r w:rsidR="00061080">
        <w:rPr>
          <w:i/>
          <w:iCs/>
        </w:rPr>
        <w:t>do so</w:t>
      </w:r>
      <w:r w:rsidR="001E033F" w:rsidRPr="00AD4C26">
        <w:rPr>
          <w:i/>
          <w:iCs/>
        </w:rPr>
        <w:t xml:space="preserve"> by </w:t>
      </w:r>
      <w:r w:rsidR="00E615B8">
        <w:rPr>
          <w:i/>
          <w:iCs/>
        </w:rPr>
        <w:t xml:space="preserve">modeling the ice surface as a </w:t>
      </w:r>
      <w:r w:rsidR="00200523" w:rsidRPr="00AD4C26">
        <w:rPr>
          <w:i/>
          <w:iCs/>
        </w:rPr>
        <w:t>system of r</w:t>
      </w:r>
      <w:r w:rsidR="001E033F" w:rsidRPr="00AD4C26">
        <w:rPr>
          <w:i/>
          <w:iCs/>
        </w:rPr>
        <w:t>eaction-diffusion equation</w:t>
      </w:r>
      <w:r w:rsidR="00200523" w:rsidRPr="00AD4C26">
        <w:rPr>
          <w:i/>
          <w:iCs/>
        </w:rPr>
        <w:t>s</w:t>
      </w:r>
      <w:r w:rsidR="00154B7C" w:rsidRPr="00AD4C26">
        <w:rPr>
          <w:i/>
          <w:iCs/>
        </w:rPr>
        <w:t xml:space="preserve"> </w:t>
      </w:r>
      <w:r w:rsidR="00E615B8">
        <w:rPr>
          <w:i/>
          <w:iCs/>
        </w:rPr>
        <w:t>in which the</w:t>
      </w:r>
      <w:r w:rsidR="00154B7C" w:rsidRPr="00AD4C26">
        <w:rPr>
          <w:i/>
          <w:iCs/>
        </w:rPr>
        <w:t xml:space="preserve"> </w:t>
      </w:r>
      <w:r w:rsidR="00F2207F" w:rsidRPr="00AD4C26">
        <w:rPr>
          <w:i/>
          <w:iCs/>
        </w:rPr>
        <w:t>time scale</w:t>
      </w:r>
      <w:r w:rsidR="00E615B8">
        <w:rPr>
          <w:i/>
          <w:iCs/>
        </w:rPr>
        <w:t>s</w:t>
      </w:r>
      <w:r w:rsidR="00F2207F" w:rsidRPr="00AD4C26">
        <w:rPr>
          <w:i/>
          <w:iCs/>
        </w:rPr>
        <w:t xml:space="preserve"> of</w:t>
      </w:r>
      <w:r w:rsidR="00880C1E">
        <w:rPr>
          <w:i/>
          <w:iCs/>
        </w:rPr>
        <w:t xml:space="preserve"> quasi-liquid</w:t>
      </w:r>
      <w:r w:rsidR="00F2207F" w:rsidRPr="00AD4C26">
        <w:rPr>
          <w:i/>
          <w:iCs/>
        </w:rPr>
        <w:t xml:space="preserve"> </w:t>
      </w:r>
      <w:r w:rsidR="00BE448D">
        <w:rPr>
          <w:i/>
          <w:iCs/>
        </w:rPr>
        <w:t>freezing</w:t>
      </w:r>
      <w:r w:rsidR="00880C1E">
        <w:rPr>
          <w:i/>
          <w:iCs/>
        </w:rPr>
        <w:t xml:space="preserve"> and </w:t>
      </w:r>
      <w:r w:rsidR="00F55C20">
        <w:rPr>
          <w:i/>
          <w:iCs/>
        </w:rPr>
        <w:t>melting</w:t>
      </w:r>
      <w:r w:rsidR="00E615B8">
        <w:rPr>
          <w:i/>
          <w:iCs/>
        </w:rPr>
        <w:t>,</w:t>
      </w:r>
      <w:r w:rsidR="00BE448D">
        <w:rPr>
          <w:i/>
          <w:iCs/>
        </w:rPr>
        <w:t xml:space="preserve"> </w:t>
      </w:r>
      <w:r w:rsidR="00E615B8">
        <w:rPr>
          <w:i/>
          <w:iCs/>
        </w:rPr>
        <w:t xml:space="preserve">horizontal diffusion, and exchanges with the vapor phase are made explicit. </w:t>
      </w:r>
      <w:r w:rsidR="00B369D2">
        <w:rPr>
          <w:i/>
          <w:iCs/>
        </w:rPr>
        <w:t>M</w:t>
      </w:r>
      <w:r w:rsidR="00CD283C" w:rsidRPr="00AD4C26">
        <w:rPr>
          <w:i/>
          <w:iCs/>
        </w:rPr>
        <w:t>odel</w:t>
      </w:r>
      <w:r w:rsidR="00B369D2">
        <w:rPr>
          <w:i/>
          <w:iCs/>
        </w:rPr>
        <w:t xml:space="preserve"> parameterizations</w:t>
      </w:r>
      <w:r w:rsidR="00CD283C" w:rsidRPr="00AD4C26">
        <w:rPr>
          <w:i/>
          <w:iCs/>
        </w:rPr>
        <w:t xml:space="preserve"> </w:t>
      </w:r>
      <w:r w:rsidR="00B369D2">
        <w:rPr>
          <w:i/>
          <w:iCs/>
        </w:rPr>
        <w:t xml:space="preserve">are </w:t>
      </w:r>
      <w:r w:rsidR="00D62513">
        <w:rPr>
          <w:i/>
          <w:iCs/>
        </w:rPr>
        <w:t>informed</w:t>
      </w:r>
      <w:r w:rsidR="00CD283C" w:rsidRPr="00AD4C26">
        <w:rPr>
          <w:i/>
          <w:iCs/>
        </w:rPr>
        <w:t xml:space="preserve"> by</w:t>
      </w:r>
      <w:r w:rsidR="00FC3092" w:rsidRPr="00AD4C26">
        <w:rPr>
          <w:i/>
          <w:iCs/>
        </w:rPr>
        <w:t xml:space="preserve"> </w:t>
      </w:r>
      <w:r w:rsidR="007A2036">
        <w:rPr>
          <w:i/>
          <w:iCs/>
        </w:rPr>
        <w:t>atomistic (molecular dynamics) simulations, mesoscale</w:t>
      </w:r>
      <w:r w:rsidR="0072411A">
        <w:rPr>
          <w:i/>
          <w:iCs/>
        </w:rPr>
        <w:t xml:space="preserve"> </w:t>
      </w:r>
      <w:r w:rsidR="00CD283C" w:rsidRPr="00AD4C26">
        <w:rPr>
          <w:i/>
          <w:iCs/>
        </w:rPr>
        <w:t>simulat</w:t>
      </w:r>
      <w:r w:rsidR="0072411A">
        <w:rPr>
          <w:i/>
          <w:iCs/>
        </w:rPr>
        <w:t>ions of</w:t>
      </w:r>
      <w:r w:rsidR="00CD283C" w:rsidRPr="00AD4C26">
        <w:rPr>
          <w:i/>
          <w:iCs/>
        </w:rPr>
        <w:t xml:space="preserve"> the</w:t>
      </w:r>
      <w:r w:rsidR="00FC3092" w:rsidRPr="00AD4C26">
        <w:rPr>
          <w:i/>
          <w:iCs/>
        </w:rPr>
        <w:t xml:space="preserve"> </w:t>
      </w:r>
      <w:r w:rsidR="00CD283C" w:rsidRPr="00AD4C26">
        <w:rPr>
          <w:i/>
          <w:iCs/>
        </w:rPr>
        <w:t xml:space="preserve">vapor field </w:t>
      </w:r>
      <w:r w:rsidR="00A83AC6" w:rsidRPr="00AD4C26">
        <w:rPr>
          <w:i/>
          <w:iCs/>
        </w:rPr>
        <w:t>around</w:t>
      </w:r>
      <w:r w:rsidR="00191B24" w:rsidRPr="00AD4C26">
        <w:rPr>
          <w:i/>
          <w:iCs/>
        </w:rPr>
        <w:t xml:space="preserve"> </w:t>
      </w:r>
      <w:r w:rsidR="00CD283C" w:rsidRPr="00AD4C26">
        <w:rPr>
          <w:i/>
          <w:iCs/>
        </w:rPr>
        <w:t xml:space="preserve">growing and ablating </w:t>
      </w:r>
      <w:r w:rsidR="00FC3092" w:rsidRPr="00AD4C26">
        <w:rPr>
          <w:i/>
          <w:iCs/>
        </w:rPr>
        <w:t>ice crystal</w:t>
      </w:r>
      <w:r w:rsidR="00A83AC6" w:rsidRPr="00AD4C26">
        <w:rPr>
          <w:i/>
          <w:iCs/>
        </w:rPr>
        <w:t>s</w:t>
      </w:r>
      <w:r w:rsidR="00CD283C" w:rsidRPr="00AD4C26">
        <w:rPr>
          <w:i/>
          <w:iCs/>
        </w:rPr>
        <w:t xml:space="preserve">, and </w:t>
      </w:r>
      <w:r w:rsidR="00CE078E">
        <w:rPr>
          <w:i/>
          <w:iCs/>
        </w:rPr>
        <w:t xml:space="preserve">quantitative </w:t>
      </w:r>
      <w:r w:rsidR="00CE078E" w:rsidRPr="00AD4C26">
        <w:rPr>
          <w:i/>
          <w:iCs/>
        </w:rPr>
        <w:t xml:space="preserve">ice surface morphologies </w:t>
      </w:r>
      <w:r w:rsidR="00CE078E">
        <w:rPr>
          <w:i/>
          <w:iCs/>
        </w:rPr>
        <w:t xml:space="preserve">derived from </w:t>
      </w:r>
      <w:r w:rsidR="001E033F" w:rsidRPr="00AD4C26">
        <w:rPr>
          <w:i/>
          <w:iCs/>
        </w:rPr>
        <w:t>scanning electron microscop</w:t>
      </w:r>
      <w:r w:rsidR="00F70AB6" w:rsidRPr="00AD4C26">
        <w:rPr>
          <w:i/>
          <w:iCs/>
        </w:rPr>
        <w:t xml:space="preserve">e </w:t>
      </w:r>
      <w:r w:rsidR="000C2A33" w:rsidRPr="00AD4C26">
        <w:rPr>
          <w:i/>
          <w:iCs/>
        </w:rPr>
        <w:t>experiment</w:t>
      </w:r>
      <w:r w:rsidR="005A26F6" w:rsidRPr="00AD4C26">
        <w:rPr>
          <w:i/>
          <w:iCs/>
        </w:rPr>
        <w:t>s</w:t>
      </w:r>
      <w:r w:rsidR="001E033F" w:rsidRPr="00AD4C26">
        <w:rPr>
          <w:i/>
          <w:iCs/>
        </w:rPr>
        <w:t>. The outcome is a</w:t>
      </w:r>
      <w:r w:rsidR="00F70AB6" w:rsidRPr="00AD4C26">
        <w:rPr>
          <w:i/>
          <w:iCs/>
        </w:rPr>
        <w:t xml:space="preserve"> more </w:t>
      </w:r>
      <w:r w:rsidR="00E023B6">
        <w:rPr>
          <w:i/>
          <w:iCs/>
        </w:rPr>
        <w:t>unified</w:t>
      </w:r>
      <w:r w:rsidR="005A26F6" w:rsidRPr="00AD4C26">
        <w:rPr>
          <w:i/>
          <w:iCs/>
        </w:rPr>
        <w:t>, predictive,</w:t>
      </w:r>
      <w:r w:rsidR="00F70AB6" w:rsidRPr="00AD4C26">
        <w:rPr>
          <w:i/>
          <w:iCs/>
        </w:rPr>
        <w:t xml:space="preserve"> and experimentally </w:t>
      </w:r>
      <w:r w:rsidR="00A00A4A">
        <w:rPr>
          <w:i/>
          <w:iCs/>
        </w:rPr>
        <w:t>grounded</w:t>
      </w:r>
      <w:r w:rsidR="00F70AB6" w:rsidRPr="00AD4C26">
        <w:rPr>
          <w:i/>
          <w:iCs/>
        </w:rPr>
        <w:t xml:space="preserve"> </w:t>
      </w:r>
      <w:r w:rsidR="005E491F">
        <w:rPr>
          <w:i/>
          <w:iCs/>
        </w:rPr>
        <w:t>picture</w:t>
      </w:r>
      <w:r w:rsidR="00F70AB6" w:rsidRPr="00AD4C26">
        <w:rPr>
          <w:i/>
          <w:iCs/>
        </w:rPr>
        <w:t xml:space="preserve"> of</w:t>
      </w:r>
      <w:r w:rsidR="00C60A9E">
        <w:rPr>
          <w:i/>
          <w:iCs/>
        </w:rPr>
        <w:t xml:space="preserve"> the dynamics and morphology of</w:t>
      </w:r>
      <w:r w:rsidR="00F70AB6" w:rsidRPr="00AD4C26">
        <w:rPr>
          <w:i/>
          <w:iCs/>
        </w:rPr>
        <w:t xml:space="preserve"> </w:t>
      </w:r>
      <w:r w:rsidR="00C60A9E">
        <w:rPr>
          <w:i/>
          <w:iCs/>
        </w:rPr>
        <w:t xml:space="preserve">faceted </w:t>
      </w:r>
      <w:r w:rsidR="00F70AB6" w:rsidRPr="00AD4C26">
        <w:rPr>
          <w:i/>
          <w:iCs/>
        </w:rPr>
        <w:t>ice</w:t>
      </w:r>
      <w:r w:rsidR="00C60A9E">
        <w:rPr>
          <w:i/>
          <w:iCs/>
        </w:rPr>
        <w:t xml:space="preserve">-vapor </w:t>
      </w:r>
      <w:r w:rsidR="00A00A4A">
        <w:rPr>
          <w:i/>
          <w:iCs/>
        </w:rPr>
        <w:t>surface</w:t>
      </w:r>
      <w:r w:rsidR="00C60A9E">
        <w:rPr>
          <w:i/>
          <w:iCs/>
        </w:rPr>
        <w:t xml:space="preserve">s </w:t>
      </w:r>
      <w:r w:rsidR="005A26F6" w:rsidRPr="00AD4C26">
        <w:rPr>
          <w:i/>
          <w:iCs/>
        </w:rPr>
        <w:t xml:space="preserve">than has previously been </w:t>
      </w:r>
      <w:r w:rsidR="00FC3092" w:rsidRPr="00AD4C26">
        <w:rPr>
          <w:i/>
          <w:iCs/>
        </w:rPr>
        <w:t>presented</w:t>
      </w:r>
      <w:r w:rsidR="005A26F6" w:rsidRPr="00AD4C26">
        <w:rPr>
          <w:i/>
          <w:iCs/>
        </w:rPr>
        <w:t>.</w:t>
      </w:r>
    </w:p>
    <w:p w:rsidR="00F70AB6" w:rsidRDefault="00F70AB6" w:rsidP="00403CF1"/>
    <w:p w:rsidR="00166187" w:rsidRPr="00166187" w:rsidRDefault="00166187" w:rsidP="00403CF1">
      <w:pPr>
        <w:rPr>
          <w:b/>
          <w:bCs/>
        </w:rPr>
      </w:pPr>
      <w:r w:rsidRPr="00166187">
        <w:rPr>
          <w:b/>
          <w:bCs/>
        </w:rPr>
        <w:t>Plain Language Summary</w:t>
      </w:r>
    </w:p>
    <w:p w:rsidR="00166187" w:rsidRDefault="00166187" w:rsidP="00403CF1">
      <w:r w:rsidRPr="00166187">
        <w:t>Th</w:t>
      </w:r>
      <w:r>
        <w:t>is</w:t>
      </w:r>
      <w:r w:rsidRPr="00166187">
        <w:t xml:space="preserve"> is a</w:t>
      </w:r>
      <w:r>
        <w:t xml:space="preserve"> mathematical </w:t>
      </w:r>
      <w:r w:rsidRPr="00166187">
        <w:t>exploration of the</w:t>
      </w:r>
      <w:r>
        <w:t xml:space="preserve"> texture </w:t>
      </w:r>
      <w:r w:rsidRPr="00166187">
        <w:t>of ice</w:t>
      </w:r>
      <w:r w:rsidR="008068CE">
        <w:t xml:space="preserve"> </w:t>
      </w:r>
      <w:r w:rsidR="008068CE" w:rsidRPr="00166187">
        <w:t>surface</w:t>
      </w:r>
      <w:r w:rsidR="008068CE">
        <w:t>s</w:t>
      </w:r>
      <w:r w:rsidRPr="00166187">
        <w:t xml:space="preserve"> </w:t>
      </w:r>
      <w:r w:rsidR="008068CE">
        <w:t>on</w:t>
      </w:r>
      <w:r w:rsidRPr="00166187">
        <w:t xml:space="preserve"> a microscopic scale. The main hypothesis is that this </w:t>
      </w:r>
      <w:r w:rsidR="008068CE">
        <w:t xml:space="preserve">texture </w:t>
      </w:r>
      <w:r w:rsidRPr="00166187">
        <w:t xml:space="preserve">is </w:t>
      </w:r>
      <w:r>
        <w:t>governed</w:t>
      </w:r>
      <w:r w:rsidRPr="00166187">
        <w:t xml:space="preserve"> by the behavior of a thin</w:t>
      </w:r>
      <w:r w:rsidR="005E5183">
        <w:t xml:space="preserve"> layer o</w:t>
      </w:r>
      <w:r w:rsidR="0058066C">
        <w:t>f</w:t>
      </w:r>
      <w:r w:rsidR="005E5183">
        <w:t xml:space="preserve"> water, intermediate between ice and liquid,</w:t>
      </w:r>
      <w:r w:rsidRPr="00166187">
        <w:t xml:space="preserve"> that is known to form at the ice-air interface. We carry out this exploration by constructing a </w:t>
      </w:r>
      <w:r w:rsidR="0058066C">
        <w:t>set</w:t>
      </w:r>
      <w:r w:rsidRPr="00166187">
        <w:t xml:space="preserve"> of </w:t>
      </w:r>
      <w:r>
        <w:t xml:space="preserve">mathematical </w:t>
      </w:r>
      <w:r w:rsidR="0058066C">
        <w:t xml:space="preserve">relationships that, when solved on a computer, </w:t>
      </w:r>
      <w:r w:rsidR="00D74498">
        <w:t>reveal how</w:t>
      </w:r>
      <w:r w:rsidR="0058066C">
        <w:t xml:space="preserve"> </w:t>
      </w:r>
      <w:r w:rsidR="00D74498">
        <w:t xml:space="preserve">parts of </w:t>
      </w:r>
      <w:r w:rsidR="0058066C">
        <w:t>th</w:t>
      </w:r>
      <w:r w:rsidR="008068CE">
        <w:t>is</w:t>
      </w:r>
      <w:r w:rsidR="0058066C">
        <w:t xml:space="preserve"> quasi-liquid layer</w:t>
      </w:r>
      <w:r w:rsidR="00D74498">
        <w:t xml:space="preserve"> </w:t>
      </w:r>
      <w:r w:rsidR="005E5183">
        <w:t>migrate</w:t>
      </w:r>
      <w:r w:rsidR="005E5183" w:rsidRPr="00166187">
        <w:t xml:space="preserve"> to other </w:t>
      </w:r>
      <w:r w:rsidR="005E5183">
        <w:t>regions</w:t>
      </w:r>
      <w:r w:rsidR="005E5183" w:rsidRPr="00166187">
        <w:t xml:space="preserve"> of the </w:t>
      </w:r>
      <w:r w:rsidR="005E5183">
        <w:t xml:space="preserve">ice </w:t>
      </w:r>
      <w:r w:rsidR="005E5183" w:rsidRPr="00166187">
        <w:t xml:space="preserve">surface, </w:t>
      </w:r>
      <w:r w:rsidR="00D74498">
        <w:t>freeze</w:t>
      </w:r>
      <w:r w:rsidR="00D74498" w:rsidRPr="00166187">
        <w:t xml:space="preserve">, </w:t>
      </w:r>
      <w:r w:rsidR="005E5183" w:rsidRPr="00166187">
        <w:t>or evaporate into the air</w:t>
      </w:r>
      <w:r w:rsidR="005E5183">
        <w:t>.</w:t>
      </w:r>
      <w:r w:rsidR="005E5183" w:rsidRPr="00166187">
        <w:t xml:space="preserve"> </w:t>
      </w:r>
      <w:r w:rsidR="005E5183">
        <w:t>The</w:t>
      </w:r>
      <w:r w:rsidRPr="00166187">
        <w:t xml:space="preserve"> form and parameters </w:t>
      </w:r>
      <w:r w:rsidR="005E5183">
        <w:t xml:space="preserve">of these equations </w:t>
      </w:r>
      <w:r w:rsidRPr="00166187">
        <w:t>are informed by insights</w:t>
      </w:r>
      <w:r w:rsidR="00655F4B">
        <w:t xml:space="preserve"> </w:t>
      </w:r>
      <w:r w:rsidRPr="00166187">
        <w:t xml:space="preserve">from </w:t>
      </w:r>
      <w:r w:rsidR="005E5183">
        <w:t xml:space="preserve">images of </w:t>
      </w:r>
      <w:r w:rsidRPr="00166187">
        <w:t>ice surface</w:t>
      </w:r>
      <w:r>
        <w:t>s</w:t>
      </w:r>
      <w:r w:rsidRPr="00166187">
        <w:t xml:space="preserve"> from scanning electron microscope experiments</w:t>
      </w:r>
      <w:r w:rsidR="003132B8">
        <w:t>, and molecular-level modeling</w:t>
      </w:r>
      <w:r w:rsidRPr="00166187">
        <w:t xml:space="preserve">. We </w:t>
      </w:r>
      <w:r w:rsidR="00B94EE6">
        <w:t>believe</w:t>
      </w:r>
      <w:r w:rsidRPr="00166187">
        <w:t xml:space="preserve"> the </w:t>
      </w:r>
      <w:r w:rsidR="00B94EE6">
        <w:t>insights obtained from this effort</w:t>
      </w:r>
      <w:r w:rsidRPr="00166187">
        <w:t xml:space="preserve"> will be useful not only from a fundamental perspective, but also practically, especially in connection to the role of ice clouds in Earth's climate system.</w:t>
      </w:r>
    </w:p>
    <w:p w:rsidR="00166187" w:rsidRDefault="00166187" w:rsidP="00403CF1"/>
    <w:p w:rsidR="006A2CE0" w:rsidRPr="00565742" w:rsidRDefault="007523F3" w:rsidP="00565742">
      <w:pPr>
        <w:pStyle w:val="ListParagraph"/>
        <w:numPr>
          <w:ilvl w:val="0"/>
          <w:numId w:val="5"/>
        </w:numPr>
        <w:rPr>
          <w:b/>
          <w:bCs/>
        </w:rPr>
      </w:pPr>
      <w:r>
        <w:rPr>
          <w:b/>
          <w:bCs/>
        </w:rPr>
        <w:t>Introduction</w:t>
      </w:r>
    </w:p>
    <w:p w:rsidR="00AB315D" w:rsidRDefault="00674F6F" w:rsidP="006A2CE0">
      <w:r>
        <w:t>Why we care about ice crystal morphology … the crystals that make up cirrus clouds modulate Earth’s climate by reflecting or scattering sunlight before it reaches Earth’s surface, but the extent to which they do that depends on the morphology of those crystals. Hexagonal prisms dominate, but there are lots of variations on that theme: long and thin hexagonal</w:t>
      </w:r>
      <w:r w:rsidR="00AB315D">
        <w:t xml:space="preserve"> needles</w:t>
      </w:r>
      <w:r>
        <w:t>, short and wide</w:t>
      </w:r>
      <w:r w:rsidR="00AB315D">
        <w:t xml:space="preserve"> plates</w:t>
      </w:r>
      <w:r>
        <w:t>, sometimes indented at the ends, or hollowed</w:t>
      </w:r>
      <w:r w:rsidR="00AB315D">
        <w:t>, or even dendritic forms, like snowflakes</w:t>
      </w:r>
      <w:r>
        <w:t xml:space="preserve">. Their surfaces can be smooth or rough </w:t>
      </w:r>
      <w:r w:rsidR="00AB315D">
        <w:t xml:space="preserve">on a scale </w:t>
      </w:r>
      <w:r>
        <w:t>that matter</w:t>
      </w:r>
      <w:r w:rsidR="00AB315D">
        <w:t>s</w:t>
      </w:r>
      <w:r>
        <w:t xml:space="preserve"> to </w:t>
      </w:r>
      <w:r w:rsidR="00AB315D">
        <w:t>light of comparable wavelength</w:t>
      </w:r>
      <w:r w:rsidR="00501A85">
        <w:t xml:space="preserve"> </w:t>
      </w:r>
      <w:r w:rsidR="00501A85">
        <w:fldChar w:fldCharType="begin"/>
      </w:r>
      <w:r w:rsidR="00501A85">
        <w:instrText xml:space="preserve"> ADDIN ZOTERO_ITEM CSL_CITATION {"citationID":"8Rx9wx8z","properties":{"formattedCitation":"(J\\uc0\\u228{}rvinen et al. 2023)","plainCitation":"(Järvinen et al. 2023)","noteIndex":0},"citationItems":[{"id":1949,"uris":["http://zotero.org/users/189886/items/UKX7HRGD"],"itemData":{"id":1949,"type":"chapter","abstract":"The aim of this chapter is to present emerging information on ice crystal morphology in the nano- and microscale from various sources, and explore its impact on ice crystal's single-scattering properties and ultimately on cirrus cloud radiative effect. Increasing amount of observations in the last decade have shown that cirrus ice crystals invariably contain some degree of facet roughness, hollowness, or other morphological complexities that make the crystal shape deviate from that of a pristine hexagonal shape. These morphological complexities are found to be present in a wide variety of environmental conditions. A set of physical and statistical complexity parameters is used to quantify ice crystal complexity depending on the application. Although laboratory studies have shown that complexity parameters tend to increase with increasing crystal growth rate, observations in natural cirrus indicate that complexity parameters only weakly vary at cirrus temperatures below 230 K. Morphological complexities affect the optical properties of ice crystals. Implementing the optical properties of complex ice crystals in climate models has shown that the radiative effect of crystal complexity is a cooling of 1–2 Wm −2 globally. Due to the prevalence of ice crystal morphological complexities and their influence on cirrus radiative properties, the radiative effect of crystal complexity should be taken into account in future climate models. However, work is still needed to transfer the increasing knowledge of the physical nature of ice crystal complexity into optical particle models and eventually into parameterizations used in models.","container-title":"Clouds and Their Climatic Impacts","ISBN":"978-1-119-70035-7","language":"en","license":"© 2024 John Wiley &amp; Sons, Inc.","note":"section: 3\n_eprint: https://onlinelibrary.wiley.com/doi/pdf/10.1002/9781119700357.ch3\nDOI: 10.1002/9781119700357.ch3","page":"47-85","publisher":"American Geophysical Union (AGU)","source":"Wiley Online Library","title":"Ice Crystal Complexity and Link to the Cirrus Cloud Radiative Effect","URL":"https://onlinelibrary.wiley.com/doi/abs/10.1002/9781119700357.ch3","author":[{"family":"Järvinen","given":"Emma"},{"family":"Diedenhoven","given":"Bastiaan","non-dropping-particle":"van"},{"family":"Magee","given":"Nathan"},{"family":"Neshyba","given":"Steven"},{"family":"Schnaiter","given":"Martin"},{"family":"Xu","given":"Guanglang"},{"family":"Jourdan","given":"Olivier"},{"family":"Delene","given":"David"},{"family":"Waitz","given":"Fritz"},{"family":"Lolli","given":"Simone"},{"family":"Kato","given":"Seiji"}],"accessed":{"date-parts":[["2024",2,4]]},"issued":{"date-parts":[["2023"]]}}}],"schema":"https://github.com/citation-style-language/schema/raw/master/csl-citation.json"} </w:instrText>
      </w:r>
      <w:r w:rsidR="00501A85">
        <w:fldChar w:fldCharType="separate"/>
      </w:r>
      <w:r w:rsidR="00685AA4" w:rsidRPr="00685AA4">
        <w:rPr>
          <w:rFonts w:ascii="Calibri" w:cs="Calibri"/>
          <w:kern w:val="0"/>
        </w:rPr>
        <w:t>(Järvinen et al. 2023)</w:t>
      </w:r>
      <w:r w:rsidR="00501A85">
        <w:fldChar w:fldCharType="end"/>
      </w:r>
      <w:r w:rsidR="0045564F">
        <w:t>.</w:t>
      </w:r>
    </w:p>
    <w:p w:rsidR="00AB315D" w:rsidRDefault="00AB315D" w:rsidP="006A2CE0"/>
    <w:p w:rsidR="00AD1222" w:rsidRDefault="0004256F" w:rsidP="006A2CE0">
      <w:r>
        <w:lastRenderedPageBreak/>
        <w:t xml:space="preserve">Numerous </w:t>
      </w:r>
      <w:r w:rsidR="00AB315D">
        <w:t>models of</w:t>
      </w:r>
      <w:r>
        <w:t xml:space="preserve"> ice surface morphology and dynamics during vapor depositional growth have been presented</w:t>
      </w:r>
      <w:r w:rsidR="0059722B">
        <w:t>.</w:t>
      </w:r>
      <w:r w:rsidR="00501A85">
        <w:t xml:space="preserve"> Harrington and </w:t>
      </w:r>
      <w:proofErr w:type="spellStart"/>
      <w:r w:rsidR="00501A85">
        <w:t>Pokrifka</w:t>
      </w:r>
      <w:proofErr w:type="spellEnd"/>
      <w:r>
        <w:t xml:space="preserve"> </w:t>
      </w:r>
      <w:r w:rsidR="00501A85">
        <w:fldChar w:fldCharType="begin"/>
      </w:r>
      <w:r w:rsidR="00FA131B">
        <w:instrText xml:space="preserve"> ADDIN ZOTERO_ITEM CSL_CITATION {"citationID":"WTv2ayUs","properties":{"formattedCitation":"(2021)","plainCitation":"(2021)","noteIndex":0},"citationItems":[{"id":1951,"uris":["http://zotero.org/users/189886/items/6D6UISZ5"],"itemData":{"id":1951,"type":"article-journal","abstract":"Abstract\n            Measurements show that after facets form on frozen water droplets, those facets grow laterally across the crystal surface leading to an increase in volume and surface area with only a small increase in maximum dimension. This lateral growth of the facets is distinctly different from that predicted by the capacitance model and by the theory of faceted growth. In this paper we develop two approximate theories of lateral growth, one that is empirical and one that uses explicit growth mechanisms. We show that both theories can reproduce the overall features of lateral growth on a frozen, supercooled water droplet. Both theories predict that the area-average deposition coefficient should decrease in time as the particle grows, and this result may help explain the divergence of some prior measurements of the deposition coefficient. The theories may also explain the approximately constant mass growth rates that have recently been found in some measurements. We also show that the empirical theory can reproduce the lateral growth that occurs when a previously sublimated crystal is regrown, as may happen during the recycling of crystals in cold clouds.","container-title":"Journal of the Atmospheric Sciences","DOI":"10.1175/JAS-D-20-0228.1","ISSN":"0022-4928, 1520-0469","issue":"3","page":"967-981","source":"Semantic Scholar","title":"Approximate Models for Lateral Growth on Ice Crystal Surfaces during Vapor Depositional Growth","volume":"78","author":[{"family":"Harrington","given":"Jerry Y."},{"family":"Pokrifka","given":"Gwenore F."}],"issued":{"date-parts":[["2021",3]]}},"suppress-author":true}],"schema":"https://github.com/citation-style-language/schema/raw/master/csl-citation.json"} </w:instrText>
      </w:r>
      <w:r w:rsidR="00501A85">
        <w:fldChar w:fldCharType="separate"/>
      </w:r>
      <w:r w:rsidR="00685AA4">
        <w:rPr>
          <w:noProof/>
        </w:rPr>
        <w:t>(2021)</w:t>
      </w:r>
      <w:r w:rsidR="00501A85">
        <w:fldChar w:fldCharType="end"/>
      </w:r>
      <w:r w:rsidR="00501A85">
        <w:t xml:space="preserve"> </w:t>
      </w:r>
      <w:r>
        <w:t>provide an excellent review</w:t>
      </w:r>
      <w:r w:rsidR="0059722B">
        <w:t xml:space="preserve">. </w:t>
      </w:r>
      <w:r w:rsidR="00D6125F">
        <w:t>Of these, models rooted in a</w:t>
      </w:r>
      <w:r w:rsidR="00D11F9D">
        <w:t>tomistic</w:t>
      </w:r>
      <w:r w:rsidR="00D6125F">
        <w:t xml:space="preserve"> structure and processes</w:t>
      </w:r>
      <w:r w:rsidR="00D11F9D">
        <w:t xml:space="preserve"> are appealing because of the </w:t>
      </w:r>
      <w:r w:rsidR="00A65914">
        <w:t>evident</w:t>
      </w:r>
      <w:r w:rsidR="00D11F9D">
        <w:t xml:space="preserve"> connection between </w:t>
      </w:r>
      <w:r w:rsidR="00D6125F">
        <w:t xml:space="preserve">molecular </w:t>
      </w:r>
      <w:r w:rsidR="00A65914">
        <w:t xml:space="preserve">structure </w:t>
      </w:r>
      <w:r w:rsidR="00DD4C79">
        <w:t>on the one hand,</w:t>
      </w:r>
      <w:r w:rsidR="00A65914">
        <w:t xml:space="preserve"> and high-resolution microscopic </w:t>
      </w:r>
      <w:r w:rsidR="00DD4C79">
        <w:t>observations (such as scanning electron microscopy) on the other</w:t>
      </w:r>
      <w:r w:rsidR="00A65914">
        <w:t xml:space="preserve">; a familiar example is that </w:t>
      </w:r>
      <w:r w:rsidR="00D11F9D">
        <w:t xml:space="preserve">crystals of water ice are </w:t>
      </w:r>
      <w:r w:rsidR="00A65914">
        <w:t xml:space="preserve">understood to </w:t>
      </w:r>
      <w:r w:rsidR="00121AFC">
        <w:t>owe</w:t>
      </w:r>
      <w:r w:rsidR="00A65914">
        <w:t xml:space="preserve"> their </w:t>
      </w:r>
      <w:r w:rsidR="00D11F9D">
        <w:t>hexagonal</w:t>
      </w:r>
      <w:r w:rsidR="00A65914">
        <w:t xml:space="preserve"> shape </w:t>
      </w:r>
      <w:r w:rsidR="00D6125F">
        <w:t>to</w:t>
      </w:r>
      <w:r w:rsidR="00D11F9D">
        <w:t xml:space="preserve"> </w:t>
      </w:r>
      <w:r w:rsidR="00A65914">
        <w:t>the hexagonal</w:t>
      </w:r>
      <w:r w:rsidR="00D11F9D">
        <w:t xml:space="preserve"> structure of the unit cell</w:t>
      </w:r>
      <w:r w:rsidR="00970980">
        <w:t xml:space="preserve"> of an ice lattice</w:t>
      </w:r>
      <w:r w:rsidR="00CC77D3">
        <w:t>. Molecular Dynamics studies have contributed greatly to this effort</w:t>
      </w:r>
      <w:r w:rsidR="00F21E43">
        <w:t xml:space="preserve"> (see, e.g., </w:t>
      </w:r>
      <w:r w:rsidR="00F21E43">
        <w:fldChar w:fldCharType="begin"/>
      </w:r>
      <w:r w:rsidR="001959AF">
        <w:instrText xml:space="preserve"> ADDIN ZOTERO_ITEM CSL_CITATION {"citationID":"8eI0wDJR","properties":{"formattedCitation":"(Llombart, Noya, and MacDowell 2020)","plainCitation":"(Llombart, Noya, and MacDowell 2020)","noteIndex":0},"citationItems":[{"id":1974,"uris":["http://zotero.org/users/189886/items/DGAEDNDM"],"itemData":{"id":1974,"type":"article-journal","abstract":"With climate modeling predicting a raise of at least 2°C by year 2100, the fate of ice has become a serious concern, but we still do not understand how ice grows (or melts). In the atmosphere, crystal growth rates of basal and prism facets exhibit an enigmatic temperature dependence and crossover up to three times in a range between 0° and −40°. Here, we use large-scale computer simulations to characterize the ice surface and identify a sequence of previously unidentified phase transitions on the main facets of ice crystallites. Unexpectedly, we find that as temperature is increased, the crystal surface transforms from a disordered phase with proliferation of steps to a smooth phase with small step density. This causes the anomalous increase of step free energies and provides the long sought explanation for the enigmatic crossover of snow crystal growth rates found in the atmosphere.","container-title":"Science Advances","DOI":"10.1126/sciadv.aay9322","journalAbbreviation":"Science Advances","page":"eaay9322","source":"ResearchGate","title":"Surface phase transitions and crystal habits of ice in the atmosphere","volume":"6","author":[{"family":"Llombart","given":"Pablo"},{"family":"Noya","given":"E."},{"family":"MacDowell","given":"Luis"}],"issued":{"date-parts":[["2020",5,1]]}},"label":"page"}],"schema":"https://github.com/citation-style-language/schema/raw/master/csl-citation.json"} </w:instrText>
      </w:r>
      <w:r w:rsidR="00F21E43">
        <w:fldChar w:fldCharType="separate"/>
      </w:r>
      <w:r w:rsidR="001959AF">
        <w:rPr>
          <w:noProof/>
        </w:rPr>
        <w:t>(Llombart, Noya, and MacDowell 2020)</w:t>
      </w:r>
      <w:r w:rsidR="00F21E43">
        <w:fldChar w:fldCharType="end"/>
      </w:r>
      <w:r w:rsidR="00F21E43">
        <w:t>)</w:t>
      </w:r>
    </w:p>
    <w:p w:rsidR="00AD1222" w:rsidRDefault="00AD1222" w:rsidP="006A2CE0"/>
    <w:p w:rsidR="00AD1222" w:rsidRDefault="00AD1222" w:rsidP="006A2CE0">
      <w:r>
        <w:t xml:space="preserve">Of particular interest here </w:t>
      </w:r>
      <w:r w:rsidR="00A65914">
        <w:t xml:space="preserve">is the Burton-Cabrera-Frank </w:t>
      </w:r>
      <w:r w:rsidR="00970980">
        <w:t>theory</w:t>
      </w:r>
      <w:r w:rsidR="00A65914">
        <w:t xml:space="preserve"> of crystal growth</w:t>
      </w:r>
      <w:r w:rsidR="00857841">
        <w:t xml:space="preserve">, </w:t>
      </w:r>
      <w:r w:rsidR="00A65914">
        <w:t>also called classical nucleation</w:t>
      </w:r>
      <w:r w:rsidR="00454D26">
        <w:t xml:space="preserve"> </w:t>
      </w:r>
      <w:r w:rsidR="00A65914">
        <w:t>theor</w:t>
      </w:r>
      <w:r w:rsidR="00857841">
        <w:t>y, or CNT. CNT’s atomistic view of the process of crystal growth goes along the following lines:</w:t>
      </w:r>
      <w:r w:rsidR="00985134">
        <w:t xml:space="preserve"> </w:t>
      </w:r>
      <w:r w:rsidR="00B66555">
        <w:t xml:space="preserve">when </w:t>
      </w:r>
      <w:r w:rsidR="006976F9">
        <w:t xml:space="preserve">a gas-phase </w:t>
      </w:r>
      <w:r w:rsidR="00985134">
        <w:t>molecule</w:t>
      </w:r>
      <w:r w:rsidR="006976F9">
        <w:t xml:space="preserve"> (e.g., </w:t>
      </w:r>
      <w:r w:rsidR="00B66555">
        <w:t xml:space="preserve">a </w:t>
      </w:r>
      <w:r w:rsidR="006976F9">
        <w:t>water</w:t>
      </w:r>
      <w:r w:rsidR="00B66555">
        <w:t xml:space="preserve"> molecule</w:t>
      </w:r>
      <w:r w:rsidR="006976F9">
        <w:t xml:space="preserve">) </w:t>
      </w:r>
      <w:r w:rsidR="00DE3C4C">
        <w:t>encounters</w:t>
      </w:r>
      <w:r w:rsidR="006976F9">
        <w:t xml:space="preserve"> a crystalline</w:t>
      </w:r>
      <w:r w:rsidR="00382778">
        <w:t xml:space="preserve"> surface</w:t>
      </w:r>
      <w:r w:rsidR="00362DD2">
        <w:t>,</w:t>
      </w:r>
      <w:r w:rsidR="00B66555">
        <w:t xml:space="preserve"> it initially </w:t>
      </w:r>
      <w:r w:rsidR="006976F9">
        <w:t>becomes attached to that surface</w:t>
      </w:r>
      <w:r w:rsidR="004C093A">
        <w:t xml:space="preserve"> as an “admolecule</w:t>
      </w:r>
      <w:r w:rsidR="00944345">
        <w:t>.</w:t>
      </w:r>
      <w:r w:rsidR="004C093A">
        <w:t xml:space="preserve">” </w:t>
      </w:r>
      <w:r w:rsidR="00944345">
        <w:t>N</w:t>
      </w:r>
      <w:r w:rsidR="004C093A">
        <w:t xml:space="preserve">ot yet part of the </w:t>
      </w:r>
      <w:r w:rsidR="002830E9">
        <w:t>crystal’s</w:t>
      </w:r>
      <w:r w:rsidR="004C093A">
        <w:t xml:space="preserve"> lattice, </w:t>
      </w:r>
      <w:r w:rsidR="00944345">
        <w:t xml:space="preserve">this admolecule </w:t>
      </w:r>
      <w:r w:rsidR="004C093A">
        <w:t>diffuse</w:t>
      </w:r>
      <w:r w:rsidR="008F0ACB">
        <w:t>s</w:t>
      </w:r>
      <w:r w:rsidR="004C093A">
        <w:t xml:space="preserve"> across the surface</w:t>
      </w:r>
      <w:r w:rsidR="00944345">
        <w:t xml:space="preserve"> </w:t>
      </w:r>
      <w:r w:rsidR="007D0631">
        <w:t xml:space="preserve">until </w:t>
      </w:r>
      <w:r w:rsidR="00944345">
        <w:t>it</w:t>
      </w:r>
      <w:r w:rsidR="00E9499C">
        <w:t xml:space="preserve"> meets one of two fates: either it</w:t>
      </w:r>
      <w:r w:rsidR="006976F9">
        <w:t xml:space="preserve"> </w:t>
      </w:r>
      <w:r w:rsidR="00B518D6">
        <w:t>fill</w:t>
      </w:r>
      <w:r w:rsidR="00747071">
        <w:t>s</w:t>
      </w:r>
      <w:r w:rsidR="006976F9">
        <w:t xml:space="preserve"> </w:t>
      </w:r>
      <w:r w:rsidR="00944345">
        <w:t xml:space="preserve">an </w:t>
      </w:r>
      <w:r w:rsidR="00B518D6">
        <w:t xml:space="preserve">unoccupied </w:t>
      </w:r>
      <w:r w:rsidR="00747071">
        <w:t>position</w:t>
      </w:r>
      <w:r w:rsidR="006976F9">
        <w:t xml:space="preserve"> </w:t>
      </w:r>
      <w:r w:rsidR="00B518D6">
        <w:t>in</w:t>
      </w:r>
      <w:r w:rsidR="006976F9">
        <w:t xml:space="preserve"> the crystal lattice</w:t>
      </w:r>
      <w:r w:rsidR="00E9499C">
        <w:t xml:space="preserve"> (often visualized as a step between ledges),</w:t>
      </w:r>
      <w:r w:rsidR="007D0631">
        <w:t xml:space="preserve"> </w:t>
      </w:r>
      <w:r w:rsidR="006976F9">
        <w:t xml:space="preserve">or </w:t>
      </w:r>
      <w:r w:rsidR="00747071">
        <w:t xml:space="preserve">else </w:t>
      </w:r>
      <w:r w:rsidR="00B16CCA">
        <w:t xml:space="preserve">it </w:t>
      </w:r>
      <w:r w:rsidR="007D0631">
        <w:t>detach</w:t>
      </w:r>
      <w:r w:rsidR="00747071">
        <w:t>es</w:t>
      </w:r>
      <w:r w:rsidR="007D0631">
        <w:t xml:space="preserve"> from the surface and re-enter</w:t>
      </w:r>
      <w:r w:rsidR="00747071">
        <w:t>s</w:t>
      </w:r>
      <w:r w:rsidR="007D0631">
        <w:t xml:space="preserve"> the </w:t>
      </w:r>
      <w:r w:rsidR="006976F9">
        <w:t>gas</w:t>
      </w:r>
      <w:r w:rsidR="007D0631">
        <w:t xml:space="preserve"> phase. </w:t>
      </w:r>
      <w:r w:rsidR="001A1AD7">
        <w:t xml:space="preserve">New layer formation is governed by </w:t>
      </w:r>
      <w:r w:rsidR="001A1AD7" w:rsidRPr="001A1AD7">
        <w:t>a 2D nucleation process</w:t>
      </w:r>
      <w:r w:rsidR="001A1AD7">
        <w:t xml:space="preserve"> in which the step free energy plays a crucial role </w:t>
      </w:r>
      <w:r w:rsidR="001A1AD7">
        <w:fldChar w:fldCharType="begin"/>
      </w:r>
      <w:r w:rsidR="001A1AD7">
        <w:instrText xml:space="preserve"> ADDIN ZOTERO_ITEM CSL_CITATION {"citationID":"FvxrKHx7","properties":{"formattedCitation":"(Kuroda and Lacmann 1982)","plainCitation":"(Kuroda and Lacmann 1982)","noteIndex":0},"citationItems":[{"id":1977,"uris":["http://zotero.org/users/189886/items/FU2MQ7IG"],"itemData":{"id":1977,"type":"article-journal","abstract":"Semantic Scholar extracted view of \"Growth kinetics of ice from the vapour phase and its growth forms\" by T. Kuroda et al.","container-title":"Journal of Crystal Growth","DOI":"10.1016/0022-0248(82)90028-8","ISSN":"00220248","issue":"1","journalAbbreviation":"Journal of Crystal Growth","language":"en","page":"189-205","source":"Semantic Scholar","title":"Growth kinetics of ice from the vapour phase and its growth forms","volume":"56","author":[{"family":"Kuroda","given":"T."},{"family":"Lacmann","given":"R."}],"issued":{"date-parts":[["1982",1]]}}}],"schema":"https://github.com/citation-style-language/schema/raw/master/csl-citation.json"} </w:instrText>
      </w:r>
      <w:r w:rsidR="001A1AD7">
        <w:fldChar w:fldCharType="separate"/>
      </w:r>
      <w:r w:rsidR="001A1AD7">
        <w:rPr>
          <w:noProof/>
        </w:rPr>
        <w:t>(Kuroda and Lacmann 1982)</w:t>
      </w:r>
      <w:r w:rsidR="001A1AD7">
        <w:fldChar w:fldCharType="end"/>
      </w:r>
      <w:r w:rsidR="001A1AD7">
        <w:t>.</w:t>
      </w:r>
    </w:p>
    <w:p w:rsidR="00AD1222" w:rsidRDefault="00AD1222" w:rsidP="006A2CE0"/>
    <w:p w:rsidR="00FA5E0D" w:rsidRDefault="00AD1222" w:rsidP="006A2CE0">
      <w:r>
        <w:t>CNT has long framed how we think about ice crystal growth from the vapor phase, but it</w:t>
      </w:r>
      <w:r w:rsidR="007D0631">
        <w:t xml:space="preserve"> </w:t>
      </w:r>
      <w:r w:rsidR="00FA5E0D">
        <w:t>is not reliable</w:t>
      </w:r>
      <w:r w:rsidR="00C82F0C">
        <w:t xml:space="preserve"> </w:t>
      </w:r>
      <w:r w:rsidR="00FA5E0D">
        <w:t xml:space="preserve">when it comes to describing the behavior of crystals </w:t>
      </w:r>
      <w:r w:rsidR="004057C1">
        <w:t>placed in an inhomogeneous vapor field</w:t>
      </w:r>
      <w:r w:rsidR="00FA5E0D">
        <w:t xml:space="preserve"> on a mesoscopic scale. To be specific, w</w:t>
      </w:r>
      <w:r w:rsidR="00FA5E0D">
        <w:t>hen a growing faceted ice crystal is situated in a supersaturated vapor field</w:t>
      </w:r>
      <w:r w:rsidR="00FA5E0D">
        <w:t xml:space="preserve">, it is easy to show that the surrounding water vapor concentration will be drawn down </w:t>
      </w:r>
      <w:r w:rsidR="004057C1">
        <w:t xml:space="preserve">in such a way that </w:t>
      </w:r>
      <w:r w:rsidR="00FA5E0D">
        <w:t>facet intersections</w:t>
      </w:r>
      <w:r w:rsidR="004F514F">
        <w:t xml:space="preserve"> </w:t>
      </w:r>
      <w:r w:rsidR="00FA5E0D">
        <w:t xml:space="preserve">(i.e., crystal corners) will </w:t>
      </w:r>
      <w:r w:rsidR="00C35025">
        <w:t>experience</w:t>
      </w:r>
      <w:r w:rsidR="00A52DC2">
        <w:t xml:space="preserve"> persistently higher</w:t>
      </w:r>
      <w:r w:rsidR="00356BBD">
        <w:t xml:space="preserve"> vapor pressure</w:t>
      </w:r>
      <w:r w:rsidR="00A52DC2">
        <w:t>s</w:t>
      </w:r>
      <w:r w:rsidR="004F514F">
        <w:t xml:space="preserve"> </w:t>
      </w:r>
      <w:r w:rsidR="004057C1">
        <w:t>than</w:t>
      </w:r>
      <w:r w:rsidR="004F514F">
        <w:t xml:space="preserve"> </w:t>
      </w:r>
      <w:r w:rsidR="00583D12">
        <w:t>facet centers</w:t>
      </w:r>
      <w:r w:rsidR="00DE3C4C">
        <w:t xml:space="preserve">. </w:t>
      </w:r>
      <w:r w:rsidR="002A3F66">
        <w:t>CNT predicts</w:t>
      </w:r>
      <w:r w:rsidR="00583D12">
        <w:t xml:space="preserve"> that this</w:t>
      </w:r>
      <w:r w:rsidR="00A52DC2">
        <w:t xml:space="preserve"> </w:t>
      </w:r>
      <w:r w:rsidR="00B24C33">
        <w:t>w</w:t>
      </w:r>
      <w:r w:rsidR="00583D12">
        <w:t xml:space="preserve">ould </w:t>
      </w:r>
      <w:r w:rsidR="002661B3">
        <w:t>result in</w:t>
      </w:r>
      <w:r w:rsidR="00A52DC2">
        <w:t xml:space="preserve"> faster growth at</w:t>
      </w:r>
      <w:r w:rsidR="00920BA2">
        <w:t xml:space="preserve"> </w:t>
      </w:r>
      <w:r w:rsidR="00C35025">
        <w:t>those</w:t>
      </w:r>
      <w:r w:rsidR="00F2619E">
        <w:t xml:space="preserve"> </w:t>
      </w:r>
      <w:r w:rsidR="006D4271">
        <w:t>corners</w:t>
      </w:r>
      <w:r w:rsidR="00A52DC2">
        <w:t xml:space="preserve">, </w:t>
      </w:r>
      <w:r w:rsidR="00F2619E">
        <w:t xml:space="preserve">leading </w:t>
      </w:r>
      <w:r w:rsidR="00FA5E0D">
        <w:t xml:space="preserve">ultimately </w:t>
      </w:r>
      <w:r w:rsidR="00F2619E">
        <w:t>to</w:t>
      </w:r>
      <w:r w:rsidR="00920BA2">
        <w:t xml:space="preserve"> dendritic</w:t>
      </w:r>
      <w:r w:rsidR="008B03B6">
        <w:t xml:space="preserve"> forms</w:t>
      </w:r>
      <w:r w:rsidR="00F2619E">
        <w:t xml:space="preserve"> (e.g., snowflakes)</w:t>
      </w:r>
      <w:r w:rsidR="00C82F0C">
        <w:t>.</w:t>
      </w:r>
      <w:r w:rsidR="003511FF">
        <w:t xml:space="preserve"> </w:t>
      </w:r>
      <w:r w:rsidR="00583D12">
        <w:t>H</w:t>
      </w:r>
      <w:r w:rsidR="009345EB">
        <w:t>owever,</w:t>
      </w:r>
      <w:r w:rsidR="00314674">
        <w:t xml:space="preserve"> </w:t>
      </w:r>
      <w:r w:rsidR="00583D12">
        <w:t xml:space="preserve">under </w:t>
      </w:r>
      <w:r w:rsidR="00FA5E0D">
        <w:t>typical cirrus cloud</w:t>
      </w:r>
      <w:r w:rsidR="00583D12">
        <w:t xml:space="preserve"> conditions, </w:t>
      </w:r>
      <w:r w:rsidR="00C61B70">
        <w:t>it</w:t>
      </w:r>
      <w:r w:rsidR="006E669E">
        <w:t xml:space="preserve"> i</w:t>
      </w:r>
      <w:r w:rsidR="00C61B70">
        <w:t xml:space="preserve">s known that </w:t>
      </w:r>
      <w:r w:rsidR="00FA5E0D">
        <w:t xml:space="preserve">hexagonal prisms </w:t>
      </w:r>
      <w:r w:rsidR="00583D12">
        <w:t xml:space="preserve">resist that tendency, </w:t>
      </w:r>
      <w:r w:rsidR="004F514F">
        <w:t xml:space="preserve">and instead </w:t>
      </w:r>
      <w:r w:rsidR="00583D12">
        <w:t xml:space="preserve">maintain </w:t>
      </w:r>
      <w:r w:rsidR="00FA5E0D">
        <w:t>their faceted, hexagonal form</w:t>
      </w:r>
      <w:r w:rsidR="00857841">
        <w:t xml:space="preserve">. </w:t>
      </w:r>
    </w:p>
    <w:p w:rsidR="00FA5E0D" w:rsidRDefault="00FA5E0D" w:rsidP="006A2CE0"/>
    <w:p w:rsidR="00FA5E0D" w:rsidRDefault="004057C1" w:rsidP="006A2CE0">
      <w:r>
        <w:t>A</w:t>
      </w:r>
      <w:r w:rsidR="00B24C33">
        <w:t>n analogous</w:t>
      </w:r>
      <w:r w:rsidR="004F514F">
        <w:t xml:space="preserve"> </w:t>
      </w:r>
      <w:r w:rsidR="00FA5E0D">
        <w:t>circumstance</w:t>
      </w:r>
      <w:r w:rsidR="004F514F">
        <w:t xml:space="preserve"> </w:t>
      </w:r>
      <w:r>
        <w:t xml:space="preserve">arises </w:t>
      </w:r>
      <w:r w:rsidR="004F514F">
        <w:t xml:space="preserve">when faceted crystals </w:t>
      </w:r>
      <w:r>
        <w:t xml:space="preserve">are </w:t>
      </w:r>
      <w:r w:rsidR="004F514F">
        <w:t xml:space="preserve">situated in a subsaturated vapor field, in which case </w:t>
      </w:r>
      <w:r>
        <w:t xml:space="preserve">water vapor ablated from the surface </w:t>
      </w:r>
      <w:r w:rsidR="00FA5E0D">
        <w:t>distributes itself</w:t>
      </w:r>
      <w:r>
        <w:t xml:space="preserve"> in such a way that</w:t>
      </w:r>
      <w:r w:rsidR="004F514F">
        <w:t xml:space="preserve"> </w:t>
      </w:r>
      <w:r w:rsidR="00FA5E0D">
        <w:t xml:space="preserve">crystal </w:t>
      </w:r>
      <w:r w:rsidR="004F514F">
        <w:t xml:space="preserve">corners </w:t>
      </w:r>
      <w:r w:rsidR="00B24C33">
        <w:t xml:space="preserve">experience persistently </w:t>
      </w:r>
      <w:r w:rsidR="00B24C33" w:rsidRPr="00FA5E0D">
        <w:rPr>
          <w:i/>
          <w:iCs/>
        </w:rPr>
        <w:t>lower</w:t>
      </w:r>
      <w:r w:rsidR="00B24C33">
        <w:t xml:space="preserve"> vapor pressure</w:t>
      </w:r>
      <w:r w:rsidR="004F514F">
        <w:t xml:space="preserve"> </w:t>
      </w:r>
      <w:r w:rsidR="00B24C33">
        <w:t xml:space="preserve">compared to facet centers. CNT predicts that this would result in faster ablation at facet corners, eventually leading to a rounded </w:t>
      </w:r>
      <w:r w:rsidR="00352173">
        <w:t xml:space="preserve">crystal </w:t>
      </w:r>
      <w:r w:rsidR="00B24C33">
        <w:t xml:space="preserve">geometry. </w:t>
      </w:r>
      <w:r w:rsidR="004F514F">
        <w:t>But</w:t>
      </w:r>
      <w:r w:rsidR="00FA5E0D">
        <w:t xml:space="preserve"> our laboratory studies show that</w:t>
      </w:r>
      <w:r w:rsidR="00B24C33">
        <w:t xml:space="preserve"> </w:t>
      </w:r>
      <w:r w:rsidR="00FA5E0D">
        <w:t xml:space="preserve">under such circumstances </w:t>
      </w:r>
      <w:r w:rsidR="00B24C33">
        <w:t xml:space="preserve">crystals </w:t>
      </w:r>
      <w:r w:rsidR="00FA5E0D">
        <w:t xml:space="preserve">typically </w:t>
      </w:r>
      <w:r w:rsidR="00B24C33">
        <w:t>maintain their faceted shape</w:t>
      </w:r>
      <w:r w:rsidR="00FA5E0D">
        <w:t xml:space="preserve"> (albeit roughened on a micrometer scale), </w:t>
      </w:r>
      <w:r w:rsidR="00B24C33">
        <w:t xml:space="preserve">despite </w:t>
      </w:r>
      <w:r w:rsidR="004F514F">
        <w:t>lower vapor conditions at corners.</w:t>
      </w:r>
      <w:r w:rsidR="00202630">
        <w:t xml:space="preserve"> </w:t>
      </w:r>
    </w:p>
    <w:p w:rsidR="00FA5E0D" w:rsidRDefault="00FA5E0D" w:rsidP="006A2CE0"/>
    <w:p w:rsidR="00061ED3" w:rsidRDefault="00106DDF" w:rsidP="006A2CE0">
      <w:r>
        <w:t xml:space="preserve">Both cases just described can be summed up as a resilience of </w:t>
      </w:r>
      <w:r w:rsidR="00FA5E0D">
        <w:t>hexagonal prismatic faceting</w:t>
      </w:r>
      <w:r w:rsidR="00202630">
        <w:t xml:space="preserve"> </w:t>
      </w:r>
      <w:r>
        <w:t>despite</w:t>
      </w:r>
      <w:r w:rsidR="002E3BFB">
        <w:t xml:space="preserve"> persistent</w:t>
      </w:r>
      <w:r>
        <w:t xml:space="preserve"> inhomogeneities in the overlying vapor field. </w:t>
      </w:r>
      <w:r w:rsidR="00857841">
        <w:t xml:space="preserve">Classical nucleation theory </w:t>
      </w:r>
      <w:r w:rsidR="00202630">
        <w:t>has no</w:t>
      </w:r>
      <w:r w:rsidR="00857841">
        <w:t xml:space="preserve"> satisfactory </w:t>
      </w:r>
      <w:r w:rsidR="00202630">
        <w:t xml:space="preserve">explanation for </w:t>
      </w:r>
      <w:r w:rsidR="002E3BFB">
        <w:t>this resilience</w:t>
      </w:r>
      <w:r w:rsidR="00202630">
        <w:t>.</w:t>
      </w:r>
      <w:r w:rsidR="00B24C33">
        <w:t xml:space="preserve"> </w:t>
      </w:r>
      <w:r w:rsidR="00FA5B47">
        <w:t>(However, see</w:t>
      </w:r>
      <w:r w:rsidR="00501A85">
        <w:t xml:space="preserve"> Jayaprakash et al </w:t>
      </w:r>
      <w:r w:rsidR="00501A85">
        <w:fldChar w:fldCharType="begin"/>
      </w:r>
      <w:r w:rsidR="00501A85">
        <w:instrText xml:space="preserve"> ADDIN ZOTERO_ITEM CSL_CITATION {"citationID":"CuslanSh","properties":{"formattedCitation":"(1983)","plainCitation":"(1983)","noteIndex":0},"citationItems":[{"id":1955,"uris":["http://zotero.org/users/189886/items/YFHEXPMT"],"itemData":{"id":1955,"type":"article-journal","abstract":"For a large class of models, the connection between roughening and facet formation is explored in detail. It is shown that there is a universal jump in the crystal surface curvature at the roughening transition. Explicit calculations within one model yield facet shapes and a universal exponent describing crystal shapes near a facet. Hyperscaling arguments provide facet sizes for generalized solid-on-solid models.","container-title":"Physical Review Letters","DOI":"10.1103/PhysRevLett.50.2017","issue":"25","journalAbbreviation":"Phys. Rev. Lett.","note":"publisher: American Physical Society","page":"2017-2020","source":"APS","title":"Roughening and Facet Formation in Crystals","volume":"50","author":[{"family":"Jayaprakash","given":"C."},{"family":"Saam","given":"W. F."},{"family":"Teitel","given":"S."}],"issued":{"date-parts":[["1983",6,20]]}},"suppress-author":true}],"schema":"https://github.com/citation-style-language/schema/raw/master/csl-citation.json"} </w:instrText>
      </w:r>
      <w:r w:rsidR="00501A85">
        <w:fldChar w:fldCharType="separate"/>
      </w:r>
      <w:r w:rsidR="00685AA4">
        <w:rPr>
          <w:noProof/>
        </w:rPr>
        <w:t>(1983)</w:t>
      </w:r>
      <w:r w:rsidR="00501A85">
        <w:fldChar w:fldCharType="end"/>
      </w:r>
      <w:r w:rsidR="00501A85">
        <w:t>).</w:t>
      </w:r>
    </w:p>
    <w:p w:rsidR="00501A85" w:rsidRDefault="00501A85" w:rsidP="006A2CE0"/>
    <w:p w:rsidR="00061ED3" w:rsidRDefault="009C114D" w:rsidP="006A2CE0">
      <w:r>
        <w:t xml:space="preserve">To add to that criticism is </w:t>
      </w:r>
      <w:r w:rsidR="000D1FCD">
        <w:t>the</w:t>
      </w:r>
      <w:r w:rsidR="007B6AA1">
        <w:t xml:space="preserve"> lack of</w:t>
      </w:r>
      <w:r w:rsidR="000D1FCD">
        <w:t xml:space="preserve"> fealty of </w:t>
      </w:r>
      <w:r w:rsidR="00A441C8">
        <w:t>CNT</w:t>
      </w:r>
      <w:r w:rsidR="000D1FCD">
        <w:t xml:space="preserve"> to what </w:t>
      </w:r>
      <w:r w:rsidR="0064125D">
        <w:t>is known</w:t>
      </w:r>
      <w:r w:rsidR="000D1FCD">
        <w:t xml:space="preserve"> about the molecular structure of the ice-vapor interface</w:t>
      </w:r>
      <w:r w:rsidR="0034754C">
        <w:t xml:space="preserve">. </w:t>
      </w:r>
      <w:r w:rsidR="007B6AA1">
        <w:t>W</w:t>
      </w:r>
      <w:r w:rsidR="00CE6387">
        <w:t>hen</w:t>
      </w:r>
      <w:r w:rsidR="002E7E44">
        <w:t xml:space="preserve"> the temperature of ice </w:t>
      </w:r>
      <w:r w:rsidR="00CE6387">
        <w:t xml:space="preserve">rises above </w:t>
      </w:r>
      <m:oMath>
        <m:r>
          <w:rPr>
            <w:rFonts w:ascii="Cambria Math" w:hAnsi="Cambria Math"/>
          </w:rPr>
          <m:t>240 K</m:t>
        </m:r>
      </m:oMath>
      <w:r w:rsidR="00CE6387">
        <w:t xml:space="preserve">, </w:t>
      </w:r>
      <w:r w:rsidR="00E9238B">
        <w:t>both experiment and theoretical studies</w:t>
      </w:r>
      <w:r w:rsidR="000D1FCD">
        <w:t xml:space="preserve"> have shown that </w:t>
      </w:r>
      <w:r w:rsidR="003D291C">
        <w:t>the</w:t>
      </w:r>
      <w:r w:rsidR="00A52DC2">
        <w:t xml:space="preserve"> interface </w:t>
      </w:r>
      <w:r w:rsidR="000D1FCD">
        <w:t>is</w:t>
      </w:r>
      <w:r w:rsidR="00A52DC2">
        <w:t xml:space="preserve"> entirely covered by </w:t>
      </w:r>
      <w:r w:rsidR="009E380A">
        <w:t>a quasi-</w:t>
      </w:r>
      <w:r w:rsidR="009E380A">
        <w:lastRenderedPageBreak/>
        <w:t>liquid layer (QLL)</w:t>
      </w:r>
      <w:r w:rsidR="007B6AA1">
        <w:t>;</w:t>
      </w:r>
      <w:r w:rsidR="00CE6387">
        <w:t xml:space="preserve"> </w:t>
      </w:r>
      <w:r w:rsidR="007B6AA1">
        <w:t>m</w:t>
      </w:r>
      <w:r w:rsidR="000D1FCD">
        <w:t xml:space="preserve">olecular dynamics studies </w:t>
      </w:r>
      <w:r w:rsidR="00CE6387">
        <w:t>have shown that</w:t>
      </w:r>
      <w:r w:rsidR="007B6AA1">
        <w:t xml:space="preserve"> water molecule striking the surface are</w:t>
      </w:r>
      <w:r w:rsidR="00CE6387">
        <w:t xml:space="preserve"> </w:t>
      </w:r>
      <w:r w:rsidR="00D2016B">
        <w:t>thermalize</w:t>
      </w:r>
      <w:r w:rsidR="007B6AA1">
        <w:t>d by the QLL</w:t>
      </w:r>
      <w:r w:rsidR="007C214D">
        <w:t xml:space="preserve"> efficiently and quickly</w:t>
      </w:r>
      <w:r w:rsidR="00D2016B">
        <w:t xml:space="preserve"> </w:t>
      </w:r>
      <w:r w:rsidR="007C214D">
        <w:t>(</w:t>
      </w:r>
      <w:r w:rsidR="00B518D6">
        <w:t xml:space="preserve">on a </w:t>
      </w:r>
      <w:r w:rsidR="00D2016B">
        <w:t>picosecond</w:t>
      </w:r>
      <w:r w:rsidR="00B518D6">
        <w:t xml:space="preserve"> time scale</w:t>
      </w:r>
      <w:r w:rsidR="007C214D">
        <w:t>)</w:t>
      </w:r>
      <w:r w:rsidR="00BA190A">
        <w:t xml:space="preserve"> </w:t>
      </w:r>
      <w:r w:rsidR="00B8487C">
        <w:fldChar w:fldCharType="begin"/>
      </w:r>
      <w:r w:rsidR="00B8487C">
        <w:instrText xml:space="preserve"> ADDIN ZOTERO_ITEM CSL_CITATION {"citationID":"8YITx6aL","properties":{"formattedCitation":"(Neshyba et al. 2009)","plainCitation":"(Neshyba et al. 2009)","noteIndex":0},"citationItems":[{"id":161,"uris":["http://zotero.org/users/189886/items/X889FXRX"],"itemData":{"id":161,"type":"article-journal","abstract":"Molecular dynamics simulations of ice Ih in a slab geometry with a free basal (0001) surface are carried out at 250 K in order to study the structure and dynamics of the ice/vapor interface, focusing on processes associated with sublimation and deposition. Surface melting, which results in the formation of a quasi-liquid layer, causes about 8% of the molecules originally constituting the surface bilayer to leave their crystal lattice positions and form an outer, highly mobile sublayer. Molecules in this sublayer typically form two H bonds, predominantly in a dangling-O orientation, with preference for a dangling-H orientation also evident. The remaining 92% of the quasi-liquid layer molecules belong to the deeper, more crystalline sublayer, typically forming three H bonds in an orientational distribution that closely resembles bulk crystalline ice. Transitions between the quasi-liquid layer and the first underlying crystalline bilayer were also observed on the molecular dynamics simulation time scale, albeit with substantially longer characteristic times. Regarding deposition, a very high (&gt;99%) probability of water vapor molecules sticking to the ice surface was found. A total of 70% of incident molecules adsorb to the outer sublayer, whereas 30% are accommodated directly to the inner sublayer of the quasi-liquid layer, with an orientational relaxation time of </w:instrText>
      </w:r>
      <w:r w:rsidR="00B8487C">
        <w:rPr>
          <w:rFonts w:ascii="Cambria Math" w:hAnsi="Cambria Math" w:cs="Cambria Math"/>
        </w:rPr>
        <w:instrText>∼</w:instrText>
      </w:r>
      <w:r w:rsidR="00B8487C">
        <w:instrText xml:space="preserve">2 ps and a thermal relaxation time of </w:instrText>
      </w:r>
      <w:r w:rsidR="00B8487C">
        <w:rPr>
          <w:rFonts w:ascii="Cambria Math" w:hAnsi="Cambria Math" w:cs="Cambria Math"/>
        </w:rPr>
        <w:instrText>∼</w:instrText>
      </w:r>
      <w:r w:rsidR="00B8487C">
        <w:instrText xml:space="preserve">10 ps for molecules adsorbing to the outermost sublayer. Regarding the mechanism of sublimation, we found that prior to sublimation, departing molecules are predominantly located in the outermost sublayer and show a distinct preference for a dangling-O orientation.","container-title":"The Journal of Physical Chemistry C","DOI":"10.1021/jp810589a","issue":"11","page":"4597-4604","source":"ACS Publications","title":"Molecular Dynamics Study of Ice−Vapor Interactions via the Quasi-Liquid Layer","volume":"113","author":[{"family":"Neshyba","given":"Steven"},{"family":"Nugent","given":"Erin"},{"family":"Roeselová","given":"Martina"},{"family":"Jungwirth","given":"Pavel"}],"issued":{"date-parts":[["2009",3,19]]}}}],"schema":"https://github.com/citation-style-language/schema/raw/master/csl-citation.json"} </w:instrText>
      </w:r>
      <w:r w:rsidR="00B8487C">
        <w:fldChar w:fldCharType="separate"/>
      </w:r>
      <w:r w:rsidR="00685AA4">
        <w:rPr>
          <w:noProof/>
        </w:rPr>
        <w:t>(Neshyba et al. 2009)</w:t>
      </w:r>
      <w:r w:rsidR="00B8487C">
        <w:fldChar w:fldCharType="end"/>
      </w:r>
      <w:r w:rsidR="00CE6387">
        <w:t xml:space="preserve">. </w:t>
      </w:r>
      <w:r w:rsidR="00861B02">
        <w:t>On the other hand</w:t>
      </w:r>
      <w:r w:rsidR="000268AC">
        <w:t xml:space="preserve">, </w:t>
      </w:r>
      <w:r w:rsidR="00402004">
        <w:t xml:space="preserve">recent </w:t>
      </w:r>
      <w:r w:rsidR="00C63A12">
        <w:t xml:space="preserve">experimental work has shown that </w:t>
      </w:r>
      <w:r w:rsidR="009E4AD1">
        <w:t xml:space="preserve">there really are steps and ledges </w:t>
      </w:r>
      <w:r w:rsidR="009E4AD1" w:rsidRPr="009E4AD1">
        <w:rPr>
          <w:i/>
          <w:iCs/>
        </w:rPr>
        <w:t>underneath</w:t>
      </w:r>
      <w:r w:rsidR="009E4AD1">
        <w:t xml:space="preserve"> the QLL, i.e., </w:t>
      </w:r>
      <w:r w:rsidR="00C63A12">
        <w:t>at the interface between the QLL and the underlying ice</w:t>
      </w:r>
      <w:r w:rsidR="00774778">
        <w:t xml:space="preserve"> </w:t>
      </w:r>
      <w:r w:rsidR="00774778">
        <w:fldChar w:fldCharType="begin"/>
      </w:r>
      <w:r w:rsidR="00774778">
        <w:instrText xml:space="preserve"> ADDIN ZOTERO_ITEM CSL_CITATION {"citationID":"y6y3dBYQ","properties":{"formattedCitation":"(Murata, Nagashima, and Sazaki 2019)","plainCitation":"(Murata, Nagashima, and Sazaki 2019)","noteIndex":0},"citationItems":[{"id":1957,"uris":["http://zotero.org/users/189886/items/S67S6E4V"],"itemData":{"id":1957,"type":"article-journal","abstract":"A microscopic understanding of crystal-melt interfaces, inseparably involved in the dynamics of crystallization, is a long-standing challenge in condensed matter physics. Here, using an advanced optical microscopy, we directly visualize growing interfaces between ice basal faces and quasiliquid layers (QLLs) during ice crystal growth. This system serves as a model for studying the molecular incorporation process of the crystal growth from a supercooled melt (the so-called melt growth), often hidden by inevitable latent heat diffusion and/or the extremely high crystal growth rate. We reveal that the growth of basal faces inside QLLs proceeds layer by layer via two-dimensional nucleation of monomolecular islands. We also find that the lateral growth rate of the islands is well described by the Wilson-Frenkel law, taking into account the slowing down of the dynamics of water molecules interfaced with ice. These results clearly indicate that, after averaging surface molecular fluctuations, the layer by layer stacking still survives even at the topmost layer on basal faces, which supports the kink-step-terrace picture even for the melt growth.","container-title":"Physical Review Letters","DOI":"10.1103/PhysRevLett.122.026102","issue":"2","journalAbbreviation":"Phys. Rev. Lett.","note":"publisher: American Physical Society","page":"026102","source":"APS","title":"How Do Ice Crystals Grow inside Quasiliquid Layers?","volume":"122","author":[{"family":"Murata","given":"Ken-ichiro"},{"family":"Nagashima","given":"Ken"},{"family":"Sazaki","given":"Gen"}],"issued":{"date-parts":[["2019",1,18]]}}}],"schema":"https://github.com/citation-style-language/schema/raw/master/csl-citation.json"} </w:instrText>
      </w:r>
      <w:r w:rsidR="00774778">
        <w:fldChar w:fldCharType="separate"/>
      </w:r>
      <w:r w:rsidR="00685AA4">
        <w:rPr>
          <w:noProof/>
        </w:rPr>
        <w:t>(Murata, Nagashima, and Sazaki 2019)</w:t>
      </w:r>
      <w:r w:rsidR="00774778">
        <w:fldChar w:fldCharType="end"/>
      </w:r>
      <w:r w:rsidR="00402004">
        <w:t>.</w:t>
      </w:r>
    </w:p>
    <w:p w:rsidR="00061ED3" w:rsidRDefault="00061ED3" w:rsidP="006A2CE0"/>
    <w:p w:rsidR="00AA443B" w:rsidRDefault="005E442C" w:rsidP="006A2CE0">
      <w:r>
        <w:t>B</w:t>
      </w:r>
      <w:r w:rsidR="0004256F">
        <w:t>ridg</w:t>
      </w:r>
      <w:r>
        <w:t>ing</w:t>
      </w:r>
      <w:r w:rsidR="0004256F">
        <w:t xml:space="preserve"> the gap between atomistic </w:t>
      </w:r>
      <w:r w:rsidR="0034754C">
        <w:t>and</w:t>
      </w:r>
      <w:r w:rsidR="0004256F">
        <w:t xml:space="preserve"> mesosc</w:t>
      </w:r>
      <w:r w:rsidR="0034754C">
        <w:t>ale</w:t>
      </w:r>
      <w:r w:rsidR="0004256F">
        <w:t xml:space="preserve"> level</w:t>
      </w:r>
      <w:r w:rsidR="0034754C">
        <w:t xml:space="preserve">s, therefore, would seem </w:t>
      </w:r>
      <w:r>
        <w:t>to</w:t>
      </w:r>
      <w:r w:rsidR="0034754C">
        <w:t xml:space="preserve"> require an atomistic model that </w:t>
      </w:r>
      <w:r w:rsidR="00A144B3">
        <w:t>begins with</w:t>
      </w:r>
      <w:r w:rsidR="0034754C">
        <w:t xml:space="preserve"> the existence of a QLL (above </w:t>
      </w:r>
      <m:oMath>
        <m:r>
          <w:rPr>
            <w:rFonts w:ascii="Cambria Math" w:hAnsi="Cambria Math"/>
          </w:rPr>
          <m:t>240 K</m:t>
        </m:r>
      </m:oMath>
      <w:r w:rsidR="0034754C">
        <w:t>)</w:t>
      </w:r>
      <w:r w:rsidR="00AD1222">
        <w:t xml:space="preserve">, </w:t>
      </w:r>
      <w:r w:rsidR="00B87351">
        <w:t xml:space="preserve">that </w:t>
      </w:r>
      <w:r w:rsidR="00AD1222">
        <w:t>preserv</w:t>
      </w:r>
      <w:r w:rsidR="00B87351">
        <w:t>es</w:t>
      </w:r>
      <w:r w:rsidR="00AD1222">
        <w:t xml:space="preserve"> relevant parts of CNT as much as possible.</w:t>
      </w:r>
      <w:r w:rsidR="00CC27C6">
        <w:t xml:space="preserve"> One s</w:t>
      </w:r>
      <w:r w:rsidR="008C5BCD">
        <w:t xml:space="preserve">uch </w:t>
      </w:r>
      <w:r w:rsidR="00CF1569">
        <w:t>a</w:t>
      </w:r>
      <w:r w:rsidR="00CC27C6">
        <w:t xml:space="preserve">ttempt </w:t>
      </w:r>
      <w:r w:rsidR="00CF1569">
        <w:t>was</w:t>
      </w:r>
      <w:r w:rsidR="006C3AE9">
        <w:t xml:space="preserve"> presented </w:t>
      </w:r>
      <w:r w:rsidR="00CF1569">
        <w:t>by some of the authors in 2016</w:t>
      </w:r>
      <w:r w:rsidR="00C5570C">
        <w:t xml:space="preserve"> </w:t>
      </w:r>
      <w:r w:rsidR="00C5570C">
        <w:fldChar w:fldCharType="begin"/>
      </w:r>
      <w:r w:rsidR="00C5570C">
        <w:instrText xml:space="preserve"> ADDIN ZOTERO_ITEM CSL_CITATION {"citationID":"o33i6dHR","properties":{"formattedCitation":"(Neshyba et al. 2016)","plainCitation":"(Neshyba et al. 2016)","noteIndex":0},"citationItems":[{"id":1935,"uris":["http://zotero.org/users/189886/items/M54NWLNB"],"itemData":{"id":1935,"type":"article-journal","abstract":"Abstract We present a quasi-liquid mediated continuum model for ice growth consisting of partial differential equations informed by molecular dynamics simulations. The main insight from molecular dynamics is the appearance of periodic variations in the equilibrium vapor pressure and quasi-liquid thickness of the ice/vapor interface. These variations are incorporated in the continuum model as subgrid scale microsurfaces. We show that persistent faceted ice growth in the presence of inhomogeneities in the ambient vapor field is due to a spontaneous narrowing of terraces at facet corners, which compensates for higher ambient water vapor density via feedback between surface supersaturation and quasi-liquid thickness. We argue that this emergent behavior has the mathematical structure of a stable limit cycle and characterize its robustness in terms of ranges of parameters that support it. Because the model is relevant in the high-surface-coverage regime, it serves as a useful complement to the Burton-Cabrera-Frank framework. Quantitative aspects and limitations of the model are also discussed.","container-title":"Journal of Geophysical Research: Atmospheres","DOI":"https://doi.org/10.1002/2016JD025458","issue":"23","note":"_eprint: https://agupubs.onlinelibrary.wiley.com/doi/pdf/10.1002/2016JD025458","page":"14,035-14,055","title":"A quasi-liquid mediated continuum model of faceted ice dynamics","volume":"121","author":[{"family":"Neshyba","given":"Steven"},{"family":"Adams","given":"Jonathan"},{"family":"Reed","given":"Kelsey"},{"family":"Rowe","given":"Penny M."},{"family":"Gladich","given":"Ivan"}],"issued":{"date-parts":[["2016"]]}}}],"schema":"https://github.com/citation-style-language/schema/raw/master/csl-citation.json"} </w:instrText>
      </w:r>
      <w:r w:rsidR="00C5570C">
        <w:fldChar w:fldCharType="separate"/>
      </w:r>
      <w:r w:rsidR="00685AA4">
        <w:rPr>
          <w:noProof/>
        </w:rPr>
        <w:t>(Neshyba et al. 2016)</w:t>
      </w:r>
      <w:r w:rsidR="00C5570C">
        <w:fldChar w:fldCharType="end"/>
      </w:r>
      <w:r w:rsidR="00CF1569">
        <w:t xml:space="preserve"> (</w:t>
      </w:r>
      <w:r w:rsidR="00774778">
        <w:t xml:space="preserve">henceforth </w:t>
      </w:r>
      <w:r w:rsidR="00CF1569">
        <w:t xml:space="preserve">N2016), </w:t>
      </w:r>
      <w:r w:rsidR="00FA2906">
        <w:t xml:space="preserve">in the form of </w:t>
      </w:r>
      <w:r w:rsidR="009A7AAB">
        <w:t xml:space="preserve">a </w:t>
      </w:r>
      <w:r w:rsidR="00C45FB5">
        <w:t xml:space="preserve">dynamic </w:t>
      </w:r>
      <w:r w:rsidR="006A2CE0">
        <w:t xml:space="preserve">quasi-liquid </w:t>
      </w:r>
      <w:r w:rsidR="001C7B11">
        <w:t>continuum model</w:t>
      </w:r>
      <w:r w:rsidR="006E7FD1">
        <w:t>,</w:t>
      </w:r>
      <w:r w:rsidR="009A7AAB">
        <w:t xml:space="preserve"> </w:t>
      </w:r>
      <w:r w:rsidR="008C5BCD">
        <w:t xml:space="preserve">referred to here as </w:t>
      </w:r>
      <w:r w:rsidR="00C45FB5">
        <w:t>QLC</w:t>
      </w:r>
      <w:r w:rsidR="009A7AAB">
        <w:t>-1</w:t>
      </w:r>
      <w:r w:rsidR="00AF2A7D">
        <w:t xml:space="preserve">. </w:t>
      </w:r>
      <w:r w:rsidR="00AA443B">
        <w:t xml:space="preserve">Because that model forms the foundation </w:t>
      </w:r>
      <w:r w:rsidR="00CF1724">
        <w:t>of</w:t>
      </w:r>
      <w:r w:rsidR="00AA443B">
        <w:t xml:space="preserve"> the revision presented here</w:t>
      </w:r>
      <w:r w:rsidR="00FC5CEB">
        <w:t xml:space="preserve"> (“QLC-2”)</w:t>
      </w:r>
      <w:r w:rsidR="00CE6387">
        <w:t xml:space="preserve">, we </w:t>
      </w:r>
      <w:r w:rsidR="00F132FD">
        <w:t>summarize</w:t>
      </w:r>
      <w:r w:rsidR="00CE6387">
        <w:t xml:space="preserve"> </w:t>
      </w:r>
      <w:r w:rsidR="0083606D">
        <w:t>it</w:t>
      </w:r>
      <w:r w:rsidR="00AA443B">
        <w:t xml:space="preserve"> </w:t>
      </w:r>
      <w:r w:rsidR="003A66F8">
        <w:t>next</w:t>
      </w:r>
      <w:r w:rsidR="00AA443B">
        <w:t>.</w:t>
      </w:r>
    </w:p>
    <w:p w:rsidR="00AA443B" w:rsidRDefault="00AA443B" w:rsidP="006A2CE0"/>
    <w:p w:rsidR="003F54A7" w:rsidRDefault="00AA443B" w:rsidP="006A2CE0">
      <w:r>
        <w:t>QLC-1</w:t>
      </w:r>
      <w:r w:rsidR="00AF2A7D">
        <w:t xml:space="preserve"> </w:t>
      </w:r>
      <w:r>
        <w:t xml:space="preserve">frames </w:t>
      </w:r>
      <w:r w:rsidR="00066D78">
        <w:t xml:space="preserve">the </w:t>
      </w:r>
      <w:r w:rsidR="00265AC7">
        <w:t>problem</w:t>
      </w:r>
      <w:r w:rsidR="00066D78">
        <w:t xml:space="preserve"> </w:t>
      </w:r>
      <w:r>
        <w:t xml:space="preserve">of ice surface dynamics </w:t>
      </w:r>
      <w:r w:rsidR="00CF1569">
        <w:t>in terms</w:t>
      </w:r>
      <w:r w:rsidR="002A7DE8">
        <w:t xml:space="preserve"> of</w:t>
      </w:r>
      <w:r w:rsidR="00CF1569">
        <w:t xml:space="preserve"> </w:t>
      </w:r>
      <w:r w:rsidR="003F54A7">
        <w:t xml:space="preserve">two </w:t>
      </w:r>
      <w:r w:rsidR="00D405AF">
        <w:t>mesoscale</w:t>
      </w:r>
      <w:r w:rsidR="003F54A7">
        <w:t xml:space="preserve"> variables</w:t>
      </w:r>
      <w:r w:rsidR="002C7420">
        <w:t xml:space="preserve">,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2C742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3F54A7">
        <w:t xml:space="preserve">, </w:t>
      </w:r>
      <w:r w:rsidR="00265AC7">
        <w:t xml:space="preserve">which </w:t>
      </w:r>
      <w:r w:rsidR="002C7420">
        <w:t xml:space="preserve">represent </w:t>
      </w:r>
      <w:r w:rsidR="005562CA">
        <w:t>the thickness</w:t>
      </w:r>
      <w:r w:rsidR="008B01DD">
        <w:t xml:space="preserve"> </w:t>
      </w:r>
      <w:r w:rsidR="00B77A49">
        <w:t>of the ice surface</w:t>
      </w:r>
      <w:r w:rsidR="003F54A7">
        <w:t xml:space="preserve"> and </w:t>
      </w:r>
      <w:r w:rsidR="00796D5B">
        <w:t>its</w:t>
      </w:r>
      <w:r w:rsidR="003F54A7">
        <w:t xml:space="preserve"> quasi-liquid part</w:t>
      </w:r>
      <w:r w:rsidR="00D67ABF">
        <w:t xml:space="preserve">, </w:t>
      </w:r>
      <w:r w:rsidR="005562CA">
        <w:t xml:space="preserve">respectively, </w:t>
      </w:r>
      <w:r w:rsidR="00D67ABF">
        <w:t xml:space="preserve">at </w:t>
      </w:r>
      <w:r w:rsidR="00B207CD">
        <w:t>each</w:t>
      </w:r>
      <w:r w:rsidR="00D67ABF">
        <w:t xml:space="preserve"> point on the surface</w:t>
      </w:r>
      <w:r w:rsidR="00B207CD">
        <w:t xml:space="preserve"> (see Fig. 1)</w:t>
      </w:r>
      <w:r w:rsidR="002C7420">
        <w:t>.</w:t>
      </w:r>
      <w:r w:rsidR="003F54A7">
        <w:t xml:space="preserve"> </w:t>
      </w:r>
      <w:r w:rsidR="00265AC7">
        <w:t>Time evolution of these variables is governed by a pair of reaction-diffusion equations that represent the three processes indicated in Fig. 1, namely, (</w:t>
      </w:r>
      <w:proofErr w:type="spellStart"/>
      <w:r w:rsidR="00265AC7">
        <w:t>i</w:t>
      </w:r>
      <w:proofErr w:type="spellEnd"/>
      <w:r w:rsidR="00265AC7">
        <w:t xml:space="preserve">) </w:t>
      </w:r>
      <w:r w:rsidR="00DC42A9">
        <w:t xml:space="preserve">exchanges (deposition and ablation) </w:t>
      </w:r>
      <w:r w:rsidR="00D67ABF">
        <w:t xml:space="preserve">of QLL </w:t>
      </w:r>
      <w:r w:rsidR="00864128">
        <w:t xml:space="preserve">molecules </w:t>
      </w:r>
      <w:r w:rsidR="00DC42A9">
        <w:t xml:space="preserve">with the vapor phase, </w:t>
      </w:r>
      <w:r w:rsidR="00265AC7">
        <w:t>(ii) horizontal diffusion of QLL</w:t>
      </w:r>
      <w:r w:rsidR="00DC42A9">
        <w:t xml:space="preserve"> </w:t>
      </w:r>
      <w:r w:rsidR="00864128">
        <w:t xml:space="preserve">molecules </w:t>
      </w:r>
      <w:r w:rsidR="00DC42A9">
        <w:t>across the ice surface</w:t>
      </w:r>
      <w:r w:rsidR="00265AC7">
        <w:t>, and (iii) interconversion of QLL molecules to/from the underlying ice.</w:t>
      </w:r>
    </w:p>
    <w:p w:rsidR="00264E12" w:rsidRDefault="00264E12" w:rsidP="006A2CE0"/>
    <w:tbl>
      <w:tblPr>
        <w:tblStyle w:val="TableGrid"/>
        <w:tblW w:w="0" w:type="auto"/>
        <w:jc w:val="center"/>
        <w:tblLook w:val="04A0" w:firstRow="1" w:lastRow="0" w:firstColumn="1" w:lastColumn="0" w:noHBand="0" w:noVBand="1"/>
      </w:tblPr>
      <w:tblGrid>
        <w:gridCol w:w="8365"/>
      </w:tblGrid>
      <w:tr w:rsidR="0074162E" w:rsidTr="0028262F">
        <w:trPr>
          <w:cantSplit/>
          <w:jc w:val="center"/>
        </w:trPr>
        <w:tc>
          <w:tcPr>
            <w:tcW w:w="8365" w:type="dxa"/>
          </w:tcPr>
          <w:p w:rsidR="0074162E" w:rsidRDefault="00162420" w:rsidP="00B96C79">
            <w:pPr>
              <w:keepNext/>
            </w:pPr>
            <w:r w:rsidRPr="00162420">
              <w:rPr>
                <w:noProof/>
              </w:rPr>
              <w:drawing>
                <wp:inline distT="0" distB="0" distL="0" distR="0" wp14:anchorId="0DA067E8" wp14:editId="02A6C4D3">
                  <wp:extent cx="4963886" cy="3222814"/>
                  <wp:effectExtent l="0" t="0" r="1905" b="3175"/>
                  <wp:docPr id="408720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0741" name=""/>
                          <pic:cNvPicPr/>
                        </pic:nvPicPr>
                        <pic:blipFill>
                          <a:blip r:embed="rId8"/>
                          <a:stretch>
                            <a:fillRect/>
                          </a:stretch>
                        </pic:blipFill>
                        <pic:spPr>
                          <a:xfrm>
                            <a:off x="0" y="0"/>
                            <a:ext cx="4973625" cy="3229137"/>
                          </a:xfrm>
                          <a:prstGeom prst="rect">
                            <a:avLst/>
                          </a:prstGeom>
                        </pic:spPr>
                      </pic:pic>
                    </a:graphicData>
                  </a:graphic>
                </wp:inline>
              </w:drawing>
            </w:r>
          </w:p>
        </w:tc>
      </w:tr>
      <w:tr w:rsidR="0074162E" w:rsidTr="0028262F">
        <w:trPr>
          <w:cantSplit/>
          <w:jc w:val="center"/>
        </w:trPr>
        <w:tc>
          <w:tcPr>
            <w:tcW w:w="8365" w:type="dxa"/>
          </w:tcPr>
          <w:p w:rsidR="0074162E" w:rsidRDefault="0074162E" w:rsidP="00306079">
            <w:pPr>
              <w:keepNext/>
            </w:pPr>
            <w:r w:rsidRPr="00DC2BA8">
              <w:rPr>
                <w:b/>
                <w:bCs/>
              </w:rPr>
              <w:t>Fig</w:t>
            </w:r>
            <w:r>
              <w:rPr>
                <w:b/>
                <w:bCs/>
              </w:rPr>
              <w:t>ure</w:t>
            </w:r>
            <w:r w:rsidRPr="00DC2BA8">
              <w:rPr>
                <w:b/>
                <w:bCs/>
              </w:rPr>
              <w:t xml:space="preserve"> </w:t>
            </w:r>
            <w:r>
              <w:rPr>
                <w:b/>
                <w:bCs/>
              </w:rPr>
              <w:t>1</w:t>
            </w:r>
            <w:r>
              <w:t xml:space="preserve">. Visual representation of mesoscal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ice</m:t>
                  </m:r>
                </m:sub>
              </m:sSub>
            </m:oMath>
            <w:r>
              <w:rPr>
                <w:rFonts w:eastAsiaTheme="minorEastAsia"/>
              </w:rPr>
              <w:t xml:space="preserve">, </w:t>
            </w:r>
            <w:r>
              <w:t xml:space="preserve">and </w:t>
            </w:r>
            <m:oMath>
              <m:sSub>
                <m:sSubPr>
                  <m:ctrlPr>
                    <w:rPr>
                      <w:rFonts w:ascii="Cambria Math" w:hAnsi="Cambria Math"/>
                      <w:i/>
                    </w:rPr>
                  </m:ctrlPr>
                </m:sSubPr>
                <m:e>
                  <m:r>
                    <w:rPr>
                      <w:rFonts w:ascii="Cambria Math" w:hAnsi="Cambria Math"/>
                    </w:rPr>
                    <m:t>N</m:t>
                  </m:r>
                </m:e>
                <m:sub>
                  <m:r>
                    <w:rPr>
                      <w:rFonts w:ascii="Cambria Math" w:hAnsi="Cambria Math"/>
                    </w:rPr>
                    <m:t>QLL</m:t>
                  </m:r>
                </m:sub>
              </m:sSub>
            </m:oMath>
            <w:r>
              <w:t xml:space="preserve">, and processes affecting them, in </w:t>
            </w:r>
            <w:r w:rsidR="009A7AAB">
              <w:t xml:space="preserve">QLC-1 </w:t>
            </w:r>
            <w:r>
              <w:t>(a</w:t>
            </w:r>
            <w:r w:rsidR="009A7AAB">
              <w:t xml:space="preserve">s well as the </w:t>
            </w:r>
            <w:r>
              <w:t>present</w:t>
            </w:r>
            <w:r w:rsidR="009A7AAB">
              <w:t xml:space="preserve"> revision, QLC-2</w:t>
            </w:r>
            <w:r>
              <w:t>) model. Dashed arrows represent processes affecting how these variables evolve over time.</w:t>
            </w:r>
          </w:p>
        </w:tc>
      </w:tr>
    </w:tbl>
    <w:p w:rsidR="00182881" w:rsidRDefault="00182881" w:rsidP="003F54A7"/>
    <w:p w:rsidR="007738EF" w:rsidRDefault="006405A6" w:rsidP="003F54A7">
      <w:r>
        <w:lastRenderedPageBreak/>
        <w:t>The main insight afforded by</w:t>
      </w:r>
      <w:r w:rsidR="006C3AE9">
        <w:t xml:space="preserve"> </w:t>
      </w:r>
      <w:r w:rsidR="009A7AAB">
        <w:t xml:space="preserve">QLC-1 </w:t>
      </w:r>
      <w:r>
        <w:t xml:space="preserve">is that it provides a mechanism by which faceted ice crystal growth </w:t>
      </w:r>
      <w:r w:rsidR="00952899">
        <w:t xml:space="preserve">can </w:t>
      </w:r>
      <w:r>
        <w:t>occur</w:t>
      </w:r>
      <w:r w:rsidR="00B63BA0">
        <w:t>.</w:t>
      </w:r>
      <w:r>
        <w:t xml:space="preserve"> </w:t>
      </w:r>
      <w:r w:rsidR="005E796C">
        <w:t>At the heart of t</w:t>
      </w:r>
      <w:r>
        <w:t>hat mechanism</w:t>
      </w:r>
      <w:r w:rsidR="005E796C">
        <w:t xml:space="preserve"> is a process </w:t>
      </w:r>
      <w:r w:rsidR="009A7AAB">
        <w:t xml:space="preserve">N2016 </w:t>
      </w:r>
      <w:r w:rsidR="00162D82">
        <w:t>termed</w:t>
      </w:r>
      <w:r w:rsidR="005E796C">
        <w:t xml:space="preserve"> </w:t>
      </w:r>
      <w:r>
        <w:t>“diffusive slowdown</w:t>
      </w:r>
      <w:r w:rsidR="009A7AAB">
        <w:t>,</w:t>
      </w:r>
      <w:r>
        <w:t xml:space="preserve">” </w:t>
      </w:r>
      <w:r w:rsidR="007738EF">
        <w:t>which can be summarized as follows</w:t>
      </w:r>
      <w:r w:rsidR="00995786">
        <w:t>:</w:t>
      </w:r>
    </w:p>
    <w:p w:rsidR="007738EF" w:rsidRDefault="007738EF" w:rsidP="003F54A7"/>
    <w:p w:rsidR="00DD7658" w:rsidRDefault="00ED2E2A" w:rsidP="00182881">
      <w:pPr>
        <w:pStyle w:val="ListParagraph"/>
        <w:numPr>
          <w:ilvl w:val="0"/>
          <w:numId w:val="22"/>
        </w:numPr>
      </w:pPr>
      <w:r>
        <w:t>At the micrometer level, the</w:t>
      </w:r>
      <w:r w:rsidR="007738EF">
        <w:t xml:space="preserve"> QLL can be thought of as</w:t>
      </w:r>
      <w:r w:rsidR="00260979">
        <w:t xml:space="preserve"> </w:t>
      </w:r>
      <w:r w:rsidR="00996FB3">
        <w:t xml:space="preserve">consisting of </w:t>
      </w:r>
      <w:r w:rsidR="00C731FC">
        <w:t xml:space="preserve">a </w:t>
      </w:r>
      <w:r w:rsidR="00996FB3">
        <w:t>continuum</w:t>
      </w:r>
      <w:r w:rsidR="00C731FC">
        <w:t xml:space="preserve"> of</w:t>
      </w:r>
      <w:r w:rsidR="007738EF">
        <w:t xml:space="preserve"> </w:t>
      </w:r>
      <w:r w:rsidR="00C731FC">
        <w:t>microstates</w:t>
      </w:r>
      <w:r w:rsidR="00162D82">
        <w:t>,</w:t>
      </w:r>
      <w:r w:rsidR="00D36F23">
        <w:t xml:space="preserve"> ranging from</w:t>
      </w:r>
      <w:r w:rsidR="007738EF">
        <w:t xml:space="preserve"> a thin</w:t>
      </w:r>
      <w:r w:rsidR="00995786">
        <w:t xml:space="preserve">, less-volatile </w:t>
      </w:r>
      <w:r w:rsidR="00C731FC">
        <w:t>microstate</w:t>
      </w:r>
      <w:r w:rsidR="007738EF">
        <w:t xml:space="preserve"> labeled </w:t>
      </w:r>
      <m:oMath>
        <m:r>
          <w:rPr>
            <w:rFonts w:ascii="Cambria Math" w:eastAsiaTheme="minorEastAsia" w:hAnsi="Cambria Math"/>
          </w:rPr>
          <m:t>μ</m:t>
        </m:r>
      </m:oMath>
      <w:r w:rsidR="007738EF" w:rsidRPr="00182881">
        <w:rPr>
          <w:rFonts w:eastAsiaTheme="minorEastAsia"/>
        </w:rPr>
        <w:t xml:space="preserve">surface I, </w:t>
      </w:r>
      <w:r w:rsidR="00D36F23">
        <w:t>to</w:t>
      </w:r>
      <w:r w:rsidR="007738EF">
        <w:t xml:space="preserve"> a thick</w:t>
      </w:r>
      <w:r w:rsidR="00995786">
        <w:t xml:space="preserve">, more-volatile </w:t>
      </w:r>
      <w:r w:rsidR="00C731FC">
        <w:t>one</w:t>
      </w:r>
      <w:r>
        <w:t xml:space="preserve"> </w:t>
      </w:r>
      <w:r w:rsidR="007738EF">
        <w:t xml:space="preserve">labeled </w:t>
      </w:r>
      <m:oMath>
        <m:r>
          <w:rPr>
            <w:rFonts w:ascii="Cambria Math" w:eastAsiaTheme="minorEastAsia" w:hAnsi="Cambria Math"/>
          </w:rPr>
          <m:t>μ</m:t>
        </m:r>
      </m:oMath>
      <w:r w:rsidR="007738EF" w:rsidRPr="00182881">
        <w:rPr>
          <w:rFonts w:eastAsiaTheme="minorEastAsia"/>
        </w:rPr>
        <w:t>surface II</w:t>
      </w:r>
      <w:r w:rsidR="00996FB3">
        <w:rPr>
          <w:rFonts w:eastAsiaTheme="minorEastAsia"/>
        </w:rPr>
        <w:t>.</w:t>
      </w:r>
      <w:r w:rsidR="00796D5B">
        <w:rPr>
          <w:rFonts w:eastAsiaTheme="minorEastAsia"/>
        </w:rPr>
        <w:t xml:space="preserve"> The difference in these volatilities</w:t>
      </w:r>
      <w:r w:rsidR="00162D82">
        <w:rPr>
          <w:rFonts w:eastAsiaTheme="minorEastAsia"/>
        </w:rPr>
        <w:t xml:space="preserve"> is</w:t>
      </w:r>
      <w:r w:rsidR="00592D6C">
        <w:rPr>
          <w:rFonts w:eastAsiaTheme="minorEastAsia"/>
        </w:rPr>
        <w:t xml:space="preserve"> </w:t>
      </w:r>
      <w:r w:rsidR="00796D5B">
        <w:rPr>
          <w:rFonts w:eastAsiaTheme="minorEastAsia"/>
        </w:rPr>
        <w:t xml:space="preserve">quantified </w:t>
      </w:r>
      <w:r w:rsidR="00162D82">
        <w:rPr>
          <w:rFonts w:eastAsiaTheme="minorEastAsia"/>
        </w:rPr>
        <w:t xml:space="preserve">in QLC-1 </w:t>
      </w:r>
      <w:r w:rsidR="00796D5B">
        <w:rPr>
          <w:rFonts w:eastAsiaTheme="minorEastAsia"/>
        </w:rPr>
        <w:t xml:space="preserve">as a difference in equilibrium supersaturation,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62D82">
        <w:rPr>
          <w:rFonts w:eastAsiaTheme="minorEastAsia"/>
        </w:rPr>
        <w:t>.</w:t>
      </w:r>
      <w:r w:rsidR="00297FA0">
        <w:rPr>
          <w:rFonts w:eastAsiaTheme="minorEastAsia"/>
        </w:rPr>
        <w:t xml:space="preserve"> Evidence for the existence of these microstates, and their difference in volatility, has emerged mainly from molecular dynamics simulations </w:t>
      </w:r>
      <w:r w:rsidR="00774778">
        <w:rPr>
          <w:rFonts w:eastAsiaTheme="minorEastAsia"/>
        </w:rPr>
        <w:t>(</w:t>
      </w:r>
      <w:r w:rsidR="00297FA0">
        <w:rPr>
          <w:rFonts w:eastAsiaTheme="minorEastAsia"/>
        </w:rPr>
        <w:t>N2016</w:t>
      </w:r>
      <w:r w:rsidR="00774778">
        <w:rPr>
          <w:rFonts w:eastAsiaTheme="minorEastAsia"/>
        </w:rPr>
        <w:t>)</w:t>
      </w:r>
      <w:r w:rsidR="00297FA0">
        <w:rPr>
          <w:rFonts w:eastAsiaTheme="minorEastAsia"/>
        </w:rPr>
        <w:t>.</w:t>
      </w:r>
    </w:p>
    <w:p w:rsidR="00557561" w:rsidRDefault="00557561" w:rsidP="00557561">
      <w:pPr>
        <w:pStyle w:val="ListParagraph"/>
        <w:ind w:left="360"/>
      </w:pPr>
    </w:p>
    <w:p w:rsidR="00C731FC" w:rsidRDefault="00F92FC6" w:rsidP="00F92FC6">
      <w:pPr>
        <w:pStyle w:val="ListParagraph"/>
        <w:numPr>
          <w:ilvl w:val="0"/>
          <w:numId w:val="22"/>
        </w:numPr>
      </w:pPr>
      <w:r>
        <w:t>In a growing ice crystal, each time a new layer forms, a new pair of these microstates appears on the surface</w:t>
      </w:r>
      <w:r w:rsidR="00A010DB">
        <w:t xml:space="preserve">. </w:t>
      </w:r>
      <w:r w:rsidR="00431322">
        <w:t>Since new layers typically form at facet corners</w:t>
      </w:r>
      <w:r w:rsidR="002B5BF1">
        <w:t xml:space="preserve"> (</w:t>
      </w:r>
      <w:r w:rsidR="00431322">
        <w:t>where the water vapor concentration is highest</w:t>
      </w:r>
      <w:r w:rsidR="002B5BF1">
        <w:t>)</w:t>
      </w:r>
      <w:r w:rsidR="00431322">
        <w:t>, it is also the case that</w:t>
      </w:r>
      <w:r w:rsidR="00A010DB">
        <w:t xml:space="preserve"> the horizontal distance between </w:t>
      </w:r>
      <w:r w:rsidR="002B5BF1">
        <w:t>newly-formed</w:t>
      </w:r>
      <w:r w:rsidR="00A010DB">
        <w:t xml:space="preserve"> </w:t>
      </w:r>
      <w:r w:rsidR="002B5BF1">
        <w:t xml:space="preserve">ice </w:t>
      </w:r>
      <w:r w:rsidR="00A010DB">
        <w:t xml:space="preserve">layers </w:t>
      </w:r>
      <w:r w:rsidR="00431322" w:rsidRPr="00F92FC6">
        <w:rPr>
          <w:rFonts w:eastAsiaTheme="minorEastAsia"/>
        </w:rPr>
        <w:t>is small</w:t>
      </w:r>
      <w:r w:rsidR="00973775">
        <w:rPr>
          <w:rFonts w:eastAsiaTheme="minorEastAsia"/>
        </w:rPr>
        <w:t>er</w:t>
      </w:r>
      <w:r w:rsidR="00431322" w:rsidRPr="00F92FC6">
        <w:rPr>
          <w:rFonts w:eastAsiaTheme="minorEastAsia"/>
        </w:rPr>
        <w:t xml:space="preserve"> at facet corners </w:t>
      </w:r>
      <w:r w:rsidR="002C11F4" w:rsidRPr="00F92FC6">
        <w:rPr>
          <w:rFonts w:eastAsiaTheme="minorEastAsia"/>
        </w:rPr>
        <w:t>compared</w:t>
      </w:r>
      <w:r w:rsidR="00431322" w:rsidRPr="00F92FC6">
        <w:rPr>
          <w:rFonts w:eastAsiaTheme="minorEastAsia"/>
        </w:rPr>
        <w:t xml:space="preserve"> </w:t>
      </w:r>
      <w:r w:rsidR="002C11F4" w:rsidRPr="00F92FC6">
        <w:rPr>
          <w:rFonts w:eastAsiaTheme="minorEastAsia"/>
        </w:rPr>
        <w:t>to</w:t>
      </w:r>
      <w:r w:rsidR="00431322" w:rsidRPr="00F92FC6">
        <w:rPr>
          <w:rFonts w:eastAsiaTheme="minorEastAsia"/>
        </w:rPr>
        <w:t xml:space="preserve"> facet center</w:t>
      </w:r>
      <w:r w:rsidR="00973775">
        <w:rPr>
          <w:rFonts w:eastAsiaTheme="minorEastAsia"/>
        </w:rPr>
        <w:t>s</w:t>
      </w:r>
      <w:r w:rsidR="004E27B3">
        <w:rPr>
          <w:rFonts w:eastAsiaTheme="minorEastAsia"/>
        </w:rPr>
        <w:t>.</w:t>
      </w:r>
      <w:r w:rsidR="00C50402">
        <w:rPr>
          <w:rFonts w:eastAsiaTheme="minorEastAsia"/>
        </w:rPr>
        <w:t xml:space="preserve"> </w:t>
      </w:r>
      <w:r w:rsidR="004E27B3">
        <w:rPr>
          <w:rFonts w:eastAsiaTheme="minorEastAsia"/>
        </w:rPr>
        <w:t>I</w:t>
      </w:r>
      <w:r w:rsidR="00431322" w:rsidRPr="00F92FC6">
        <w:rPr>
          <w:rFonts w:eastAsiaTheme="minorEastAsia"/>
        </w:rPr>
        <w:t xml:space="preserve">n </w:t>
      </w:r>
      <w:r w:rsidR="002B5BF1">
        <w:rPr>
          <w:rFonts w:eastAsiaTheme="minorEastAsia"/>
        </w:rPr>
        <w:t xml:space="preserve">this paper, </w:t>
      </w:r>
      <w:r w:rsidR="002B5BF1">
        <w:t xml:space="preserve">we designate this distance as </w:t>
      </w:r>
      <w:r w:rsidR="002B5BF1" w:rsidRPr="00F92FC6">
        <w:rPr>
          <w:rFonts w:eastAsiaTheme="minorEastAsia"/>
        </w:rPr>
        <w:t>“</w:t>
      </w:r>
      <m:oMath>
        <m:r>
          <w:rPr>
            <w:rFonts w:ascii="Cambria Math" w:eastAsiaTheme="minorEastAsia" w:hAnsi="Cambria Math"/>
          </w:rPr>
          <m:t>λ</m:t>
        </m:r>
      </m:oMath>
      <w:r w:rsidR="002B5BF1" w:rsidRPr="00F92FC6">
        <w:rPr>
          <w:rFonts w:eastAsiaTheme="minorEastAsia"/>
        </w:rPr>
        <w:t>”</w:t>
      </w:r>
      <w:r w:rsidR="002B5BF1">
        <w:rPr>
          <w:rFonts w:eastAsiaTheme="minorEastAsia"/>
        </w:rPr>
        <w:t xml:space="preserve">; in Fig. 2(a) </w:t>
      </w:r>
      <w:r w:rsidR="00C50402">
        <w:rPr>
          <w:rFonts w:eastAsiaTheme="minorEastAsia"/>
        </w:rPr>
        <w:t>we see that</w:t>
      </w:r>
      <w:r w:rsidR="00BE67A5" w:rsidRPr="00F92F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orner</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enter</m:t>
            </m:r>
          </m:sub>
        </m:sSub>
      </m:oMath>
      <w:r w:rsidR="00431322" w:rsidRPr="00F92FC6">
        <w:rPr>
          <w:rFonts w:eastAsiaTheme="minorEastAsia"/>
        </w:rPr>
        <w:t>.</w:t>
      </w:r>
    </w:p>
    <w:p w:rsidR="00C731FC" w:rsidRDefault="00C731FC" w:rsidP="00C731FC"/>
    <w:tbl>
      <w:tblPr>
        <w:tblStyle w:val="TableGrid"/>
        <w:tblW w:w="7015" w:type="dxa"/>
        <w:jc w:val="center"/>
        <w:tblLook w:val="04A0" w:firstRow="1" w:lastRow="0" w:firstColumn="1" w:lastColumn="0" w:noHBand="0" w:noVBand="1"/>
      </w:tblPr>
      <w:tblGrid>
        <w:gridCol w:w="7015"/>
      </w:tblGrid>
      <w:tr w:rsidR="009F032C" w:rsidTr="009F032C">
        <w:trPr>
          <w:trHeight w:val="1906"/>
          <w:jc w:val="center"/>
        </w:trPr>
        <w:tc>
          <w:tcPr>
            <w:tcW w:w="7015" w:type="dxa"/>
            <w:vMerge w:val="restart"/>
          </w:tcPr>
          <w:p w:rsidR="00856A8D" w:rsidRDefault="00A010DB" w:rsidP="009F032C">
            <w:pPr>
              <w:keepNext/>
              <w:keepLines/>
              <w:jc w:val="center"/>
            </w:pPr>
            <w:r w:rsidRPr="00A010DB">
              <w:rPr>
                <w:noProof/>
              </w:rPr>
              <w:drawing>
                <wp:inline distT="0" distB="0" distL="0" distR="0" wp14:anchorId="5FE96EBA" wp14:editId="3C36F12B">
                  <wp:extent cx="4118200" cy="4639603"/>
                  <wp:effectExtent l="0" t="0" r="0" b="0"/>
                  <wp:docPr id="8556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70109" name=""/>
                          <pic:cNvPicPr/>
                        </pic:nvPicPr>
                        <pic:blipFill>
                          <a:blip r:embed="rId9"/>
                          <a:stretch>
                            <a:fillRect/>
                          </a:stretch>
                        </pic:blipFill>
                        <pic:spPr>
                          <a:xfrm>
                            <a:off x="0" y="0"/>
                            <a:ext cx="4136228" cy="4659913"/>
                          </a:xfrm>
                          <a:prstGeom prst="rect">
                            <a:avLst/>
                          </a:prstGeom>
                        </pic:spPr>
                      </pic:pic>
                    </a:graphicData>
                  </a:graphic>
                </wp:inline>
              </w:drawing>
            </w:r>
          </w:p>
        </w:tc>
      </w:tr>
      <w:tr w:rsidR="009F032C" w:rsidTr="009F032C">
        <w:trPr>
          <w:trHeight w:val="1906"/>
          <w:jc w:val="center"/>
        </w:trPr>
        <w:tc>
          <w:tcPr>
            <w:tcW w:w="7015" w:type="dxa"/>
            <w:vMerge/>
          </w:tcPr>
          <w:p w:rsidR="00856A8D" w:rsidRPr="00856A8D" w:rsidRDefault="00856A8D" w:rsidP="00C731FC">
            <w:pPr>
              <w:keepNext/>
              <w:keepLines/>
            </w:pPr>
          </w:p>
        </w:tc>
      </w:tr>
      <w:tr w:rsidR="007151E5" w:rsidTr="009F032C">
        <w:trPr>
          <w:trHeight w:val="181"/>
          <w:jc w:val="center"/>
        </w:trPr>
        <w:tc>
          <w:tcPr>
            <w:tcW w:w="7015" w:type="dxa"/>
          </w:tcPr>
          <w:p w:rsidR="00C731FC" w:rsidRDefault="00C731FC" w:rsidP="00C731FC">
            <w:pPr>
              <w:keepNext/>
              <w:keepLines/>
            </w:pPr>
            <w:r w:rsidRPr="00C731FC">
              <w:rPr>
                <w:b/>
                <w:bCs/>
              </w:rPr>
              <w:t xml:space="preserve">Figure </w:t>
            </w:r>
            <w:r w:rsidR="007151E5">
              <w:rPr>
                <w:b/>
                <w:bCs/>
              </w:rPr>
              <w:t>2</w:t>
            </w:r>
            <w:r>
              <w:t xml:space="preserve">. </w:t>
            </w:r>
            <w:r w:rsidR="00431322">
              <w:t xml:space="preserve">An ice surface covered by QLL, as simulated by QLM-2. </w:t>
            </w:r>
          </w:p>
        </w:tc>
      </w:tr>
    </w:tbl>
    <w:p w:rsidR="00C731FC" w:rsidRDefault="00C731FC" w:rsidP="00C731FC"/>
    <w:p w:rsidR="007151E5" w:rsidRPr="007151E5" w:rsidRDefault="00C02E73" w:rsidP="00182881">
      <w:pPr>
        <w:pStyle w:val="ListParagraph"/>
        <w:numPr>
          <w:ilvl w:val="0"/>
          <w:numId w:val="22"/>
        </w:numPr>
      </w:pPr>
      <w:r>
        <w:lastRenderedPageBreak/>
        <w:t>H</w:t>
      </w:r>
      <w:r w:rsidR="00CF6963">
        <w:t xml:space="preserve">orizontal diffusion </w:t>
      </w:r>
      <w:r w:rsidR="00973775">
        <w:rPr>
          <w:rFonts w:eastAsiaTheme="minorEastAsia"/>
        </w:rPr>
        <w:t xml:space="preserve">moves quasi-liquid away from thick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I-like regions</w:t>
      </w:r>
      <w:r w:rsidR="0065661A" w:rsidRPr="0065661A">
        <w:rPr>
          <w:rFonts w:eastAsiaTheme="minorEastAsia"/>
        </w:rPr>
        <w:t xml:space="preserve"> </w:t>
      </w:r>
      <w:r w:rsidR="0065661A">
        <w:rPr>
          <w:rFonts w:eastAsiaTheme="minorEastAsia"/>
        </w:rPr>
        <w:t>of the surface</w:t>
      </w:r>
      <w:r w:rsidR="00973775">
        <w:rPr>
          <w:rFonts w:eastAsiaTheme="minorEastAsia"/>
        </w:rPr>
        <w:t xml:space="preserve">, and toward thinn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like regions.</w:t>
      </w:r>
      <w:r w:rsidR="00973775">
        <w:t xml:space="preserve"> </w:t>
      </w:r>
      <w:r w:rsidR="00431322">
        <w:rPr>
          <w:rFonts w:eastAsiaTheme="minorEastAsia"/>
        </w:rPr>
        <w:t>However,</w:t>
      </w:r>
      <w:r w:rsidR="00CF6963" w:rsidRPr="00182881">
        <w:rPr>
          <w:rFonts w:eastAsiaTheme="minorEastAsia"/>
        </w:rPr>
        <w:t xml:space="preserve"> because </w:t>
      </w:r>
      <m:oMath>
        <m:r>
          <w:rPr>
            <w:rFonts w:ascii="Cambria Math" w:eastAsiaTheme="minorEastAsia" w:hAnsi="Cambria Math"/>
          </w:rPr>
          <m:t>μ</m:t>
        </m:r>
      </m:oMath>
      <w:r w:rsidR="007151E5" w:rsidRPr="00182881">
        <w:rPr>
          <w:rFonts w:eastAsiaTheme="minorEastAsia"/>
        </w:rPr>
        <w:t>surface I</w:t>
      </w:r>
      <w:r w:rsidR="007151E5">
        <w:rPr>
          <w:rFonts w:eastAsiaTheme="minorEastAsia"/>
        </w:rPr>
        <w:t xml:space="preserve"> accounts for a smaller fraction of the</w:t>
      </w:r>
      <w:r w:rsidR="006C0226">
        <w:rPr>
          <w:rFonts w:eastAsiaTheme="minorEastAsia"/>
        </w:rPr>
        <w:t xml:space="preserve"> total</w:t>
      </w:r>
      <w:r w:rsidR="007151E5">
        <w:rPr>
          <w:rFonts w:eastAsiaTheme="minorEastAsia"/>
        </w:rPr>
        <w:t xml:space="preserve"> surface area</w:t>
      </w:r>
      <w:r w:rsidR="00F92FC6">
        <w:rPr>
          <w:rFonts w:eastAsiaTheme="minorEastAsia"/>
        </w:rPr>
        <w:t xml:space="preserve"> (as seen in Fig. 2(b))</w:t>
      </w:r>
      <w:r w:rsidR="007151E5">
        <w:rPr>
          <w:rFonts w:eastAsiaTheme="minorEastAsia"/>
        </w:rPr>
        <w:t>,</w:t>
      </w:r>
      <w:r w:rsidR="00431322">
        <w:rPr>
          <w:rFonts w:eastAsiaTheme="minorEastAsia"/>
        </w:rPr>
        <w:t xml:space="preserve"> </w:t>
      </w:r>
      <w:r w:rsidR="006C0226">
        <w:rPr>
          <w:rFonts w:eastAsiaTheme="minorEastAsia"/>
        </w:rPr>
        <w:t>diffusion has a greater proportional effect on it</w:t>
      </w:r>
      <w:r w:rsidR="00F92FC6">
        <w:rPr>
          <w:rFonts w:eastAsiaTheme="minorEastAsia"/>
        </w:rPr>
        <w:t>. As a consequence,</w:t>
      </w:r>
      <w:r w:rsidR="006C0226">
        <w:rPr>
          <w:rFonts w:eastAsiaTheme="minorEastAsia"/>
        </w:rPr>
        <w:t xml:space="preserve"> </w:t>
      </w:r>
      <w:r w:rsidR="00BC70FE">
        <w:rPr>
          <w:rFonts w:eastAsiaTheme="minorEastAsia"/>
        </w:rPr>
        <w:t>diffusion leads to an increase in the</w:t>
      </w:r>
      <w:r w:rsidR="006C0226">
        <w:rPr>
          <w:rFonts w:eastAsiaTheme="minorEastAsia"/>
        </w:rPr>
        <w:t xml:space="preserve"> </w:t>
      </w:r>
      <w:r w:rsidR="009F6863">
        <w:rPr>
          <w:rFonts w:eastAsiaTheme="minorEastAsia"/>
        </w:rPr>
        <w:t xml:space="preserve">average </w:t>
      </w:r>
      <w:r w:rsidR="00CF6963" w:rsidRPr="00182881">
        <w:rPr>
          <w:rFonts w:eastAsiaTheme="minorEastAsia"/>
        </w:rPr>
        <w:t>volatility of the surface</w:t>
      </w:r>
      <w:r w:rsidR="002C11F4">
        <w:rPr>
          <w:rFonts w:eastAsiaTheme="minorEastAsia"/>
        </w:rPr>
        <w:t>,</w:t>
      </w:r>
      <w:r w:rsidR="00F92FC6">
        <w:rPr>
          <w:rFonts w:eastAsiaTheme="minorEastAsia"/>
        </w:rPr>
        <w:t xml:space="preserve"> </w:t>
      </w:r>
      <w:r w:rsidR="004865DF">
        <w:rPr>
          <w:rFonts w:eastAsiaTheme="minorEastAsia"/>
        </w:rPr>
        <w:t>causing</w:t>
      </w:r>
      <w:r w:rsidR="00C50402">
        <w:rPr>
          <w:rFonts w:eastAsiaTheme="minorEastAsia"/>
        </w:rPr>
        <w:t xml:space="preserve"> </w:t>
      </w:r>
      <w:r w:rsidR="006C0226">
        <w:rPr>
          <w:rFonts w:eastAsiaTheme="minorEastAsia"/>
        </w:rPr>
        <w:t xml:space="preserve">the surface </w:t>
      </w:r>
      <w:r w:rsidR="002C11F4">
        <w:rPr>
          <w:rFonts w:eastAsiaTheme="minorEastAsia"/>
        </w:rPr>
        <w:t xml:space="preserve">as a whole </w:t>
      </w:r>
      <w:r w:rsidR="004865DF">
        <w:rPr>
          <w:rFonts w:eastAsiaTheme="minorEastAsia"/>
        </w:rPr>
        <w:t xml:space="preserve">to </w:t>
      </w:r>
      <w:r w:rsidR="006C0226">
        <w:rPr>
          <w:rFonts w:eastAsiaTheme="minorEastAsia"/>
        </w:rPr>
        <w:t xml:space="preserve">experience </w:t>
      </w:r>
      <w:r w:rsidR="00CF6963" w:rsidRPr="00182881">
        <w:rPr>
          <w:rFonts w:eastAsiaTheme="minorEastAsia"/>
        </w:rPr>
        <w:t xml:space="preserve">a net “diffusive slowdown” in </w:t>
      </w:r>
      <w:r w:rsidR="006C0226">
        <w:rPr>
          <w:rFonts w:eastAsiaTheme="minorEastAsia"/>
        </w:rPr>
        <w:t>it</w:t>
      </w:r>
      <w:r w:rsidR="002C11F4">
        <w:rPr>
          <w:rFonts w:eastAsiaTheme="minorEastAsia"/>
        </w:rPr>
        <w:t>s</w:t>
      </w:r>
      <w:r w:rsidR="00CF6963" w:rsidRPr="00182881">
        <w:rPr>
          <w:rFonts w:eastAsiaTheme="minorEastAsia"/>
        </w:rPr>
        <w:t xml:space="preserve"> growth rate.</w:t>
      </w:r>
      <w:r w:rsidR="00182881">
        <w:rPr>
          <w:rFonts w:eastAsiaTheme="minorEastAsia"/>
        </w:rPr>
        <w:t xml:space="preserve"> </w:t>
      </w:r>
      <w:r w:rsidR="00927A05">
        <w:rPr>
          <w:rFonts w:eastAsiaTheme="minorEastAsia"/>
        </w:rPr>
        <w:t>(</w:t>
      </w:r>
      <w:r w:rsidR="00BC70FE">
        <w:rPr>
          <w:rFonts w:eastAsiaTheme="minorEastAsia"/>
        </w:rPr>
        <w:t>T</w:t>
      </w:r>
      <w:r w:rsidR="00927A05">
        <w:rPr>
          <w:rFonts w:eastAsiaTheme="minorEastAsia"/>
        </w:rPr>
        <w:t xml:space="preserve">he reader is referred to N2016 for a quantitative </w:t>
      </w:r>
      <w:r w:rsidR="00BC70FE">
        <w:rPr>
          <w:rFonts w:eastAsiaTheme="minorEastAsia"/>
        </w:rPr>
        <w:t xml:space="preserve">version of this </w:t>
      </w:r>
      <w:r w:rsidR="00927A05">
        <w:rPr>
          <w:rFonts w:eastAsiaTheme="minorEastAsia"/>
        </w:rPr>
        <w:t>argument.)</w:t>
      </w:r>
    </w:p>
    <w:p w:rsidR="00182881" w:rsidRDefault="00182881" w:rsidP="00182881"/>
    <w:p w:rsidR="00182881" w:rsidRDefault="00182881" w:rsidP="00182881">
      <w:r>
        <w:t>A second process identified in N2016 is</w:t>
      </w:r>
      <w:r w:rsidR="002C11F4">
        <w:t xml:space="preserve"> </w:t>
      </w:r>
      <w:r>
        <w:t>that diffusive slowdown is not homogeneous across a facet. Instead</w:t>
      </w:r>
      <w:r w:rsidR="004E27B3">
        <w:t xml:space="preserve">, </w:t>
      </w:r>
      <w:r>
        <w:t>in a growing ice crystal, more diffusive slowdown occur</w:t>
      </w:r>
      <w:r w:rsidR="00F132FD">
        <w:t>s</w:t>
      </w:r>
      <w:r>
        <w:t xml:space="preserve"> at </w:t>
      </w:r>
      <w:r w:rsidR="00C50402">
        <w:t xml:space="preserve">facet </w:t>
      </w:r>
      <w:r>
        <w:t>corners. The reason is as follows:</w:t>
      </w:r>
    </w:p>
    <w:p w:rsidR="00182881" w:rsidRPr="00CF6963" w:rsidRDefault="00182881" w:rsidP="00182881"/>
    <w:p w:rsidR="002C11F4" w:rsidRPr="009F032C" w:rsidRDefault="009F032C" w:rsidP="002C11F4">
      <w:pPr>
        <w:pStyle w:val="ListParagraph"/>
        <w:numPr>
          <w:ilvl w:val="0"/>
          <w:numId w:val="22"/>
        </w:numPr>
      </w:pPr>
      <w:r>
        <w:rPr>
          <w:rFonts w:eastAsiaTheme="minorEastAsia"/>
        </w:rPr>
        <w:t>I</w:t>
      </w:r>
      <w:r w:rsidR="002C11F4">
        <w:rPr>
          <w:rFonts w:eastAsiaTheme="minorEastAsia"/>
        </w:rPr>
        <w:t xml:space="preserve">n regions where </w:t>
      </w:r>
      <m:oMath>
        <m:r>
          <w:rPr>
            <w:rFonts w:ascii="Cambria Math" w:eastAsiaTheme="minorEastAsia" w:hAnsi="Cambria Math"/>
          </w:rPr>
          <m:t>λ</m:t>
        </m:r>
      </m:oMath>
      <w:r w:rsidR="002C11F4">
        <w:rPr>
          <w:rFonts w:eastAsiaTheme="minorEastAsia"/>
        </w:rPr>
        <w:t xml:space="preserve"> is </w:t>
      </w:r>
      <w:r>
        <w:rPr>
          <w:rFonts w:eastAsiaTheme="minorEastAsia"/>
        </w:rPr>
        <w:t>small</w:t>
      </w:r>
      <w:r w:rsidR="008942A8">
        <w:rPr>
          <w:rFonts w:eastAsiaTheme="minorEastAsia"/>
        </w:rPr>
        <w:t xml:space="preserve">, </w:t>
      </w:r>
      <w:r>
        <w:rPr>
          <w:rFonts w:eastAsiaTheme="minorEastAsia"/>
        </w:rPr>
        <w:t>QLL</w:t>
      </w:r>
      <w:r w:rsidR="008942A8">
        <w:rPr>
          <w:rFonts w:eastAsiaTheme="minorEastAsia"/>
        </w:rPr>
        <w:t xml:space="preserve"> thickness gradients are larg</w:t>
      </w:r>
      <w:r>
        <w:rPr>
          <w:rFonts w:eastAsiaTheme="minorEastAsia"/>
        </w:rPr>
        <w:t>e. In Fig. 2</w:t>
      </w:r>
      <w:r w:rsidR="00D36F23">
        <w:rPr>
          <w:rFonts w:eastAsiaTheme="minorEastAsia"/>
        </w:rPr>
        <w:t>(b)</w:t>
      </w:r>
      <w:r>
        <w:rPr>
          <w:rFonts w:eastAsiaTheme="minorEastAsia"/>
        </w:rPr>
        <w:t>, for example,</w:t>
      </w:r>
      <w:r w:rsidR="00D36F23">
        <w:rPr>
          <w:rFonts w:eastAsiaTheme="minorEastAsia"/>
        </w:rPr>
        <w:t xml:space="preserve"> it is clear that</w:t>
      </w:r>
      <w:r w:rsidR="008942A8">
        <w:rPr>
          <w:rFonts w:eastAsiaTheme="minorEastAsia"/>
        </w:rPr>
        <w:t xml:space="preserve"> </w:t>
      </w:r>
      <w:r>
        <w:rPr>
          <w:rFonts w:eastAsiaTheme="minorEastAsia"/>
        </w:rPr>
        <w:t>the gradient in QLL thickness at I’ is greater than at I</w:t>
      </w:r>
      <w:r w:rsidR="008942A8">
        <w:rPr>
          <w:rFonts w:eastAsiaTheme="minorEastAsia"/>
        </w:rPr>
        <w:t xml:space="preserve">. </w:t>
      </w:r>
      <w:r w:rsidR="002C11F4">
        <w:rPr>
          <w:rFonts w:eastAsiaTheme="minorEastAsia"/>
        </w:rPr>
        <w:t>It follows that</w:t>
      </w:r>
      <w:r>
        <w:rPr>
          <w:rFonts w:eastAsiaTheme="minorEastAsia"/>
        </w:rPr>
        <w:t>, in a growing ice crystal,</w:t>
      </w:r>
      <w:r w:rsidR="002C11F4">
        <w:rPr>
          <w:rFonts w:eastAsiaTheme="minorEastAsia"/>
        </w:rPr>
        <w:t xml:space="preserve"> more diffusive slowdown</w:t>
      </w:r>
      <w:r>
        <w:rPr>
          <w:rFonts w:eastAsiaTheme="minorEastAsia"/>
        </w:rPr>
        <w:t xml:space="preserve"> </w:t>
      </w:r>
      <w:r w:rsidR="00F132FD">
        <w:rPr>
          <w:rFonts w:eastAsiaTheme="minorEastAsia"/>
        </w:rPr>
        <w:t xml:space="preserve">occurs </w:t>
      </w:r>
      <w:r w:rsidR="002C11F4">
        <w:rPr>
          <w:rFonts w:eastAsiaTheme="minorEastAsia"/>
        </w:rPr>
        <w:t>at facet corners.</w:t>
      </w:r>
    </w:p>
    <w:p w:rsidR="009F032C" w:rsidRDefault="009F032C" w:rsidP="009F032C"/>
    <w:p w:rsidR="002C11F4" w:rsidRDefault="00276B17" w:rsidP="002C11F4">
      <w:r>
        <w:t>In summary,</w:t>
      </w:r>
      <w:r w:rsidR="00603757">
        <w:t xml:space="preserve"> </w:t>
      </w:r>
      <w:r w:rsidR="009F032C">
        <w:t>a flat facet</w:t>
      </w:r>
      <w:r w:rsidR="00D36F23">
        <w:t xml:space="preserve"> exposed </w:t>
      </w:r>
      <w:r w:rsidR="009F032C">
        <w:t>to supersatura</w:t>
      </w:r>
      <w:r w:rsidR="00D36F23">
        <w:t>ted vapor</w:t>
      </w:r>
      <w:r w:rsidR="009F032C">
        <w:t xml:space="preserve"> </w:t>
      </w:r>
      <w:r w:rsidR="00E16D1E">
        <w:t>will</w:t>
      </w:r>
      <w:r w:rsidR="00603757">
        <w:t xml:space="preserve"> </w:t>
      </w:r>
      <w:r w:rsidR="007C49A9">
        <w:t xml:space="preserve">initially </w:t>
      </w:r>
      <w:r w:rsidR="00E16D1E">
        <w:t xml:space="preserve">experience a </w:t>
      </w:r>
      <w:r w:rsidR="00CF7A40">
        <w:t>reduction</w:t>
      </w:r>
      <w:r w:rsidR="00E16D1E">
        <w:t xml:space="preserve"> in </w:t>
      </w:r>
      <w:r>
        <w:t>grow</w:t>
      </w:r>
      <w:r w:rsidR="00E16D1E">
        <w:t>th rate</w:t>
      </w:r>
      <w:r w:rsidR="00CF7A40">
        <w:t xml:space="preserve"> at</w:t>
      </w:r>
      <w:r w:rsidR="00FE3066">
        <w:t xml:space="preserve"> its </w:t>
      </w:r>
      <w:r w:rsidR="00CF7A40">
        <w:t>center</w:t>
      </w:r>
      <w:r w:rsidR="00FE3066">
        <w:t xml:space="preserve"> </w:t>
      </w:r>
      <w:r>
        <w:t xml:space="preserve">because of </w:t>
      </w:r>
      <w:r w:rsidR="00CF7A40">
        <w:t>decreased</w:t>
      </w:r>
      <w:r w:rsidR="00CC7A08">
        <w:t xml:space="preserve"> </w:t>
      </w:r>
      <w:r>
        <w:t>vapor</w:t>
      </w:r>
      <w:r w:rsidR="00E16D1E">
        <w:t xml:space="preserve"> concentration </w:t>
      </w:r>
      <w:r w:rsidR="007C49A9">
        <w:t>there</w:t>
      </w:r>
      <w:r w:rsidR="00FE3066">
        <w:t>.</w:t>
      </w:r>
      <w:r>
        <w:t xml:space="preserve"> </w:t>
      </w:r>
      <w:r w:rsidR="00FE3066">
        <w:t>B</w:t>
      </w:r>
      <w:r>
        <w:t xml:space="preserve">ut that same </w:t>
      </w:r>
      <w:r w:rsidR="00CF7A40">
        <w:t>reduction</w:t>
      </w:r>
      <w:r>
        <w:t xml:space="preserve"> </w:t>
      </w:r>
      <w:r w:rsidR="00E16D1E">
        <w:t xml:space="preserve">leads to </w:t>
      </w:r>
      <w:r w:rsidR="00CF7A40">
        <w:t>a higher step density at facet corners</w:t>
      </w:r>
      <w:r w:rsidR="00FE3066">
        <w:t>,</w:t>
      </w:r>
      <w:r w:rsidR="00F132FD">
        <w:t xml:space="preserve"> </w:t>
      </w:r>
      <w:r w:rsidR="007C49A9">
        <w:t>as</w:t>
      </w:r>
      <w:r w:rsidR="00F132FD">
        <w:t xml:space="preserve"> </w:t>
      </w:r>
      <w:r w:rsidR="007C49A9">
        <w:t xml:space="preserve">new </w:t>
      </w:r>
      <w:r w:rsidR="00F132FD">
        <w:t xml:space="preserve">layers of ice </w:t>
      </w:r>
      <w:r w:rsidR="00CF7A40">
        <w:t xml:space="preserve">form more readily </w:t>
      </w:r>
      <w:r w:rsidR="00F94344">
        <w:t>there</w:t>
      </w:r>
      <w:r w:rsidR="00CF7A40">
        <w:t>, hence a reduction in the growth rate at corners</w:t>
      </w:r>
      <w:r w:rsidR="00F132FD">
        <w:t>.</w:t>
      </w:r>
      <w:r w:rsidR="00CC7A08">
        <w:t xml:space="preserve"> </w:t>
      </w:r>
      <w:r w:rsidR="00E16D1E">
        <w:t xml:space="preserve">When these effects </w:t>
      </w:r>
      <w:r w:rsidR="00793FA6">
        <w:t xml:space="preserve">become </w:t>
      </w:r>
      <w:r w:rsidR="00E16D1E">
        <w:t>balance</w:t>
      </w:r>
      <w:r w:rsidR="00793FA6">
        <w:t>d</w:t>
      </w:r>
      <w:r w:rsidR="00F11309">
        <w:t xml:space="preserve"> </w:t>
      </w:r>
      <w:r w:rsidR="00D964A7">
        <w:t xml:space="preserve">– which </w:t>
      </w:r>
      <w:r w:rsidR="00A5276D">
        <w:t xml:space="preserve">can (and does) </w:t>
      </w:r>
      <w:r w:rsidR="00D964A7">
        <w:t xml:space="preserve">occur as an emergent property of the </w:t>
      </w:r>
      <w:r w:rsidR="00A5276D">
        <w:t>equations of motion</w:t>
      </w:r>
      <w:r w:rsidR="00F11309">
        <w:t xml:space="preserve"> defining QLC-1 (and QLC-2, as we </w:t>
      </w:r>
      <w:r w:rsidR="006A12CA">
        <w:t>will</w:t>
      </w:r>
      <w:r w:rsidR="00F11309">
        <w:t xml:space="preserve"> show</w:t>
      </w:r>
      <w:r w:rsidR="006A12CA">
        <w:t xml:space="preserve"> here</w:t>
      </w:r>
      <w:r w:rsidR="00F11309">
        <w:t>),</w:t>
      </w:r>
      <w:r>
        <w:t xml:space="preserve"> </w:t>
      </w:r>
      <w:r w:rsidR="00E16D1E">
        <w:t>the result is</w:t>
      </w:r>
      <w:r>
        <w:t xml:space="preserve"> </w:t>
      </w:r>
      <w:r w:rsidR="00E16D1E">
        <w:t xml:space="preserve">equal growth rates </w:t>
      </w:r>
      <w:r w:rsidR="00A5276D">
        <w:t>across the entire</w:t>
      </w:r>
      <w:r w:rsidR="00D964A7">
        <w:t xml:space="preserve"> </w:t>
      </w:r>
      <w:r>
        <w:t>facet</w:t>
      </w:r>
      <w:r w:rsidR="00E16D1E">
        <w:t xml:space="preserve">. That steady state, in turn, </w:t>
      </w:r>
      <w:r w:rsidR="00483DE2">
        <w:t>is</w:t>
      </w:r>
      <w:r w:rsidR="00721FFB">
        <w:t xml:space="preserve"> interpreted </w:t>
      </w:r>
      <w:r w:rsidR="00E16D1E">
        <w:t>at the meso</w:t>
      </w:r>
      <w:r w:rsidR="00405554">
        <w:t>scale</w:t>
      </w:r>
      <w:r w:rsidR="00E16D1E">
        <w:t xml:space="preserve"> (e.g., </w:t>
      </w:r>
      <w:r w:rsidR="00405554">
        <w:t>in a high-resolution optical or scanning electron microscop</w:t>
      </w:r>
      <w:r w:rsidR="00483DE2">
        <w:t>y</w:t>
      </w:r>
      <w:r w:rsidR="00793FA6">
        <w:t xml:space="preserve"> experiments</w:t>
      </w:r>
      <w:r w:rsidR="00E16D1E">
        <w:t xml:space="preserve">) </w:t>
      </w:r>
      <w:r w:rsidR="00721FFB">
        <w:t xml:space="preserve">as </w:t>
      </w:r>
      <w:r w:rsidR="00D962B0">
        <w:t>faceted growth.</w:t>
      </w:r>
    </w:p>
    <w:p w:rsidR="004326AF" w:rsidRDefault="004326AF" w:rsidP="002C11F4"/>
    <w:p w:rsidR="003F54A7" w:rsidRDefault="009A7AAB" w:rsidP="003F54A7">
      <w:r>
        <w:t>QLC</w:t>
      </w:r>
      <w:r w:rsidR="002831EF">
        <w:t>-</w:t>
      </w:r>
      <w:r>
        <w:t>1</w:t>
      </w:r>
      <w:r w:rsidR="003F54A7">
        <w:t xml:space="preserve"> suffered from </w:t>
      </w:r>
      <w:r w:rsidR="0034626D">
        <w:t>some</w:t>
      </w:r>
      <w:r w:rsidR="003F54A7">
        <w:t xml:space="preserve"> </w:t>
      </w:r>
      <w:r w:rsidR="00E30732">
        <w:t xml:space="preserve">structural </w:t>
      </w:r>
      <w:r w:rsidR="007523F3">
        <w:t>deficiencies</w:t>
      </w:r>
      <w:r w:rsidR="003F54A7">
        <w:t xml:space="preserve">, however, of which the most important for our present purpose is that the time scale </w:t>
      </w:r>
      <w:r w:rsidR="00F13765">
        <w:t>of</w:t>
      </w:r>
      <w:r w:rsidR="003F54A7">
        <w:t xml:space="preserve"> process (iii)</w:t>
      </w:r>
      <w:r w:rsidR="00DD29EF">
        <w:t xml:space="preserve"> illustrated in Fig. 1</w:t>
      </w:r>
      <w:r w:rsidR="003F54A7">
        <w:t>, the interconversion of quasi-liquid and ice, was fixed relative to processes (</w:t>
      </w:r>
      <w:proofErr w:type="spellStart"/>
      <w:r w:rsidR="003F54A7">
        <w:t>i</w:t>
      </w:r>
      <w:proofErr w:type="spellEnd"/>
      <w:r w:rsidR="003F54A7">
        <w:t>) and (ii)</w:t>
      </w:r>
      <w:r w:rsidR="00DD29EF">
        <w:t>.</w:t>
      </w:r>
      <w:r w:rsidR="003F54A7">
        <w:t xml:space="preserve"> </w:t>
      </w:r>
      <w:r w:rsidR="00DD29EF">
        <w:t>I</w:t>
      </w:r>
      <w:r w:rsidR="003F54A7">
        <w:t xml:space="preserve">n real crystal facets, these time scales </w:t>
      </w:r>
      <w:r w:rsidR="00A8191A">
        <w:t>are expected to</w:t>
      </w:r>
      <w:r w:rsidR="003F54A7">
        <w:t xml:space="preserve"> vary from facet to facet, or as a function of temperature</w:t>
      </w:r>
      <w:r w:rsidR="00405554">
        <w:t xml:space="preserve"> and vapor pressure</w:t>
      </w:r>
      <w:r w:rsidR="00576F96">
        <w:t>. These time scales should</w:t>
      </w:r>
      <w:r w:rsidR="00DD29EF">
        <w:t xml:space="preserve"> therefore be </w:t>
      </w:r>
      <w:r w:rsidR="00283081">
        <w:t>adjustable</w:t>
      </w:r>
      <w:r w:rsidR="00DD29EF">
        <w:t xml:space="preserve"> quantit</w:t>
      </w:r>
      <w:r w:rsidR="00576F96">
        <w:t>ies</w:t>
      </w:r>
      <w:r w:rsidR="00283081">
        <w:t xml:space="preserve"> within the theory.</w:t>
      </w:r>
    </w:p>
    <w:p w:rsidR="003F54A7" w:rsidRDefault="003F54A7" w:rsidP="00403CF1"/>
    <w:p w:rsidR="00F44472" w:rsidRDefault="007523F3" w:rsidP="00C73424">
      <w:r>
        <w:t xml:space="preserve">Our </w:t>
      </w:r>
      <w:r w:rsidR="00BA718E">
        <w:t>goal</w:t>
      </w:r>
      <w:r>
        <w:t xml:space="preserve"> in this </w:t>
      </w:r>
      <w:r w:rsidR="00AF2119">
        <w:t>communication</w:t>
      </w:r>
      <w:r>
        <w:t xml:space="preserve"> is to evaluate strengths and weaknesses of a revised quasiliquid continuum model for ice crystal growth and ablation</w:t>
      </w:r>
      <w:r w:rsidR="00283081">
        <w:t xml:space="preserve"> </w:t>
      </w:r>
      <w:r w:rsidR="00776F4C">
        <w:t>designed to</w:t>
      </w:r>
      <w:r w:rsidR="00283081">
        <w:t xml:space="preserve"> address </w:t>
      </w:r>
      <w:r w:rsidR="00776F4C">
        <w:t>this</w:t>
      </w:r>
      <w:r w:rsidR="00283081">
        <w:t xml:space="preserve"> deficienc</w:t>
      </w:r>
      <w:r w:rsidR="00776F4C">
        <w:t>y</w:t>
      </w:r>
      <w:r w:rsidR="00283081">
        <w:t xml:space="preserve">. </w:t>
      </w:r>
      <w:r>
        <w:t xml:space="preserve"> </w:t>
      </w:r>
      <w:r w:rsidR="00F44472">
        <w:t xml:space="preserve">Section 2 </w:t>
      </w:r>
      <w:r>
        <w:t>present</w:t>
      </w:r>
      <w:r w:rsidR="00C73424">
        <w:t>s</w:t>
      </w:r>
      <w:r>
        <w:t xml:space="preserve"> </w:t>
      </w:r>
      <w:r w:rsidR="00283081">
        <w:t xml:space="preserve">such a </w:t>
      </w:r>
      <w:r>
        <w:t>model</w:t>
      </w:r>
      <w:r w:rsidR="00283081">
        <w:t>, referred to here as QLC-2</w:t>
      </w:r>
      <w:r>
        <w:t>.</w:t>
      </w:r>
      <w:r w:rsidR="00C73424">
        <w:t xml:space="preserve"> </w:t>
      </w:r>
      <w:r w:rsidR="00F44472">
        <w:t xml:space="preserve">Section 3 </w:t>
      </w:r>
      <w:r w:rsidR="00283081">
        <w:t xml:space="preserve">(with details given in Appendix 1) </w:t>
      </w:r>
      <w:r w:rsidR="00F44472">
        <w:t>summarize</w:t>
      </w:r>
      <w:r w:rsidR="00C73424">
        <w:t>s</w:t>
      </w:r>
      <w:r w:rsidR="00F44472">
        <w:t xml:space="preserve"> scanning electron microscopy</w:t>
      </w:r>
      <w:r w:rsidR="004678FC">
        <w:t xml:space="preserve"> (SEM)</w:t>
      </w:r>
      <w:r w:rsidR="00283081">
        <w:t xml:space="preserve"> image processing </w:t>
      </w:r>
      <w:r w:rsidR="00405554">
        <w:t>algorithms</w:t>
      </w:r>
      <w:r w:rsidR="004678FC">
        <w:t xml:space="preserve"> that can be used to construct quantitative ice surface morphologies</w:t>
      </w:r>
      <w:r w:rsidR="00F44472">
        <w:t>.</w:t>
      </w:r>
      <w:r w:rsidR="00C73424">
        <w:t xml:space="preserve"> </w:t>
      </w:r>
      <w:r w:rsidR="00F44472">
        <w:t xml:space="preserve">Section 4 </w:t>
      </w:r>
      <w:r w:rsidR="00283081">
        <w:t xml:space="preserve">(with details given in Appendix 2) </w:t>
      </w:r>
      <w:r w:rsidR="00F44472">
        <w:t>summarize</w:t>
      </w:r>
      <w:r w:rsidR="00283081">
        <w:t>s</w:t>
      </w:r>
      <w:r w:rsidR="00F44472">
        <w:t xml:space="preserve"> </w:t>
      </w:r>
      <w:r w:rsidR="004678FC">
        <w:t xml:space="preserve">results from </w:t>
      </w:r>
      <w:r w:rsidR="00F44472" w:rsidRPr="00F44472">
        <w:t>gas-phase simulations</w:t>
      </w:r>
      <w:r w:rsidR="006F65B6">
        <w:t xml:space="preserve"> </w:t>
      </w:r>
      <w:r w:rsidR="004678FC">
        <w:t>that can be</w:t>
      </w:r>
      <w:r w:rsidR="00F44472">
        <w:t xml:space="preserve"> </w:t>
      </w:r>
      <w:r w:rsidR="00C73424">
        <w:t>used</w:t>
      </w:r>
      <w:r w:rsidR="00F44472">
        <w:t xml:space="preserve"> to inform parameterizations</w:t>
      </w:r>
      <w:r w:rsidR="004678FC">
        <w:t xml:space="preserve"> of QLC-2</w:t>
      </w:r>
      <w:r w:rsidR="00405554">
        <w:t xml:space="preserve"> having to do with the vapor field in contact with growing ice crystals</w:t>
      </w:r>
      <w:r w:rsidR="00F44472">
        <w:t>.</w:t>
      </w:r>
      <w:r w:rsidR="00C73424">
        <w:t xml:space="preserve"> </w:t>
      </w:r>
      <w:r w:rsidR="005D1F62">
        <w:t xml:space="preserve">Section 5 describes </w:t>
      </w:r>
      <w:r w:rsidR="00C31354">
        <w:t xml:space="preserve">two </w:t>
      </w:r>
      <w:r w:rsidR="005D1F62">
        <w:t xml:space="preserve">strategies </w:t>
      </w:r>
      <w:r w:rsidR="00C31354">
        <w:t>for</w:t>
      </w:r>
      <w:r w:rsidR="005D1F62">
        <w:t xml:space="preserve"> </w:t>
      </w:r>
      <w:r w:rsidR="00F61AC4">
        <w:t>parametriz</w:t>
      </w:r>
      <w:r w:rsidR="00C31354">
        <w:t>ing</w:t>
      </w:r>
      <w:r w:rsidR="005D1F62">
        <w:t xml:space="preserve"> QLC-2</w:t>
      </w:r>
      <w:r w:rsidR="00F61AC4">
        <w:t xml:space="preserve"> simulations</w:t>
      </w:r>
      <w:r w:rsidR="005D1F62">
        <w:t xml:space="preserve">. </w:t>
      </w:r>
      <w:r w:rsidR="00C73424">
        <w:t xml:space="preserve">Section </w:t>
      </w:r>
      <w:r w:rsidR="005D1F62">
        <w:t>6</w:t>
      </w:r>
      <w:r w:rsidR="00A8191A">
        <w:t xml:space="preserve"> presents simulations and SEM experiments </w:t>
      </w:r>
      <w:r w:rsidR="00FD241B">
        <w:t>in pursuit of</w:t>
      </w:r>
      <w:r w:rsidR="00A8191A">
        <w:t xml:space="preserve"> five lines of investigation</w:t>
      </w:r>
      <w:r w:rsidR="00C31354">
        <w:t>, using both strategies</w:t>
      </w:r>
      <w:r w:rsidR="00A8191A">
        <w:t xml:space="preserve">. Section </w:t>
      </w:r>
      <w:r w:rsidR="005D1F62">
        <w:t>7</w:t>
      </w:r>
      <w:r w:rsidR="00A8191A">
        <w:t xml:space="preserve"> </w:t>
      </w:r>
      <w:r w:rsidR="00C73424">
        <w:t xml:space="preserve">discusses </w:t>
      </w:r>
      <w:r w:rsidR="004678FC">
        <w:t xml:space="preserve">implications of </w:t>
      </w:r>
      <w:r w:rsidR="00C73424">
        <w:t xml:space="preserve">these results in other contexts, including </w:t>
      </w:r>
      <w:r w:rsidR="00283081">
        <w:t>cirrus ice crystal</w:t>
      </w:r>
      <w:r w:rsidR="004678FC">
        <w:t xml:space="preserve"> morphologies</w:t>
      </w:r>
      <w:r w:rsidR="00A8191A">
        <w:t xml:space="preserve"> and</w:t>
      </w:r>
      <w:r w:rsidR="00283081">
        <w:t xml:space="preserve"> </w:t>
      </w:r>
      <w:r w:rsidR="00C73424" w:rsidRPr="00F44472">
        <w:t>ideas from nonlinear dynamics</w:t>
      </w:r>
      <w:r w:rsidR="00C73424">
        <w:t>.</w:t>
      </w:r>
    </w:p>
    <w:p w:rsidR="001D19C1" w:rsidRDefault="001D19C1" w:rsidP="001D19C1"/>
    <w:p w:rsidR="00D7372D" w:rsidRPr="00565742" w:rsidRDefault="005D1F62" w:rsidP="00565742">
      <w:pPr>
        <w:pStyle w:val="ListParagraph"/>
        <w:numPr>
          <w:ilvl w:val="0"/>
          <w:numId w:val="5"/>
        </w:numPr>
        <w:rPr>
          <w:b/>
          <w:bCs/>
        </w:rPr>
      </w:pPr>
      <w:r w:rsidRPr="005D1F62">
        <w:rPr>
          <w:b/>
          <w:bCs/>
        </w:rPr>
        <w:t>QLC-2: A</w:t>
      </w:r>
      <w:r w:rsidR="00D7372D" w:rsidRPr="00565742">
        <w:rPr>
          <w:b/>
          <w:bCs/>
        </w:rPr>
        <w:t xml:space="preserve"> revised quasi-liquid </w:t>
      </w:r>
      <w:r w:rsidR="009D09E0">
        <w:rPr>
          <w:b/>
          <w:bCs/>
        </w:rPr>
        <w:t xml:space="preserve">reaction-diffusion </w:t>
      </w:r>
      <w:r w:rsidR="00D7372D" w:rsidRPr="00565742">
        <w:rPr>
          <w:b/>
          <w:bCs/>
        </w:rPr>
        <w:t>model</w:t>
      </w:r>
    </w:p>
    <w:p w:rsidR="00C27A6A" w:rsidRPr="002C7420" w:rsidRDefault="00AF2119" w:rsidP="00403CF1">
      <w:r>
        <w:lastRenderedPageBreak/>
        <w:t xml:space="preserve">Like QLC-1, </w:t>
      </w:r>
      <w:r w:rsidR="00DD29EF">
        <w:t>QLC</w:t>
      </w:r>
      <w:r w:rsidR="00854B18">
        <w:t>-</w:t>
      </w:r>
      <w:r w:rsidR="00DD29EF">
        <w:t>2</w:t>
      </w:r>
      <w:r w:rsidR="003F54A7">
        <w:t xml:space="preserve"> </w:t>
      </w:r>
      <w:r>
        <w:t>represents</w:t>
      </w:r>
      <w:r w:rsidR="003F54A7">
        <w:t xml:space="preserve"> an ice surface </w:t>
      </w:r>
      <w:r>
        <w:t xml:space="preserve">as </w:t>
      </w:r>
      <w:r w:rsidR="003F54A7">
        <w:t xml:space="preserve">two mesoscale variables </w:t>
      </w:r>
      <w:r w:rsidR="002C7420">
        <w:t>and three processes</w:t>
      </w:r>
      <w:r w:rsidR="001E481A">
        <w:t>, as</w:t>
      </w:r>
      <w:r w:rsidR="002C7420">
        <w:t xml:space="preserve"> </w:t>
      </w:r>
      <w:r w:rsidR="003F54A7">
        <w:t xml:space="preserve">shown in Fig. 1. </w:t>
      </w:r>
      <w:r w:rsidR="00C27A6A">
        <w:rPr>
          <w:rFonts w:eastAsiaTheme="minorEastAsia"/>
        </w:rPr>
        <w:t xml:space="preserve">The </w:t>
      </w:r>
      <w:r w:rsidR="002C7420">
        <w:rPr>
          <w:rFonts w:eastAsiaTheme="minorEastAsia"/>
        </w:rPr>
        <w:t>governing equation</w:t>
      </w:r>
      <w:r w:rsidR="0033688A">
        <w:rPr>
          <w:rFonts w:eastAsiaTheme="minorEastAsia"/>
        </w:rPr>
        <w:t>s</w:t>
      </w:r>
      <w:r w:rsidR="00565742">
        <w:rPr>
          <w:rFonts w:eastAsiaTheme="minorEastAsia"/>
        </w:rPr>
        <w:t xml:space="preserve"> </w:t>
      </w:r>
      <w:r w:rsidR="0033688A">
        <w:rPr>
          <w:rFonts w:eastAsiaTheme="minorEastAsia"/>
        </w:rPr>
        <w:t xml:space="preserve">are </w:t>
      </w:r>
    </w:p>
    <w:p w:rsidR="00C27A6A" w:rsidRDefault="00C27A6A" w:rsidP="00403CF1">
      <w:pPr>
        <w:rPr>
          <w:rFonts w:eastAsiaTheme="minorEastAsia"/>
        </w:rPr>
      </w:pPr>
    </w:p>
    <w:p w:rsidR="00C27A6A" w:rsidRDefault="00000000" w:rsidP="00C27A6A">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t>(1</w:t>
      </w:r>
      <w:r w:rsidR="00565742">
        <w:rPr>
          <w:rFonts w:eastAsiaTheme="minorEastAsia"/>
        </w:rPr>
        <w:t>a</w:t>
      </w:r>
      <w:r w:rsidR="00C27A6A">
        <w:rPr>
          <w:rFonts w:eastAsiaTheme="minorEastAsia"/>
        </w:rPr>
        <w:t>)</w:t>
      </w:r>
    </w:p>
    <w:p w:rsidR="00C27A6A" w:rsidRDefault="00C27A6A" w:rsidP="00C27A6A"/>
    <w:p w:rsidR="00DC2BA8" w:rsidRDefault="00000000" w:rsidP="00C27A6A">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QLL</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C27A6A">
        <w:rPr>
          <w:rFonts w:eastAsiaTheme="minorEastAsia"/>
        </w:rPr>
        <w:tab/>
      </w:r>
      <w:r w:rsidR="00C27A6A">
        <w:rPr>
          <w:rFonts w:eastAsiaTheme="minorEastAsia"/>
        </w:rPr>
        <w:tab/>
      </w:r>
      <w:r w:rsidR="00C17143">
        <w:rPr>
          <w:rFonts w:eastAsiaTheme="minorEastAsia"/>
        </w:rPr>
        <w:tab/>
      </w:r>
      <w:r w:rsidR="00C27A6A">
        <w:rPr>
          <w:rFonts w:eastAsiaTheme="minorEastAsia"/>
        </w:rPr>
        <w:tab/>
      </w:r>
      <w:r w:rsidR="00C27A6A">
        <w:rPr>
          <w:rFonts w:eastAsiaTheme="minorEastAsia"/>
        </w:rPr>
        <w:tab/>
      </w:r>
      <w:r w:rsidR="00C27A6A">
        <w:rPr>
          <w:rFonts w:eastAsiaTheme="minorEastAsia"/>
        </w:rPr>
        <w:tab/>
        <w:t>(</w:t>
      </w:r>
      <w:r w:rsidR="00565742">
        <w:rPr>
          <w:rFonts w:eastAsiaTheme="minorEastAsia"/>
        </w:rPr>
        <w:t>1b</w:t>
      </w:r>
      <w:r w:rsidR="00C27A6A">
        <w:rPr>
          <w:rFonts w:eastAsiaTheme="minorEastAsia"/>
        </w:rPr>
        <w:t>)</w:t>
      </w:r>
    </w:p>
    <w:p w:rsidR="00C27A6A" w:rsidRPr="00C27A6A" w:rsidRDefault="00C27A6A" w:rsidP="00C27A6A">
      <w:pPr>
        <w:jc w:val="right"/>
      </w:pPr>
    </w:p>
    <w:p w:rsidR="00565742" w:rsidRDefault="00565742" w:rsidP="002234B4">
      <w:pPr>
        <w:rPr>
          <w:rFonts w:eastAsiaTheme="minorEastAsia"/>
        </w:rPr>
      </w:pPr>
      <w:r>
        <w:rPr>
          <w:rFonts w:eastAsiaTheme="minorEastAsia"/>
        </w:rPr>
        <w:t xml:space="preserve">Some notes about </w:t>
      </w:r>
      <w:r w:rsidR="00073C87">
        <w:rPr>
          <w:rFonts w:eastAsiaTheme="minorEastAsia"/>
        </w:rPr>
        <w:t>this model</w:t>
      </w:r>
      <w:r w:rsidR="002C7420">
        <w:rPr>
          <w:rFonts w:eastAsiaTheme="minorEastAsia"/>
        </w:rPr>
        <w:t xml:space="preserve"> are as follow</w:t>
      </w:r>
      <w:r w:rsidR="00930A78">
        <w:rPr>
          <w:rFonts w:eastAsiaTheme="minorEastAsia"/>
        </w:rPr>
        <w:t>s</w:t>
      </w:r>
      <w:r w:rsidR="002C7420">
        <w:rPr>
          <w:rFonts w:eastAsiaTheme="minorEastAsia"/>
        </w:rPr>
        <w:t xml:space="preserve">, with differences between it and </w:t>
      </w:r>
      <w:r w:rsidR="00DD29EF">
        <w:t>QLC</w:t>
      </w:r>
      <w:r w:rsidR="00FE58F2">
        <w:t>-</w:t>
      </w:r>
      <w:r w:rsidR="00DD29EF">
        <w:t xml:space="preserve">1 </w:t>
      </w:r>
      <w:r w:rsidR="00810A67">
        <w:rPr>
          <w:rFonts w:eastAsiaTheme="minorEastAsia"/>
        </w:rPr>
        <w:t>noted</w:t>
      </w:r>
      <w:r w:rsidR="00930A78">
        <w:rPr>
          <w:rFonts w:eastAsiaTheme="minorEastAsia"/>
        </w:rPr>
        <w:t>:</w:t>
      </w:r>
    </w:p>
    <w:p w:rsidR="00565742" w:rsidRDefault="00565742" w:rsidP="002234B4">
      <w:pPr>
        <w:rPr>
          <w:rFonts w:eastAsiaTheme="minorEastAsia"/>
        </w:rPr>
      </w:pPr>
    </w:p>
    <w:p w:rsidR="002F7B11"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2F7B11">
        <w:rPr>
          <w:rFonts w:eastAsiaTheme="minorEastAsia"/>
        </w:rPr>
        <w:t xml:space="preserve"> represents </w:t>
      </w:r>
      <w:r w:rsidR="002F7B11">
        <w:t xml:space="preserve">surface diffusion </w:t>
      </w:r>
      <w:r w:rsidR="00AF2119">
        <w:t xml:space="preserve">of the QLL; </w:t>
      </w:r>
      <w:r w:rsidR="002F7B11">
        <w:rPr>
          <w:rFonts w:eastAsiaTheme="minorEastAsia"/>
        </w:rPr>
        <w:t xml:space="preserve">the underlying ice is considered immobile on time scales considered here.  </w:t>
      </w:r>
    </w:p>
    <w:p w:rsidR="007523F3" w:rsidRDefault="007523F3" w:rsidP="007523F3">
      <w:pPr>
        <w:pStyle w:val="ListParagraph"/>
        <w:ind w:left="360"/>
        <w:rPr>
          <w:rFonts w:eastAsiaTheme="minorEastAsia"/>
        </w:rPr>
      </w:pPr>
    </w:p>
    <w:p w:rsidR="00760235" w:rsidRDefault="00000000" w:rsidP="006A7F72">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F8256C">
        <w:rPr>
          <w:rFonts w:eastAsiaTheme="minorEastAsia"/>
        </w:rPr>
        <w:t xml:space="preserve"> is the rate </w:t>
      </w:r>
      <w:r w:rsidR="00CC4957">
        <w:rPr>
          <w:rFonts w:eastAsiaTheme="minorEastAsia"/>
        </w:rPr>
        <w:t xml:space="preserve">at which vapor-phase water molecules </w:t>
      </w:r>
      <w:r w:rsidR="00413AB2">
        <w:rPr>
          <w:rFonts w:eastAsiaTheme="minorEastAsia"/>
        </w:rPr>
        <w:t>strike</w:t>
      </w:r>
      <w:r w:rsidR="000550FA">
        <w:rPr>
          <w:rFonts w:eastAsiaTheme="minorEastAsia"/>
        </w:rPr>
        <w:t xml:space="preserve"> the quasi-liquid</w:t>
      </w:r>
      <w:r w:rsidR="00CC4957">
        <w:rPr>
          <w:rFonts w:eastAsiaTheme="minorEastAsia"/>
        </w:rPr>
        <w:t xml:space="preserve">; it is assumed that these </w:t>
      </w:r>
      <w:r w:rsidR="00DD29EF">
        <w:rPr>
          <w:rFonts w:eastAsiaTheme="minorEastAsia"/>
        </w:rPr>
        <w:t>stick with 100% efficiency, and thermalize</w:t>
      </w:r>
      <w:r w:rsidR="00CC4957">
        <w:rPr>
          <w:rFonts w:eastAsiaTheme="minorEastAsia"/>
        </w:rPr>
        <w:t xml:space="preserve"> on a picosecond time scale</w:t>
      </w:r>
      <w:r w:rsidR="00C31354">
        <w:rPr>
          <w:rFonts w:eastAsiaTheme="minorEastAsia"/>
        </w:rPr>
        <w:t xml:space="preserve"> (i.e., instantaneously within the time scales of a QLC-2 simulation).</w:t>
      </w:r>
    </w:p>
    <w:p w:rsidR="006A7F72" w:rsidRPr="006A7F72" w:rsidRDefault="006A7F72" w:rsidP="006A7F72">
      <w:pPr>
        <w:rPr>
          <w:rFonts w:eastAsiaTheme="minorEastAsia"/>
        </w:rPr>
      </w:pPr>
    </w:p>
    <w:p w:rsidR="00CC4957" w:rsidRPr="00BF4CB5" w:rsidRDefault="00000000" w:rsidP="00925EFB">
      <w:pPr>
        <w:pStyle w:val="ListParagraph"/>
        <w:numPr>
          <w:ilvl w:val="0"/>
          <w:numId w:val="31"/>
        </w:num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BF4CB5">
        <w:rPr>
          <w:rFonts w:eastAsiaTheme="minorEastAsia"/>
        </w:rPr>
        <w:t xml:space="preserve"> </w:t>
      </w:r>
      <w:r w:rsidR="00644DDD">
        <w:rPr>
          <w:rFonts w:eastAsiaTheme="minorEastAsia"/>
        </w:rPr>
        <w:t>prescribes</w:t>
      </w:r>
      <w:r w:rsidR="00CC4957" w:rsidRPr="00BF4CB5">
        <w:rPr>
          <w:rFonts w:eastAsiaTheme="minorEastAsia"/>
        </w:rPr>
        <w:t xml:space="preserve"> the thickness of quasi-liquid</w:t>
      </w:r>
      <w:r w:rsidR="00CC4957">
        <w:rPr>
          <w:rFonts w:eastAsiaTheme="minorEastAsia"/>
        </w:rPr>
        <w:t xml:space="preserve"> when it is in equilibrium with the underlying ice</w:t>
      </w:r>
      <w:r w:rsidR="00372BF9">
        <w:rPr>
          <w:rFonts w:eastAsiaTheme="minorEastAsia"/>
        </w:rPr>
        <w:t>, according to</w:t>
      </w:r>
    </w:p>
    <w:p w:rsidR="00CC4957" w:rsidRDefault="00CC4957" w:rsidP="00CC4957">
      <w:pPr>
        <w:ind w:left="270"/>
        <w:rPr>
          <w:rFonts w:eastAsiaTheme="minorEastAsia"/>
        </w:rPr>
      </w:pPr>
    </w:p>
    <w:p w:rsidR="00CC4957" w:rsidRPr="00E535E9" w:rsidRDefault="00000000" w:rsidP="00CC4957">
      <w:pPr>
        <w:pStyle w:val="ListParagraph"/>
        <w:ind w:left="360"/>
        <w:jc w:val="righ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m:rPr>
            <m:sty m:val="p"/>
          </m:rPr>
          <w:rPr>
            <w:rFonts w:ascii="Cambria Math" w:eastAsiaTheme="minorEastAsia" w:hAnsi="Cambria Math"/>
          </w:rPr>
          <m:t>sin⁡</m:t>
        </m:r>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Pr>
          <w:rFonts w:eastAsiaTheme="minorEastAsia"/>
        </w:rPr>
        <w:tab/>
      </w:r>
      <w:r w:rsidR="00CC4957" w:rsidRPr="00E535E9">
        <w:rPr>
          <w:rFonts w:eastAsiaTheme="minorEastAsia"/>
        </w:rPr>
        <w:tab/>
        <w:t>(</w:t>
      </w:r>
      <w:r w:rsidR="00776D99">
        <w:rPr>
          <w:rFonts w:eastAsiaTheme="minorEastAsia"/>
        </w:rPr>
        <w:t>2</w:t>
      </w:r>
      <w:r w:rsidR="00CC4957" w:rsidRPr="00E535E9">
        <w:rPr>
          <w:rFonts w:eastAsiaTheme="minorEastAsia"/>
        </w:rPr>
        <w:t>)</w:t>
      </w:r>
    </w:p>
    <w:p w:rsidR="00CC4957" w:rsidRPr="00BF4CB5" w:rsidRDefault="00CC4957" w:rsidP="00CC4957">
      <w:pPr>
        <w:ind w:left="270"/>
        <w:rPr>
          <w:rFonts w:eastAsiaTheme="minorEastAsia"/>
        </w:rPr>
      </w:pPr>
    </w:p>
    <w:p w:rsidR="00293A08" w:rsidRDefault="00DD29EF" w:rsidP="00293A08">
      <w:pPr>
        <w:pStyle w:val="ListParagraph"/>
        <w:ind w:left="360"/>
        <w:rPr>
          <w:rFonts w:eastAsiaTheme="minorEastAsia"/>
        </w:rPr>
      </w:pPr>
      <w:r>
        <w:rPr>
          <w:rFonts w:eastAsiaTheme="minorEastAsia"/>
        </w:rPr>
        <w:t>T</w:t>
      </w:r>
      <w:r w:rsidR="00CC4957">
        <w:rPr>
          <w:rFonts w:eastAsiaTheme="minorEastAsia"/>
        </w:rPr>
        <w:t xml:space="preserve">his </w:t>
      </w:r>
      <w:r>
        <w:rPr>
          <w:rFonts w:eastAsiaTheme="minorEastAsia"/>
        </w:rPr>
        <w:t>formulation</w:t>
      </w:r>
      <w:r w:rsidR="00CC4957">
        <w:rPr>
          <w:rFonts w:eastAsiaTheme="minorEastAsia"/>
        </w:rPr>
        <w:t xml:space="preserve"> </w:t>
      </w:r>
      <w:r>
        <w:rPr>
          <w:rFonts w:eastAsiaTheme="minorEastAsia"/>
        </w:rPr>
        <w:t xml:space="preserve">ensures </w:t>
      </w:r>
      <w:r w:rsidR="00CC4957">
        <w:rPr>
          <w:rFonts w:eastAsiaTheme="minorEastAsia"/>
        </w:rPr>
        <w:t xml:space="preserve">that </w:t>
      </w:r>
      <w:r>
        <w:rPr>
          <w:rFonts w:eastAsiaTheme="minorEastAsia"/>
        </w:rPr>
        <w:t>the QLL</w:t>
      </w:r>
      <w:r w:rsidR="00CC4957">
        <w:rPr>
          <w:rFonts w:eastAsiaTheme="minorEastAsia"/>
        </w:rPr>
        <w:t xml:space="preserve"> thickness varies continuously from </w:t>
      </w:r>
      <w:r>
        <w:rPr>
          <w:rFonts w:eastAsiaTheme="minorEastAsia"/>
        </w:rPr>
        <w:t>the</w:t>
      </w:r>
      <w:r w:rsidR="00CC4957">
        <w:rPr>
          <w:rFonts w:eastAsiaTheme="minorEastAsia"/>
        </w:rPr>
        <w:t xml:space="preserve"> thin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surface I”)</w:t>
      </w:r>
      <w:r w:rsidR="00CC4957">
        <w:rPr>
          <w:rFonts w:eastAsiaTheme="minorEastAsia"/>
        </w:rPr>
        <w:t xml:space="preserve"> 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C4957">
        <w:rPr>
          <w:rFonts w:eastAsiaTheme="minorEastAsia"/>
        </w:rPr>
        <w:t xml:space="preserve">, </w:t>
      </w:r>
      <w:r w:rsidR="006A0828">
        <w:rPr>
          <w:rFonts w:eastAsiaTheme="minorEastAsia"/>
        </w:rPr>
        <w:t>to</w:t>
      </w:r>
      <w:r w:rsidR="00CC4957">
        <w:rPr>
          <w:rFonts w:eastAsiaTheme="minorEastAsia"/>
        </w:rPr>
        <w:t xml:space="preserve"> </w:t>
      </w:r>
      <w:r>
        <w:rPr>
          <w:rFonts w:eastAsiaTheme="minorEastAsia"/>
        </w:rPr>
        <w:t>the</w:t>
      </w:r>
      <w:r w:rsidR="00CC4957">
        <w:rPr>
          <w:rFonts w:eastAsiaTheme="minorEastAsia"/>
        </w:rPr>
        <w:t xml:space="preserve"> thick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 xml:space="preserve">surface II”) </w:t>
      </w:r>
      <w:r w:rsidR="00CC4957">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30A78">
        <w:rPr>
          <w:rFonts w:eastAsiaTheme="minorEastAsia"/>
        </w:rPr>
        <w:t>.</w:t>
      </w:r>
      <w:r w:rsidR="00C1358F">
        <w:rPr>
          <w:rFonts w:eastAsiaTheme="minorEastAsia"/>
        </w:rPr>
        <w:t xml:space="preserve"> (</w:t>
      </w:r>
      <w:r w:rsidR="00C31354">
        <w:rPr>
          <w:rFonts w:eastAsiaTheme="minorEastAsia"/>
        </w:rPr>
        <w:t>Note the c</w:t>
      </w:r>
      <w:r w:rsidR="00C1358F">
        <w:rPr>
          <w:rFonts w:eastAsiaTheme="minorEastAsia"/>
        </w:rPr>
        <w:t xml:space="preserve">onnection to work </w:t>
      </w:r>
      <w:r w:rsidR="00413AB2">
        <w:rPr>
          <w:rFonts w:eastAsiaTheme="minorEastAsia"/>
        </w:rPr>
        <w:t>of</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WH2nrycA","properties":{"formattedCitation":"(Benet et al. 2019)","plainCitation":"(Benet et al. 2019)","dontUpdate":true,"noteIndex":0},"citationItems":[{"id":1945,"uris":["http://zotero.org/users/189886/items/6IAI6GS2"],"itemData":{"id":1945,"type":"article-journal","container-title":"Molecular Physics","DOI":"10.1080/00268976.2019.1583388","ISSN":"0026-8976","issue":"20","journalAbbreviation":"Molecular Physics","note":"publisher: Taylor &amp; Francis","page":"2846-2864","title":"Structure and fluctuations of the premelted liquid film of ice at the triple point","volume":"117","author":[{"family":"Benet","given":"Jorge"},{"family":"Llombart","given":"Pablo"},{"family":"Sanz","given":"Eduardo"},{"family":"MacDowell","given":"Luis G."}],"issued":{"date-parts":[["2019",10,18]]}}}],"schema":"https://github.com/citation-style-language/schema/raw/master/csl-citation.json"} </w:instrText>
      </w:r>
      <w:r w:rsidR="00F16AEA">
        <w:rPr>
          <w:rFonts w:eastAsiaTheme="minorEastAsia"/>
        </w:rPr>
        <w:fldChar w:fldCharType="separate"/>
      </w:r>
      <w:r w:rsidR="00F16AEA">
        <w:rPr>
          <w:rFonts w:eastAsiaTheme="minorEastAsia"/>
          <w:noProof/>
        </w:rPr>
        <w:t>(Benet et al. 2019, Eq. 8)</w:t>
      </w:r>
      <w:r w:rsidR="00F16AEA">
        <w:rPr>
          <w:rFonts w:eastAsiaTheme="minorEastAsia"/>
        </w:rPr>
        <w:fldChar w:fldCharType="end"/>
      </w:r>
      <w:r w:rsidR="00C1358F">
        <w:rPr>
          <w:rFonts w:eastAsiaTheme="minorEastAsia"/>
        </w:rPr>
        <w:t>, that also shows a sinusoidal dependence.)</w:t>
      </w:r>
    </w:p>
    <w:p w:rsidR="007523F3" w:rsidRPr="007523F3" w:rsidRDefault="007523F3" w:rsidP="007523F3">
      <w:pPr>
        <w:rPr>
          <w:rFonts w:eastAsiaTheme="minorEastAsia"/>
        </w:rPr>
      </w:pPr>
    </w:p>
    <w:p w:rsidR="00293A08" w:rsidRPr="00DD29EF" w:rsidRDefault="00EE000A" w:rsidP="00925EFB">
      <w:pPr>
        <w:pStyle w:val="ListParagraph"/>
        <w:numPr>
          <w:ilvl w:val="0"/>
          <w:numId w:val="31"/>
        </w:numPr>
        <w:rPr>
          <w:rFonts w:eastAsiaTheme="minorEastAsia"/>
        </w:rPr>
      </w:pPr>
      <w:r>
        <w:rPr>
          <w:rFonts w:eastAsiaTheme="minorEastAsia"/>
        </w:rPr>
        <w:t xml:space="preserve">Because </w:t>
      </w:r>
      <m:oMath>
        <m:r>
          <w:rPr>
            <w:rFonts w:ascii="Cambria Math" w:eastAsiaTheme="minorEastAsia" w:hAnsi="Cambria Math"/>
          </w:rPr>
          <m:t>μ</m:t>
        </m:r>
      </m:oMath>
      <w:r>
        <w:rPr>
          <w:rFonts w:eastAsiaTheme="minorEastAsia"/>
        </w:rPr>
        <w:t>surfaces I and II have different volatilities, t</w:t>
      </w:r>
      <w:r w:rsidR="00EC00D0">
        <w:rPr>
          <w:rFonts w:eastAsiaTheme="minorEastAsia"/>
        </w:rPr>
        <w:t xml:space="preserve">he </w:t>
      </w:r>
      <w:r w:rsidR="00EC00D0" w:rsidRPr="00293A08">
        <w:rPr>
          <w:rFonts w:eastAsiaTheme="minorEastAsia"/>
        </w:rPr>
        <w:t>surface supersaturation</w:t>
      </w:r>
      <w:r w:rsidR="00EC00D0">
        <w:rPr>
          <w:rFonts w:eastAsiaTheme="minorEastAsia"/>
        </w:rPr>
        <w:t xml:space="preserve"> at a given point on the surface</w:t>
      </w:r>
      <w:r w:rsidR="00DB633C">
        <w:rPr>
          <w:rFonts w:eastAsiaTheme="minorEastAsia"/>
        </w:rPr>
        <w:t xml:space="preserve"> (</w:t>
      </w:r>
      <w:r w:rsidR="00EC00D0">
        <w:rPr>
          <w:rFonts w:eastAsiaTheme="minorEastAsia"/>
        </w:rPr>
        <w:t xml:space="preserve">designate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EC00D0">
        <w:rPr>
          <w:rFonts w:eastAsiaTheme="minorEastAsia"/>
        </w:rPr>
        <w:t xml:space="preserve"> </w:t>
      </w:r>
      <w:r w:rsidR="00EC00D0" w:rsidRPr="00293A08">
        <w:rPr>
          <w:rFonts w:eastAsiaTheme="minorEastAsia"/>
        </w:rPr>
        <w:t>in Eq. 1a</w:t>
      </w:r>
      <w:r w:rsidR="00DB633C">
        <w:rPr>
          <w:rFonts w:eastAsiaTheme="minorEastAsia"/>
        </w:rPr>
        <w:t>)</w:t>
      </w:r>
      <w:r w:rsidR="00EC00D0">
        <w:rPr>
          <w:rFonts w:eastAsiaTheme="minorEastAsia"/>
        </w:rPr>
        <w:t xml:space="preserve"> is a function of</w:t>
      </w:r>
      <w:r w:rsidR="00644DDD">
        <w:rPr>
          <w:rFonts w:eastAsiaTheme="minorEastAsia"/>
        </w:rPr>
        <w:t xml:space="preserve"> both</w:t>
      </w:r>
      <w:r w:rsidR="00EC00D0">
        <w:rPr>
          <w:rFonts w:eastAsiaTheme="minorEastAsia"/>
        </w:rPr>
        <w:t xml:space="preserve"> </w:t>
      </w:r>
      <w:r w:rsidR="00FE58F2">
        <w:rPr>
          <w:rFonts w:eastAsiaTheme="minorEastAsia"/>
        </w:rPr>
        <w:t xml:space="preserve">the microstate and </w:t>
      </w:r>
      <w:r w:rsidR="00EC00D0">
        <w:rPr>
          <w:rFonts w:eastAsiaTheme="minorEastAsia"/>
        </w:rPr>
        <w:t>the water vapor concentration</w:t>
      </w:r>
      <w:r w:rsidR="00DD29EF">
        <w:rPr>
          <w:rFonts w:eastAsiaTheme="minorEastAsia"/>
        </w:rPr>
        <w:t xml:space="preserve"> </w:t>
      </w:r>
      <w:r w:rsidR="00FE58F2">
        <w:rPr>
          <w:rFonts w:eastAsiaTheme="minorEastAsia"/>
        </w:rPr>
        <w:t>above it</w:t>
      </w:r>
      <w:r w:rsidR="004504B2">
        <w:rPr>
          <w:rFonts w:eastAsiaTheme="minorEastAsia"/>
        </w:rPr>
        <w:t>.</w:t>
      </w:r>
      <w:r w:rsidR="00DD29EF">
        <w:rPr>
          <w:rFonts w:eastAsiaTheme="minorEastAsia"/>
        </w:rPr>
        <w:t xml:space="preserve"> </w:t>
      </w:r>
      <w:r w:rsidR="00293A08" w:rsidRPr="00DD29EF">
        <w:rPr>
          <w:rFonts w:eastAsiaTheme="minorEastAsia"/>
        </w:rPr>
        <w:t xml:space="preserve">To comput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293A08" w:rsidRPr="00DD29EF">
        <w:rPr>
          <w:rFonts w:eastAsiaTheme="minorEastAsia"/>
        </w:rPr>
        <w:t xml:space="preserve">, we </w:t>
      </w:r>
      <w:r w:rsidR="00C36D30" w:rsidRPr="00DD29EF">
        <w:rPr>
          <w:rFonts w:eastAsiaTheme="minorEastAsia"/>
        </w:rPr>
        <w:t>define a</w:t>
      </w:r>
      <w:r w:rsidR="00293A08" w:rsidRPr="00DD29EF">
        <w:rPr>
          <w:rFonts w:eastAsiaTheme="minorEastAsia"/>
        </w:rPr>
        <w:t xml:space="preserve"> </w:t>
      </w:r>
      <w:r w:rsidR="00C36D30" w:rsidRPr="00DD29EF">
        <w:rPr>
          <w:rFonts w:eastAsiaTheme="minorEastAsia"/>
        </w:rPr>
        <w:t xml:space="preserve">variable </w:t>
      </w:r>
      <m:oMath>
        <m:r>
          <w:rPr>
            <w:rFonts w:ascii="Cambria Math" w:eastAsiaTheme="minorEastAsia" w:hAnsi="Cambria Math"/>
          </w:rPr>
          <m:t>m</m:t>
        </m:r>
      </m:oMath>
      <w:r w:rsidR="00293A08" w:rsidRPr="00DD29EF">
        <w:rPr>
          <w:rFonts w:eastAsiaTheme="minorEastAsia"/>
        </w:rPr>
        <w:t xml:space="preserve"> </w:t>
      </w:r>
      <w:r w:rsidR="00C36D30" w:rsidRPr="00DD29EF">
        <w:rPr>
          <w:rFonts w:eastAsiaTheme="minorEastAsia"/>
        </w:rPr>
        <w:t>that quantifies the</w:t>
      </w:r>
      <w:r w:rsidR="00293A08" w:rsidRPr="00DD29EF">
        <w:rPr>
          <w:rFonts w:eastAsiaTheme="minorEastAsia"/>
        </w:rPr>
        <w:t xml:space="preserve"> degree to which a given surface is similar to </w:t>
      </w:r>
      <m:oMath>
        <m:r>
          <w:rPr>
            <w:rFonts w:ascii="Cambria Math" w:eastAsiaTheme="minorEastAsia" w:hAnsi="Cambria Math"/>
          </w:rPr>
          <m:t>μ</m:t>
        </m:r>
      </m:oMath>
      <w:r w:rsidR="00293A08" w:rsidRPr="00DD29EF">
        <w:rPr>
          <w:rFonts w:eastAsiaTheme="minorEastAsia"/>
        </w:rPr>
        <w:t>surface I</w:t>
      </w:r>
      <w:r w:rsidR="00393B23" w:rsidRPr="00DD29EF">
        <w:rPr>
          <w:rFonts w:eastAsiaTheme="minorEastAsia"/>
        </w:rPr>
        <w:t xml:space="preserve"> or II</w:t>
      </w:r>
      <w:r w:rsidR="00293A08" w:rsidRPr="00DD29EF">
        <w:rPr>
          <w:rFonts w:eastAsiaTheme="minorEastAsia"/>
        </w:rPr>
        <w:t xml:space="preserve">, </w:t>
      </w:r>
    </w:p>
    <w:p w:rsidR="00293A08" w:rsidRDefault="00293A08" w:rsidP="00293A08">
      <w:pPr>
        <w:pStyle w:val="ListParagraph"/>
        <w:ind w:left="360"/>
        <w:rPr>
          <w:rFonts w:eastAsiaTheme="minorEastAsia"/>
        </w:rPr>
      </w:pPr>
    </w:p>
    <w:p w:rsidR="00293A08" w:rsidRDefault="00293A08" w:rsidP="00293A08">
      <w:pPr>
        <w:pStyle w:val="ListParagraph"/>
        <w:ind w:left="360"/>
        <w:jc w:val="right"/>
        <w:rPr>
          <w:rFonts w:eastAsiaTheme="minorEastAsia"/>
        </w:rPr>
      </w:pPr>
      <m:oMath>
        <m:r>
          <w:rPr>
            <w:rFonts w:ascii="Cambria Math" w:eastAsiaTheme="minorEastAsia" w:hAnsi="Cambria Math"/>
          </w:rPr>
          <m:t>m=</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e>
            </m:d>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3A43E8">
        <w:rPr>
          <w:rFonts w:eastAsiaTheme="minorEastAsia"/>
        </w:rPr>
        <w:tab/>
      </w:r>
      <w:r>
        <w:rPr>
          <w:rFonts w:eastAsiaTheme="minorEastAsia"/>
        </w:rPr>
        <w:tab/>
      </w:r>
      <w:r>
        <w:rPr>
          <w:rFonts w:eastAsiaTheme="minorEastAsia"/>
        </w:rPr>
        <w:tab/>
        <w:t>(</w:t>
      </w:r>
      <w:r w:rsidR="00776D99">
        <w:rPr>
          <w:rFonts w:eastAsiaTheme="minorEastAsia"/>
        </w:rPr>
        <w:t>3</w:t>
      </w:r>
      <w:r>
        <w:rPr>
          <w:rFonts w:eastAsiaTheme="minorEastAsia"/>
        </w:rPr>
        <w:t>)</w:t>
      </w:r>
    </w:p>
    <w:p w:rsidR="00293A08" w:rsidRDefault="00293A08" w:rsidP="00293A08">
      <w:pPr>
        <w:pStyle w:val="ListParagraph"/>
        <w:ind w:left="360"/>
        <w:rPr>
          <w:rFonts w:eastAsiaTheme="minorEastAsia"/>
        </w:rPr>
      </w:pPr>
    </w:p>
    <w:p w:rsidR="001B2697" w:rsidRPr="00293A08" w:rsidRDefault="00C36D30" w:rsidP="00293A08">
      <w:pPr>
        <w:pStyle w:val="ListParagraph"/>
        <w:ind w:left="360"/>
        <w:rPr>
          <w:rFonts w:eastAsiaTheme="minorEastAsia"/>
        </w:rPr>
      </w:pPr>
      <w:r>
        <w:rPr>
          <w:rFonts w:eastAsiaTheme="minorEastAsia"/>
        </w:rPr>
        <w:t xml:space="preserve">With this definition, </w:t>
      </w:r>
      <m:oMath>
        <m:r>
          <w:rPr>
            <w:rFonts w:ascii="Cambria Math" w:eastAsiaTheme="minorEastAsia" w:hAnsi="Cambria Math"/>
          </w:rPr>
          <m:t>μ</m:t>
        </m:r>
      </m:oMath>
      <w:r w:rsidR="00293A08">
        <w:rPr>
          <w:rFonts w:eastAsiaTheme="minorEastAsia"/>
        </w:rPr>
        <w:t xml:space="preserve">surface I </w:t>
      </w:r>
      <w:r>
        <w:rPr>
          <w:rFonts w:eastAsiaTheme="minorEastAsia"/>
        </w:rPr>
        <w:t>will have</w:t>
      </w:r>
      <w:r w:rsidR="00293A08">
        <w:rPr>
          <w:rFonts w:eastAsiaTheme="minorEastAsia"/>
        </w:rPr>
        <w:t xml:space="preserve"> </w:t>
      </w:r>
      <m:oMath>
        <m:r>
          <w:rPr>
            <w:rFonts w:ascii="Cambria Math" w:eastAsiaTheme="minorEastAsia" w:hAnsi="Cambria Math"/>
          </w:rPr>
          <m:t>m=0</m:t>
        </m:r>
      </m:oMath>
      <w:r w:rsidR="00293A08">
        <w:rPr>
          <w:rFonts w:eastAsiaTheme="minorEastAsia"/>
        </w:rPr>
        <w:t xml:space="preserve">, </w:t>
      </w:r>
      <w:r>
        <w:rPr>
          <w:rFonts w:eastAsiaTheme="minorEastAsia"/>
        </w:rPr>
        <w:t xml:space="preserve">while </w:t>
      </w:r>
      <m:oMath>
        <m:r>
          <w:rPr>
            <w:rFonts w:ascii="Cambria Math" w:eastAsiaTheme="minorEastAsia" w:hAnsi="Cambria Math"/>
          </w:rPr>
          <m:t>μ</m:t>
        </m:r>
      </m:oMath>
      <w:r w:rsidR="00293A08">
        <w:rPr>
          <w:rFonts w:eastAsiaTheme="minorEastAsia"/>
        </w:rPr>
        <w:t xml:space="preserve">surface II </w:t>
      </w:r>
      <w:r>
        <w:rPr>
          <w:rFonts w:eastAsiaTheme="minorEastAsia"/>
        </w:rPr>
        <w:t>will have</w:t>
      </w:r>
      <w:r w:rsidR="00293A08">
        <w:rPr>
          <w:rFonts w:eastAsiaTheme="minorEastAsia"/>
        </w:rPr>
        <w:t xml:space="preserve"> </w:t>
      </w:r>
      <m:oMath>
        <m:r>
          <w:rPr>
            <w:rFonts w:ascii="Cambria Math" w:eastAsiaTheme="minorEastAsia" w:hAnsi="Cambria Math"/>
          </w:rPr>
          <m:t>m=1</m:t>
        </m:r>
      </m:oMath>
      <w:r w:rsidR="00293A08">
        <w:rPr>
          <w:rFonts w:eastAsiaTheme="minorEastAsia"/>
        </w:rPr>
        <w:t xml:space="preserve">. </w:t>
      </w:r>
      <w:r w:rsidR="005C7A6A">
        <w:rPr>
          <w:rFonts w:eastAsiaTheme="minorEastAsia"/>
        </w:rPr>
        <w:t>W</w:t>
      </w:r>
      <w:r w:rsidR="00293A08">
        <w:rPr>
          <w:rFonts w:eastAsiaTheme="minorEastAsia"/>
        </w:rPr>
        <w:t>e</w:t>
      </w:r>
      <w:r w:rsidR="005C7A6A">
        <w:rPr>
          <w:rFonts w:eastAsiaTheme="minorEastAsia"/>
        </w:rPr>
        <w:t xml:space="preserve"> then</w:t>
      </w:r>
      <w:r w:rsidR="00293A08">
        <w:rPr>
          <w:rFonts w:eastAsiaTheme="minorEastAsia"/>
        </w:rPr>
        <w:t xml:space="preserve"> express</w:t>
      </w:r>
      <w:r w:rsidR="00F44D84">
        <w:rPr>
          <w:rFonts w:eastAsiaTheme="minorEastAsia"/>
        </w:rPr>
        <w:t xml:space="preserve"> the </w:t>
      </w:r>
      <w:r w:rsidR="00F44D84" w:rsidRPr="00293A08">
        <w:rPr>
          <w:rFonts w:eastAsiaTheme="minorEastAsia"/>
        </w:rPr>
        <w:t>surface supersaturation</w:t>
      </w:r>
      <w:r w:rsidR="00BF2D57" w:rsidRPr="00293A08">
        <w:rPr>
          <w:rFonts w:eastAsiaTheme="minorEastAsia"/>
        </w:rPr>
        <w:t xml:space="preserve"> </w:t>
      </w:r>
      <w:r w:rsidR="00293A08">
        <w:rPr>
          <w:rFonts w:eastAsiaTheme="minorEastAsia"/>
        </w:rPr>
        <w:t>as</w:t>
      </w:r>
    </w:p>
    <w:p w:rsidR="001B2697" w:rsidRDefault="001B2697" w:rsidP="001B2697">
      <w:pPr>
        <w:pStyle w:val="ListParagraph"/>
        <w:ind w:left="360"/>
        <w:rPr>
          <w:rFonts w:eastAsiaTheme="minorEastAsia"/>
        </w:rPr>
      </w:pPr>
    </w:p>
    <w:p w:rsidR="001B2697" w:rsidRDefault="00000000" w:rsidP="001B2697">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B2697">
        <w:rPr>
          <w:rFonts w:eastAsiaTheme="minorEastAsia"/>
        </w:rPr>
        <w:tab/>
      </w:r>
      <w:r w:rsidR="00CC495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3A43E8">
        <w:rPr>
          <w:rFonts w:eastAsiaTheme="minorEastAsia"/>
        </w:rPr>
        <w:tab/>
      </w:r>
      <w:r w:rsidR="001B2697">
        <w:rPr>
          <w:rFonts w:eastAsiaTheme="minorEastAsia"/>
        </w:rPr>
        <w:tab/>
        <w:t>(</w:t>
      </w:r>
      <w:r w:rsidR="00776D99">
        <w:rPr>
          <w:rFonts w:eastAsiaTheme="minorEastAsia"/>
        </w:rPr>
        <w:t>4</w:t>
      </w:r>
      <w:r w:rsidR="001B2697">
        <w:rPr>
          <w:rFonts w:eastAsiaTheme="minorEastAsia"/>
        </w:rPr>
        <w:t>)</w:t>
      </w:r>
    </w:p>
    <w:p w:rsidR="001B2697" w:rsidRDefault="001B2697" w:rsidP="001B2697">
      <w:pPr>
        <w:pStyle w:val="ListParagraph"/>
        <w:ind w:left="360"/>
        <w:rPr>
          <w:rFonts w:eastAsiaTheme="minorEastAsia"/>
        </w:rPr>
      </w:pPr>
    </w:p>
    <w:p w:rsidR="007523F3" w:rsidRPr="00395472" w:rsidRDefault="00C60FC2" w:rsidP="00395472">
      <w:pPr>
        <w:pStyle w:val="ListParagraph"/>
        <w:ind w:left="360"/>
        <w:rPr>
          <w:rFonts w:eastAsiaTheme="minorEastAsia"/>
        </w:rPr>
      </w:pPr>
      <w:r>
        <w:rPr>
          <w:rFonts w:eastAsiaTheme="minorEastAsia"/>
        </w:rPr>
        <w:t>w</w:t>
      </w:r>
      <w:r w:rsidR="00CC4957">
        <w:rPr>
          <w:rFonts w:eastAsiaTheme="minorEastAsia"/>
        </w:rPr>
        <w:t xml:space="preserve">her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5C7A6A">
        <w:rPr>
          <w:rFonts w:eastAsiaTheme="minorEastAsia"/>
        </w:rPr>
        <w:t xml:space="preserve"> is</w:t>
      </w:r>
      <w:r w:rsidR="00F44D84">
        <w:rPr>
          <w:rFonts w:eastAsiaTheme="minorEastAsia"/>
        </w:rPr>
        <w:t xml:space="preserve"> </w:t>
      </w:r>
      <w:r w:rsidR="00104DAA">
        <w:rPr>
          <w:rFonts w:eastAsiaTheme="minorEastAsia"/>
        </w:rPr>
        <w:t>a measure of the</w:t>
      </w:r>
      <w:r w:rsidR="005C7A6A">
        <w:rPr>
          <w:rFonts w:eastAsiaTheme="minorEastAsia"/>
        </w:rPr>
        <w:t xml:space="preserve"> difference in the equilibrium vapor pressure of </w:t>
      </w:r>
      <m:oMath>
        <m:r>
          <w:rPr>
            <w:rFonts w:ascii="Cambria Math" w:eastAsiaTheme="minorEastAsia" w:hAnsi="Cambria Math"/>
          </w:rPr>
          <m:t>μ</m:t>
        </m:r>
      </m:oMath>
      <w:r w:rsidR="005C7A6A">
        <w:rPr>
          <w:rFonts w:eastAsiaTheme="minorEastAsia"/>
        </w:rPr>
        <w:t>surface</w:t>
      </w:r>
      <w:r w:rsidR="00C36D30">
        <w:rPr>
          <w:rFonts w:eastAsiaTheme="minorEastAsia"/>
        </w:rPr>
        <w:t>s</w:t>
      </w:r>
      <w:r w:rsidR="005C7A6A">
        <w:rPr>
          <w:rFonts w:eastAsiaTheme="minorEastAsia"/>
        </w:rPr>
        <w:t xml:space="preserve"> I</w:t>
      </w:r>
      <w:r w:rsidR="00C36D30">
        <w:rPr>
          <w:rFonts w:eastAsiaTheme="minorEastAsia"/>
        </w:rPr>
        <w:t xml:space="preserve"> and II</w:t>
      </w:r>
      <w:r w:rsidR="005C7A6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CC4957" w:rsidRPr="005C7A6A">
        <w:rPr>
          <w:rFonts w:eastAsiaTheme="minorEastAsia"/>
        </w:rPr>
        <w:t xml:space="preserve"> is the supersaturation relative to </w:t>
      </w:r>
      <m:oMath>
        <m:r>
          <w:rPr>
            <w:rFonts w:ascii="Cambria Math" w:eastAsiaTheme="minorEastAsia" w:hAnsi="Cambria Math"/>
          </w:rPr>
          <m:t>μ</m:t>
        </m:r>
      </m:oMath>
      <w:r w:rsidR="00CC4957" w:rsidRPr="005C7A6A">
        <w:rPr>
          <w:rFonts w:eastAsiaTheme="minorEastAsia"/>
        </w:rPr>
        <w:t>surface I</w:t>
      </w:r>
      <w:r w:rsidR="00F97849">
        <w:rPr>
          <w:rFonts w:eastAsiaTheme="minorEastAsia"/>
        </w:rPr>
        <w:t>, mentioned previously</w:t>
      </w:r>
      <w:r w:rsidR="00EC55DA">
        <w:rPr>
          <w:rFonts w:eastAsiaTheme="minorEastAsia"/>
        </w:rPr>
        <w:t xml:space="preserve">. </w:t>
      </w:r>
      <w:r w:rsidR="00EC55DA" w:rsidRPr="00D42CBF">
        <w:rPr>
          <w:rFonts w:eastAsiaTheme="minorEastAsia"/>
        </w:rPr>
        <w:t xml:space="preserve">We will assume here that 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EC55DA" w:rsidRPr="00D42CBF">
        <w:rPr>
          <w:rFonts w:eastAsiaTheme="minorEastAsia"/>
        </w:rPr>
        <w:t xml:space="preserve"> (a scalar quantit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EC55DA" w:rsidRPr="00D42CBF">
        <w:rPr>
          <w:rFonts w:eastAsiaTheme="minorEastAsia"/>
        </w:rPr>
        <w:t xml:space="preserve"> are fixed parameters of a given </w:t>
      </w:r>
      <w:r w:rsidR="002A51FB">
        <w:rPr>
          <w:rFonts w:eastAsiaTheme="minorEastAsia"/>
        </w:rPr>
        <w:lastRenderedPageBreak/>
        <w:t>solution</w:t>
      </w:r>
      <w:r w:rsidR="00EC55DA" w:rsidRPr="00D42CBF">
        <w:rPr>
          <w:rFonts w:eastAsiaTheme="minorEastAsia"/>
        </w:rPr>
        <w:t xml:space="preserve">. </w:t>
      </w:r>
      <w:r w:rsidR="00104DAA" w:rsidRPr="004D44EE">
        <w:rPr>
          <w:rFonts w:eastAsiaTheme="minorEastAsia"/>
        </w:rPr>
        <w:t xml:space="preserve">Eq. </w:t>
      </w:r>
      <w:r w:rsidR="00776D99">
        <w:rPr>
          <w:rFonts w:eastAsiaTheme="minorEastAsia"/>
        </w:rPr>
        <w:t>4</w:t>
      </w:r>
      <w:r w:rsidR="00104DAA" w:rsidRPr="004D44EE">
        <w:rPr>
          <w:rFonts w:eastAsiaTheme="minorEastAsia"/>
        </w:rPr>
        <w:t xml:space="preserve"> is at slight variance with, and simpler than, the corresponding expression in </w:t>
      </w:r>
      <w:r w:rsidR="00DD29EF">
        <w:t>QLC</w:t>
      </w:r>
      <w:r w:rsidR="00067568">
        <w:t>-</w:t>
      </w:r>
      <w:r w:rsidR="00DD29EF">
        <w:t>1</w:t>
      </w:r>
      <w:r w:rsidR="00104DAA" w:rsidRPr="004D44EE">
        <w:rPr>
          <w:rFonts w:eastAsiaTheme="minorEastAsia"/>
        </w:rPr>
        <w:t>.</w:t>
      </w:r>
    </w:p>
    <w:p w:rsidR="00395472" w:rsidRPr="00395472" w:rsidRDefault="00395472" w:rsidP="00395472">
      <w:pPr>
        <w:rPr>
          <w:rFonts w:eastAsiaTheme="minorEastAsia"/>
        </w:rPr>
      </w:pPr>
    </w:p>
    <w:p w:rsidR="00395472" w:rsidRDefault="005A154A" w:rsidP="00925EFB">
      <w:pPr>
        <w:pStyle w:val="ListParagraph"/>
        <w:numPr>
          <w:ilvl w:val="0"/>
          <w:numId w:val="31"/>
        </w:numPr>
        <w:rPr>
          <w:rFonts w:eastAsiaTheme="minorEastAsia"/>
        </w:rPr>
      </w:pPr>
      <w:r>
        <w:rPr>
          <w:rFonts w:eastAsiaTheme="minorEastAsia"/>
        </w:rPr>
        <w:t>Typically,</w:t>
      </w:r>
      <w:r w:rsidR="00395472">
        <w:rPr>
          <w:rFonts w:eastAsiaTheme="minorEastAsia"/>
        </w:rPr>
        <w:t xml:space="preserve"> </w:t>
      </w:r>
      <w:r>
        <w:rPr>
          <w:rFonts w:eastAsiaTheme="minorEastAsia"/>
        </w:rPr>
        <w:t>a</w:t>
      </w:r>
      <w:r w:rsidR="00395472">
        <w:rPr>
          <w:rFonts w:eastAsiaTheme="minorEastAsia"/>
        </w:rPr>
        <w:t xml:space="preserve"> parabolic</w:t>
      </w:r>
      <w:r>
        <w:rPr>
          <w:rFonts w:eastAsiaTheme="minorEastAsia"/>
        </w:rPr>
        <w:t xml:space="preserve"> form</w:t>
      </w:r>
      <w:r w:rsidR="00395472">
        <w:rPr>
          <w:rFonts w:eastAsiaTheme="minorEastAsia"/>
        </w:rPr>
        <w:t xml:space="preserve"> </w:t>
      </w:r>
      <w:r>
        <w:rPr>
          <w:rFonts w:eastAsiaTheme="minorEastAsia"/>
        </w:rPr>
        <w:t>is used</w:t>
      </w:r>
      <w:r w:rsidR="00776D99">
        <w:rPr>
          <w:rFonts w:eastAsiaTheme="minorEastAsia"/>
        </w:rPr>
        <w:t xml:space="preserve"> </w:t>
      </w:r>
      <w:r w:rsidR="00C960AB">
        <w:rPr>
          <w:rFonts w:eastAsiaTheme="minorEastAsia"/>
        </w:rPr>
        <w:t>to approximate</w:t>
      </w:r>
      <w:r w:rsidR="00776D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776D99">
        <w:rPr>
          <w:rFonts w:eastAsiaTheme="minorEastAsia"/>
        </w:rPr>
        <w:t xml:space="preserve"> appearing in Eq. 4,</w:t>
      </w:r>
    </w:p>
    <w:p w:rsidR="00395472" w:rsidRDefault="00395472" w:rsidP="00395472">
      <w:pPr>
        <w:pStyle w:val="ListParagraph"/>
        <w:ind w:left="360"/>
        <w:rPr>
          <w:rFonts w:eastAsiaTheme="minorEastAsia"/>
        </w:rPr>
      </w:pPr>
    </w:p>
    <w:p w:rsidR="00FC3EAC" w:rsidRPr="00C82EAC" w:rsidRDefault="00000000" w:rsidP="00FC3EAC">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sidR="00FC3EAC">
        <w:rPr>
          <w:rFonts w:eastAsiaTheme="minorEastAsia"/>
        </w:rPr>
        <w:t xml:space="preserve"> </w:t>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r>
      <w:r w:rsidR="00FC3EAC">
        <w:rPr>
          <w:rFonts w:eastAsiaTheme="minorEastAsia"/>
        </w:rPr>
        <w:tab/>
        <w:t>(5)</w:t>
      </w:r>
    </w:p>
    <w:p w:rsidR="00FC3EAC" w:rsidRDefault="00FC3EAC" w:rsidP="00FC3EAC">
      <w:pPr>
        <w:pStyle w:val="ListParagraph"/>
        <w:ind w:left="360"/>
        <w:rPr>
          <w:rFonts w:eastAsiaTheme="minorEastAsia"/>
        </w:rPr>
      </w:pPr>
    </w:p>
    <w:p w:rsidR="009619FE" w:rsidRDefault="009619FE" w:rsidP="00395472">
      <w:pPr>
        <w:pStyle w:val="ListParagraph"/>
        <w:ind w:left="360"/>
        <w:rPr>
          <w:rFonts w:eastAsiaTheme="minorEastAsia"/>
        </w:rPr>
      </w:pPr>
      <w:r>
        <w:rPr>
          <w:rFonts w:eastAsiaTheme="minorEastAsia"/>
        </w:rPr>
        <w:t>where</w:t>
      </w:r>
      <w:r w:rsidR="00C82EA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is a “center reduction”, </w:t>
      </w:r>
      <w:r w:rsidR="003461BE">
        <w:rPr>
          <w:rFonts w:eastAsiaTheme="minorEastAsia"/>
        </w:rPr>
        <w:t xml:space="preserve">the </w:t>
      </w:r>
      <w:r w:rsidR="00C82EAC">
        <w:rPr>
          <w:rFonts w:eastAsiaTheme="minorEastAsia"/>
        </w:rPr>
        <w:t xml:space="preserve">fractional </w:t>
      </w:r>
      <w:r w:rsidR="00FC3EAC">
        <w:rPr>
          <w:rFonts w:eastAsiaTheme="minorEastAsia"/>
        </w:rPr>
        <w:t>reduction</w:t>
      </w:r>
      <w:r w:rsidR="00C82EAC">
        <w:rPr>
          <w:rFonts w:eastAsiaTheme="minorEastAsia"/>
        </w:rPr>
        <w:t xml:space="preserve"> of supersaturation at facet center</w:t>
      </w:r>
      <w:r w:rsidR="003461BE">
        <w:rPr>
          <w:rFonts w:eastAsiaTheme="minorEastAsia"/>
        </w:rPr>
        <w:t>s</w:t>
      </w:r>
      <w:r w:rsidR="00C82EAC">
        <w:rPr>
          <w:rFonts w:eastAsiaTheme="minorEastAsia"/>
        </w:rPr>
        <w:t xml:space="preserve"> </w:t>
      </w:r>
      <w:r w:rsidR="00FC3EAC">
        <w:rPr>
          <w:rFonts w:eastAsiaTheme="minorEastAsia"/>
        </w:rPr>
        <w:t>relative</w:t>
      </w:r>
      <w:r w:rsidR="00C82EAC">
        <w:rPr>
          <w:rFonts w:eastAsiaTheme="minorEastAsia"/>
        </w:rPr>
        <w:t xml:space="preserve"> to </w:t>
      </w:r>
      <w:r w:rsidR="003461BE">
        <w:rPr>
          <w:rFonts w:eastAsiaTheme="minorEastAsia"/>
        </w:rPr>
        <w:t>facet corners</w:t>
      </w:r>
      <w:r>
        <w:rPr>
          <w:rFonts w:eastAsiaTheme="minorEastAsia"/>
        </w:rPr>
        <w:t>,</w:t>
      </w:r>
      <w:r w:rsidR="00FC3EAC">
        <w:rPr>
          <w:rFonts w:eastAsiaTheme="minorEastAsia"/>
        </w:rPr>
        <w:t xml:space="preserve"> </w:t>
      </w:r>
    </w:p>
    <w:p w:rsidR="009619FE" w:rsidRDefault="009619FE" w:rsidP="00395472">
      <w:pPr>
        <w:pStyle w:val="ListParagraph"/>
        <w:ind w:left="360"/>
        <w:rPr>
          <w:rFonts w:eastAsiaTheme="minorEastAsia"/>
        </w:rPr>
      </w:pPr>
    </w:p>
    <w:p w:rsidR="009619FE" w:rsidRDefault="00000000" w:rsidP="009619FE">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iddle</m:t>
                </m:r>
              </m:sub>
            </m:sSub>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den>
        </m:f>
      </m:oMath>
      <w:r w:rsidR="00FC3EAC">
        <w:rPr>
          <w:rFonts w:eastAsiaTheme="minorEastAsia"/>
        </w:rPr>
        <w:t xml:space="preserve"> </w:t>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r>
      <w:r w:rsidR="009619FE">
        <w:rPr>
          <w:rFonts w:eastAsiaTheme="minorEastAsia"/>
        </w:rPr>
        <w:tab/>
        <w:t>(6)</w:t>
      </w:r>
    </w:p>
    <w:p w:rsidR="009619FE" w:rsidRDefault="009619FE" w:rsidP="00395472">
      <w:pPr>
        <w:pStyle w:val="ListParagraph"/>
        <w:ind w:left="360"/>
        <w:rPr>
          <w:rFonts w:eastAsiaTheme="minorEastAsia"/>
        </w:rPr>
      </w:pPr>
    </w:p>
    <w:p w:rsidR="00395472" w:rsidRDefault="003461BE" w:rsidP="00395472">
      <w:pPr>
        <w:pStyle w:val="ListParagraph"/>
        <w:ind w:left="360"/>
        <w:rPr>
          <w:rFonts w:eastAsiaTheme="minorEastAsia"/>
        </w:rPr>
      </w:pPr>
      <w:r>
        <w:rPr>
          <w:rFonts w:eastAsiaTheme="minorEastAsia"/>
        </w:rPr>
        <w:t>N</w:t>
      </w:r>
      <w:r w:rsidR="00C82EAC">
        <w:rPr>
          <w:rFonts w:eastAsiaTheme="minorEastAsia"/>
        </w:rPr>
        <w:t xml:space="preserve">egative values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82EAC">
        <w:rPr>
          <w:rFonts w:eastAsiaTheme="minorEastAsia"/>
        </w:rPr>
        <w:t xml:space="preserve"> </w:t>
      </w:r>
      <w:r w:rsidR="005A154A">
        <w:rPr>
          <w:rFonts w:eastAsiaTheme="minorEastAsia"/>
        </w:rPr>
        <w:t>are</w:t>
      </w:r>
      <w:r w:rsidR="00C82EAC">
        <w:rPr>
          <w:rFonts w:eastAsiaTheme="minorEastAsia"/>
        </w:rPr>
        <w:t xml:space="preserve"> also used</w:t>
      </w:r>
      <w:r w:rsidR="005A154A">
        <w:rPr>
          <w:rFonts w:eastAsiaTheme="minorEastAsia"/>
        </w:rPr>
        <w:t xml:space="preserve"> in the simulations presented here</w:t>
      </w:r>
      <w:r w:rsidR="00C82EAC">
        <w:rPr>
          <w:rFonts w:eastAsiaTheme="minorEastAsia"/>
        </w:rPr>
        <w:t xml:space="preserve">, </w:t>
      </w:r>
      <w:r w:rsidR="005A154A">
        <w:rPr>
          <w:rFonts w:eastAsiaTheme="minorEastAsia"/>
        </w:rPr>
        <w:t xml:space="preserve">to represent the </w:t>
      </w:r>
      <w:r w:rsidR="00C82EAC">
        <w:rPr>
          <w:rFonts w:eastAsiaTheme="minorEastAsia"/>
        </w:rPr>
        <w:t xml:space="preserve">enhancement of </w:t>
      </w:r>
      <w:r w:rsidR="005A154A">
        <w:rPr>
          <w:rFonts w:eastAsiaTheme="minorEastAsia"/>
        </w:rPr>
        <w:t>water vapor concentration</w:t>
      </w:r>
      <w:r w:rsidR="00C82EAC">
        <w:rPr>
          <w:rFonts w:eastAsiaTheme="minorEastAsia"/>
        </w:rPr>
        <w:t xml:space="preserve"> at facet centers</w:t>
      </w:r>
      <w:r>
        <w:rPr>
          <w:rFonts w:eastAsiaTheme="minorEastAsia"/>
        </w:rPr>
        <w:t xml:space="preserve"> </w:t>
      </w:r>
      <w:r w:rsidR="005A154A">
        <w:rPr>
          <w:rFonts w:eastAsiaTheme="minorEastAsia"/>
        </w:rPr>
        <w:t xml:space="preserve">when a crystal is </w:t>
      </w:r>
      <w:r w:rsidR="009B7B08">
        <w:rPr>
          <w:rFonts w:eastAsiaTheme="minorEastAsia"/>
        </w:rPr>
        <w:t>ablating because of exposure to subsaturated conditions</w:t>
      </w:r>
      <w:r w:rsidR="00C82EAC">
        <w:rPr>
          <w:rFonts w:eastAsiaTheme="minorEastAsia"/>
        </w:rPr>
        <w:t xml:space="preserve">. </w:t>
      </w:r>
    </w:p>
    <w:p w:rsidR="00395472" w:rsidRDefault="00395472" w:rsidP="00395472">
      <w:pPr>
        <w:pStyle w:val="ListParagraph"/>
        <w:ind w:left="360"/>
        <w:rPr>
          <w:rFonts w:eastAsiaTheme="minorEastAsia"/>
        </w:rPr>
      </w:pPr>
    </w:p>
    <w:p w:rsidR="002234B4" w:rsidRPr="00BF4CB5"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ED7C57" w:rsidRPr="00BF4CB5">
        <w:rPr>
          <w:rFonts w:eastAsiaTheme="minorEastAsia"/>
        </w:rPr>
        <w:t xml:space="preserve"> </w:t>
      </w:r>
      <w:r w:rsidR="00C9224E" w:rsidRPr="00BF4CB5">
        <w:rPr>
          <w:rFonts w:eastAsiaTheme="minorEastAsia"/>
        </w:rPr>
        <w:t xml:space="preserve">is </w:t>
      </w:r>
      <w:r w:rsidR="004D4B3A">
        <w:rPr>
          <w:rFonts w:eastAsiaTheme="minorEastAsia"/>
        </w:rPr>
        <w:t>a</w:t>
      </w:r>
      <w:r w:rsidR="00C9224E" w:rsidRPr="00BF4CB5">
        <w:rPr>
          <w:rFonts w:eastAsiaTheme="minorEastAsia"/>
        </w:rPr>
        <w:t xml:space="preserve"> </w:t>
      </w:r>
      <w:r w:rsidR="00ED7C57" w:rsidRPr="00BF4CB5">
        <w:rPr>
          <w:rFonts w:eastAsiaTheme="minorEastAsia"/>
        </w:rPr>
        <w:t xml:space="preserve">first-order relaxation constant </w:t>
      </w:r>
      <w:r w:rsidR="004A3525">
        <w:rPr>
          <w:rFonts w:eastAsiaTheme="minorEastAsia"/>
        </w:rPr>
        <w:t xml:space="preserve">describing the </w:t>
      </w:r>
      <w:r w:rsidR="004D4B3A">
        <w:rPr>
          <w:rFonts w:eastAsiaTheme="minorEastAsia"/>
        </w:rPr>
        <w:t>time scale</w:t>
      </w:r>
      <w:r w:rsidR="004A3525">
        <w:rPr>
          <w:rFonts w:eastAsiaTheme="minorEastAsia"/>
        </w:rPr>
        <w:t xml:space="preserve"> at which </w:t>
      </w:r>
      <w:r w:rsidR="004D4B3A">
        <w:rPr>
          <w:rFonts w:eastAsiaTheme="minorEastAsia"/>
        </w:rPr>
        <w:t>quasi-liquid/ice</w:t>
      </w:r>
      <w:r w:rsidR="00ED7C57" w:rsidRPr="00BF4CB5">
        <w:rPr>
          <w:rFonts w:eastAsiaTheme="minorEastAsia"/>
        </w:rPr>
        <w:t xml:space="preserve"> </w:t>
      </w:r>
      <w:r w:rsidR="004A3525">
        <w:rPr>
          <w:rFonts w:eastAsiaTheme="minorEastAsia"/>
        </w:rPr>
        <w:t>equilibrium is achieved</w:t>
      </w:r>
      <w:r w:rsidR="00BF4CB5">
        <w:rPr>
          <w:rFonts w:eastAsiaTheme="minorEastAsia"/>
        </w:rPr>
        <w:t>.</w:t>
      </w:r>
      <w:r w:rsidR="00C9224E" w:rsidRPr="00BF4CB5">
        <w:rPr>
          <w:rFonts w:eastAsiaTheme="minorEastAsia"/>
        </w:rPr>
        <w:t xml:space="preserve"> </w:t>
      </w:r>
      <w:r w:rsidR="00ED7C57" w:rsidRPr="00BF4CB5">
        <w:rPr>
          <w:rFonts w:eastAsiaTheme="minorEastAsia"/>
        </w:rPr>
        <w:t>That is, if we imagine a</w:t>
      </w:r>
      <w:r w:rsidR="00C451FB">
        <w:rPr>
          <w:rFonts w:eastAsiaTheme="minorEastAsia"/>
        </w:rPr>
        <w:t xml:space="preserve"> surface with </w:t>
      </w:r>
      <w:r w:rsidR="00ED7C57" w:rsidRPr="00BF4CB5">
        <w:rPr>
          <w:rFonts w:eastAsiaTheme="minorEastAsia"/>
        </w:rPr>
        <w:t xml:space="preserve">quasi-liquid </w:t>
      </w:r>
      <w:r w:rsidR="00C451FB">
        <w:rPr>
          <w:rFonts w:eastAsiaTheme="minorEastAsia"/>
        </w:rPr>
        <w:t xml:space="preserve">amoun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oMath>
      <w:r w:rsidR="00ED7C57" w:rsidRPr="00BF4CB5">
        <w:rPr>
          <w:rFonts w:eastAsiaTheme="minorEastAsia"/>
        </w:rPr>
        <w:t>, then</w:t>
      </w:r>
      <w:r w:rsidR="00276A05">
        <w:rPr>
          <w:rFonts w:eastAsiaTheme="minorEastAsia"/>
        </w:rPr>
        <w:t xml:space="preserve"> </w:t>
      </w:r>
      <w:r w:rsidR="00ED7C57" w:rsidRPr="00BF4CB5">
        <w:rPr>
          <w:rFonts w:eastAsiaTheme="minorEastAsia"/>
        </w:rPr>
        <w:t xml:space="preserve">equilibration </w:t>
      </w:r>
      <w:r w:rsidR="00C9224E" w:rsidRPr="00BF4CB5">
        <w:rPr>
          <w:rFonts w:eastAsiaTheme="minorEastAsia"/>
        </w:rPr>
        <w:t xml:space="preserve">after a time </w:t>
      </w:r>
      <m:oMath>
        <m:r>
          <m:rPr>
            <m:sty m:val="p"/>
          </m:rPr>
          <w:rPr>
            <w:rFonts w:ascii="Cambria Math" w:eastAsiaTheme="minorEastAsia" w:hAnsi="Cambria Math"/>
          </w:rPr>
          <m:t>Δ</m:t>
        </m:r>
        <m:r>
          <w:rPr>
            <w:rFonts w:ascii="Cambria Math" w:eastAsiaTheme="minorEastAsia" w:hAnsi="Cambria Math"/>
          </w:rPr>
          <m:t>t</m:t>
        </m:r>
      </m:oMath>
      <w:r w:rsidR="00C9224E" w:rsidRPr="00BF4CB5">
        <w:rPr>
          <w:rFonts w:eastAsiaTheme="minorEastAsia"/>
        </w:rPr>
        <w:t xml:space="preserve"> </w:t>
      </w:r>
      <w:r w:rsidR="00ED7C57" w:rsidRPr="00BF4CB5">
        <w:rPr>
          <w:rFonts w:eastAsiaTheme="minorEastAsia"/>
        </w:rPr>
        <w:t xml:space="preserve">occurs according to </w:t>
      </w:r>
    </w:p>
    <w:p w:rsidR="00ED7C57" w:rsidRDefault="00ED7C57" w:rsidP="00E535E9">
      <w:pPr>
        <w:ind w:left="270"/>
        <w:rPr>
          <w:rFonts w:eastAsiaTheme="minorEastAsia"/>
        </w:rPr>
      </w:pPr>
    </w:p>
    <w:p w:rsidR="004A3525" w:rsidRPr="00E535E9" w:rsidRDefault="00000000" w:rsidP="00E535E9">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den>
            </m:f>
          </m:sup>
        </m:sSup>
      </m:oMath>
      <w:r w:rsidR="00C9224E" w:rsidRPr="00E535E9">
        <w:rPr>
          <w:rFonts w:eastAsiaTheme="minorEastAsia"/>
        </w:rPr>
        <w:tab/>
      </w:r>
      <w:r w:rsidR="00C9224E" w:rsidRPr="00E535E9">
        <w:rPr>
          <w:rFonts w:eastAsiaTheme="minorEastAsia"/>
        </w:rPr>
        <w:tab/>
      </w:r>
      <w:r w:rsidR="00E535E9">
        <w:rPr>
          <w:rFonts w:eastAsiaTheme="minorEastAsia"/>
        </w:rPr>
        <w:tab/>
      </w:r>
      <w:r w:rsidR="00C9224E" w:rsidRPr="00E535E9">
        <w:rPr>
          <w:rFonts w:eastAsiaTheme="minorEastAsia"/>
        </w:rPr>
        <w:tab/>
        <w:t>(</w:t>
      </w:r>
      <w:r w:rsidR="009619FE">
        <w:rPr>
          <w:rFonts w:eastAsiaTheme="minorEastAsia"/>
        </w:rPr>
        <w:t>7</w:t>
      </w:r>
      <w:r w:rsidR="00C9224E" w:rsidRPr="00E535E9">
        <w:rPr>
          <w:rFonts w:eastAsiaTheme="minorEastAsia"/>
        </w:rPr>
        <w:t>)</w:t>
      </w:r>
    </w:p>
    <w:p w:rsidR="00565742" w:rsidRDefault="00565742" w:rsidP="00E535E9">
      <w:pPr>
        <w:ind w:left="270"/>
      </w:pPr>
    </w:p>
    <w:p w:rsidR="00275FDE" w:rsidRDefault="004A3525" w:rsidP="00843222">
      <w:pPr>
        <w:pStyle w:val="ListParagraph"/>
        <w:ind w:left="360"/>
        <w:rPr>
          <w:rFonts w:eastAsiaTheme="minorEastAsia"/>
        </w:rPr>
      </w:pPr>
      <w:r>
        <w:t>If one takes the time derivative of Eq.</w:t>
      </w:r>
      <w:r w:rsidR="00275FDE">
        <w:t xml:space="preserve"> </w:t>
      </w:r>
      <w:r w:rsidR="009372B8">
        <w:t>6</w:t>
      </w:r>
      <w:r>
        <w:t xml:space="preserve">, and assumes that </w:t>
      </w:r>
      <m:oMath>
        <m:r>
          <m:rPr>
            <m:sty m:val="p"/>
          </m:rPr>
          <w:rPr>
            <w:rFonts w:ascii="Cambria Math" w:eastAsiaTheme="minorEastAsia" w:hAnsi="Cambria Math"/>
          </w:rPr>
          <m:t>Δ</m:t>
        </m:r>
        <m:r>
          <w:rPr>
            <w:rFonts w:ascii="Cambria Math" w:eastAsiaTheme="minorEastAsia" w:hAnsi="Cambria Math"/>
          </w:rPr>
          <m:t>t</m:t>
        </m:r>
      </m:oMath>
      <w:r w:rsidRPr="00E535E9">
        <w:rPr>
          <w:rFonts w:eastAsiaTheme="minorEastAsia"/>
        </w:rPr>
        <w:t xml:space="preserve"> is small, the second term on the right-hand side of Eq. 1b results.</w:t>
      </w:r>
      <w:r w:rsidR="006B39E1">
        <w:rPr>
          <w:rFonts w:eastAsiaTheme="minorEastAsia"/>
        </w:rPr>
        <w:t xml:space="preserve"> </w:t>
      </w:r>
    </w:p>
    <w:p w:rsidR="00275FDE" w:rsidRDefault="00275FDE" w:rsidP="00843222">
      <w:pPr>
        <w:pStyle w:val="ListParagraph"/>
        <w:ind w:left="360"/>
        <w:rPr>
          <w:rFonts w:eastAsiaTheme="minorEastAsia"/>
        </w:rPr>
      </w:pPr>
    </w:p>
    <w:p w:rsidR="00565742" w:rsidRDefault="006B39E1" w:rsidP="006F080C">
      <w:pPr>
        <w:pStyle w:val="ListParagraph"/>
        <w:ind w:left="0"/>
        <w:rPr>
          <w:rFonts w:eastAsiaTheme="minorEastAsia"/>
        </w:rPr>
      </w:pPr>
      <w:r>
        <w:rPr>
          <w:rFonts w:eastAsiaTheme="minorEastAsia"/>
        </w:rPr>
        <w:t>Eq</w:t>
      </w:r>
      <w:r w:rsidR="00275FDE">
        <w:rPr>
          <w:rFonts w:eastAsiaTheme="minorEastAsia"/>
        </w:rPr>
        <w:t>uations</w:t>
      </w:r>
      <w:r>
        <w:rPr>
          <w:rFonts w:eastAsiaTheme="minorEastAsia"/>
        </w:rPr>
        <w:t xml:space="preserve"> </w:t>
      </w:r>
      <w:r w:rsidR="009619FE">
        <w:rPr>
          <w:rFonts w:eastAsiaTheme="minorEastAsia"/>
        </w:rPr>
        <w:t>7</w:t>
      </w:r>
      <w:r>
        <w:rPr>
          <w:rFonts w:eastAsiaTheme="minorEastAsia"/>
        </w:rPr>
        <w:t xml:space="preserve"> and 1b represent </w:t>
      </w:r>
      <w:r w:rsidR="00275FDE">
        <w:rPr>
          <w:rFonts w:eastAsiaTheme="minorEastAsia"/>
        </w:rPr>
        <w:t>the primary</w:t>
      </w:r>
      <w:r>
        <w:rPr>
          <w:rFonts w:eastAsiaTheme="minorEastAsia"/>
        </w:rPr>
        <w:t xml:space="preserve"> departure</w:t>
      </w:r>
      <w:r w:rsidR="00275FDE">
        <w:rPr>
          <w:rFonts w:eastAsiaTheme="minorEastAsia"/>
        </w:rPr>
        <w:t xml:space="preserve"> of </w:t>
      </w:r>
      <w:r w:rsidR="00DD29EF">
        <w:t>QLC</w:t>
      </w:r>
      <w:r w:rsidR="00D55ECF">
        <w:t>-</w:t>
      </w:r>
      <w:r w:rsidR="00DD29EF">
        <w:t xml:space="preserve">2 </w:t>
      </w:r>
      <w:r>
        <w:rPr>
          <w:rFonts w:eastAsiaTheme="minorEastAsia"/>
        </w:rPr>
        <w:t xml:space="preserve">from </w:t>
      </w:r>
      <w:r w:rsidR="00DD29EF">
        <w:t>QLC</w:t>
      </w:r>
      <w:r w:rsidR="00D55ECF">
        <w:t>-</w:t>
      </w:r>
      <w:r w:rsidR="00DD29EF">
        <w:t>1</w:t>
      </w:r>
      <w:r>
        <w:rPr>
          <w:rFonts w:eastAsiaTheme="minorEastAsia"/>
        </w:rPr>
        <w:t>.</w:t>
      </w:r>
      <w:r w:rsidR="00843222">
        <w:rPr>
          <w:rFonts w:eastAsiaTheme="minorEastAsia"/>
        </w:rPr>
        <w:t xml:space="preserve"> </w:t>
      </w:r>
      <w:r w:rsidR="00120065" w:rsidRPr="00275FDE">
        <w:rPr>
          <w:rFonts w:eastAsiaTheme="minorEastAsia"/>
        </w:rPr>
        <w:t>With</w:t>
      </w:r>
      <w:r w:rsidR="00AC7714" w:rsidRPr="00275FDE">
        <w:rPr>
          <w:rFonts w:eastAsiaTheme="minorEastAsia"/>
        </w:rPr>
        <w:t xml:space="preserve"> </w:t>
      </w:r>
      <w:r w:rsidR="00276A05" w:rsidRPr="00275FDE">
        <w:rPr>
          <w:rFonts w:eastAsiaTheme="minorEastAsia"/>
        </w:rPr>
        <w:t>this revision</w:t>
      </w:r>
      <w:r w:rsidR="00120065" w:rsidRPr="00275FDE">
        <w:rPr>
          <w:rFonts w:eastAsiaTheme="minorEastAsia"/>
        </w:rPr>
        <w:t xml:space="preserve">, </w:t>
      </w:r>
      <w:r w:rsidR="00AC7714" w:rsidRPr="00275FDE">
        <w:rPr>
          <w:rFonts w:eastAsiaTheme="minorEastAsia"/>
        </w:rPr>
        <w:t xml:space="preserve">we are able to </w:t>
      </w:r>
      <w:r w:rsidR="00811D65">
        <w:rPr>
          <w:rFonts w:eastAsiaTheme="minorEastAsia"/>
        </w:rPr>
        <w:t>specify</w:t>
      </w:r>
      <w:r w:rsidR="00AC7714" w:rsidRPr="00275FDE">
        <w:rPr>
          <w:rFonts w:eastAsiaTheme="minorEastAsia"/>
        </w:rPr>
        <w:t xml:space="preserve"> the rate of </w:t>
      </w:r>
      <w:r w:rsidR="00276A05" w:rsidRPr="00275FDE">
        <w:rPr>
          <w:rFonts w:eastAsiaTheme="minorEastAsia"/>
        </w:rPr>
        <w:t>quasi-liquid/ice equilibration relative to processes (</w:t>
      </w:r>
      <w:proofErr w:type="spellStart"/>
      <w:r w:rsidR="00276A05" w:rsidRPr="00275FDE">
        <w:rPr>
          <w:rFonts w:eastAsiaTheme="minorEastAsia"/>
        </w:rPr>
        <w:t>i</w:t>
      </w:r>
      <w:proofErr w:type="spellEnd"/>
      <w:r w:rsidR="00276A05" w:rsidRPr="00275FDE">
        <w:rPr>
          <w:rFonts w:eastAsiaTheme="minorEastAsia"/>
        </w:rPr>
        <w:t>) and (ii)</w:t>
      </w:r>
      <w:r w:rsidR="00C42454" w:rsidRPr="00275FDE">
        <w:rPr>
          <w:rFonts w:eastAsiaTheme="minorEastAsia"/>
        </w:rPr>
        <w:t>. Specifying a</w:t>
      </w:r>
      <w:r w:rsidR="00276A05" w:rsidRPr="00275FDE">
        <w:rPr>
          <w:rFonts w:eastAsiaTheme="minorEastAsia"/>
        </w:rPr>
        <w:t xml:space="preserve"> small</w:t>
      </w:r>
      <w:r w:rsidR="00C42454" w:rsidRPr="00275FDE">
        <w:rPr>
          <w:rFonts w:eastAsiaTheme="minorEastAsia"/>
        </w:rPr>
        <w:t xml:space="preserve"> value for</w:t>
      </w:r>
      <w:r w:rsidR="00AC7714"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64E12" w:rsidRPr="00275FDE">
        <w:rPr>
          <w:rFonts w:eastAsiaTheme="minorEastAsia"/>
        </w:rPr>
        <w:t xml:space="preserve">, for example, </w:t>
      </w:r>
      <w:r w:rsidR="00C42454" w:rsidRPr="00275FDE">
        <w:rPr>
          <w:rFonts w:eastAsiaTheme="minorEastAsia"/>
        </w:rPr>
        <w:t xml:space="preserve">would </w:t>
      </w:r>
      <w:r w:rsidR="00264E12" w:rsidRPr="00275FDE">
        <w:rPr>
          <w:rFonts w:eastAsiaTheme="minorEastAsia"/>
        </w:rPr>
        <w:t>represent</w:t>
      </w:r>
      <w:r w:rsidR="00C42454" w:rsidRPr="00275FDE">
        <w:rPr>
          <w:rFonts w:eastAsiaTheme="minorEastAsia"/>
        </w:rPr>
        <w:t xml:space="preserve"> the idea that</w:t>
      </w:r>
      <w:r w:rsidR="00276A05" w:rsidRPr="00275FDE">
        <w:rPr>
          <w:rFonts w:eastAsiaTheme="minorEastAsia"/>
        </w:rPr>
        <w:t xml:space="preserve"> quasi-liquid/ice equilibration is fast compared </w:t>
      </w:r>
      <w:r w:rsidR="00120065" w:rsidRPr="00275FDE">
        <w:rPr>
          <w:rFonts w:eastAsiaTheme="minorEastAsia"/>
        </w:rPr>
        <w:t xml:space="preserve">to </w:t>
      </w:r>
      <w:r w:rsidR="0069585B">
        <w:rPr>
          <w:rFonts w:eastAsiaTheme="minorEastAsia"/>
        </w:rPr>
        <w:t>those processes</w:t>
      </w:r>
      <w:r w:rsidR="00120065" w:rsidRPr="00275FDE">
        <w:rPr>
          <w:rFonts w:eastAsiaTheme="minorEastAsia"/>
        </w:rPr>
        <w:t>,</w:t>
      </w:r>
      <w:r w:rsidR="00276A05" w:rsidRPr="00275FDE">
        <w:rPr>
          <w:rFonts w:eastAsiaTheme="minorEastAsia"/>
        </w:rPr>
        <w:t xml:space="preserve"> while larg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76A05" w:rsidRPr="00275FDE">
        <w:rPr>
          <w:rFonts w:eastAsiaTheme="minorEastAsia"/>
        </w:rPr>
        <w:t xml:space="preserve"> </w:t>
      </w:r>
      <w:r w:rsidR="00C42454" w:rsidRPr="00275FDE">
        <w:rPr>
          <w:rFonts w:eastAsiaTheme="minorEastAsia"/>
        </w:rPr>
        <w:t xml:space="preserve">would </w:t>
      </w:r>
      <w:r w:rsidR="00276A05" w:rsidRPr="00275FDE">
        <w:rPr>
          <w:rFonts w:eastAsiaTheme="minorEastAsia"/>
        </w:rPr>
        <w:t>mean</w:t>
      </w:r>
      <w:r w:rsidR="00264E12" w:rsidRPr="00275FDE">
        <w:rPr>
          <w:rFonts w:eastAsiaTheme="minorEastAsia"/>
        </w:rPr>
        <w:t xml:space="preserve"> the opposite</w:t>
      </w:r>
      <w:r w:rsidR="004D4B3A" w:rsidRPr="00275FDE">
        <w:rPr>
          <w:rFonts w:eastAsiaTheme="minorEastAsia"/>
        </w:rPr>
        <w:t xml:space="preserve">. </w:t>
      </w:r>
      <w:r w:rsidR="00276A05" w:rsidRPr="00275FDE">
        <w:rPr>
          <w:rFonts w:eastAsiaTheme="minorEastAsia"/>
        </w:rPr>
        <w:t>W</w:t>
      </w:r>
      <w:r w:rsidR="00A97378" w:rsidRPr="00275FDE">
        <w:rPr>
          <w:rFonts w:eastAsiaTheme="minorEastAsia"/>
        </w:rPr>
        <w:t xml:space="preserve">e do not have reliable </w:t>
      </w:r>
      <w:r w:rsidR="006F080C">
        <w:rPr>
          <w:rFonts w:eastAsiaTheme="minorEastAsia"/>
        </w:rPr>
        <w:t>observational</w:t>
      </w:r>
      <w:r w:rsidR="00A97378" w:rsidRPr="00275FDE">
        <w:rPr>
          <w:rFonts w:eastAsiaTheme="minorEastAsia"/>
        </w:rPr>
        <w:t xml:space="preserve"> </w:t>
      </w:r>
      <w:r w:rsidR="006F080C">
        <w:rPr>
          <w:rFonts w:eastAsiaTheme="minorEastAsia"/>
        </w:rPr>
        <w:t>values of</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120065" w:rsidRPr="00275FDE">
        <w:rPr>
          <w:rFonts w:eastAsiaTheme="minorEastAsia"/>
        </w:rPr>
        <w:t xml:space="preserve">but </w:t>
      </w:r>
      <w:r w:rsidR="00A97378" w:rsidRPr="00275FDE">
        <w:rPr>
          <w:rFonts w:eastAsiaTheme="minorEastAsia"/>
        </w:rPr>
        <w:t xml:space="preserve">we do have a guidepost: because the “diffusive slowdown” mechanism for stabilization of faceted ice </w:t>
      </w:r>
      <w:r w:rsidR="00D45E44" w:rsidRPr="00275FDE">
        <w:rPr>
          <w:rFonts w:eastAsiaTheme="minorEastAsia"/>
        </w:rPr>
        <w:t xml:space="preserve">growth </w:t>
      </w:r>
      <w:r w:rsidR="00A97378" w:rsidRPr="00275FDE">
        <w:rPr>
          <w:rFonts w:eastAsiaTheme="minorEastAsia"/>
        </w:rPr>
        <w:t xml:space="preserve">described </w:t>
      </w:r>
      <w:r w:rsidR="00557561">
        <w:rPr>
          <w:rFonts w:eastAsiaTheme="minorEastAsia"/>
        </w:rPr>
        <w:t>above</w:t>
      </w:r>
      <w:r w:rsidR="00A97378" w:rsidRPr="00275FDE">
        <w:rPr>
          <w:rFonts w:eastAsiaTheme="minorEastAsia"/>
        </w:rPr>
        <w:t xml:space="preserve"> require</w:t>
      </w:r>
      <w:r w:rsidR="00D55ECF">
        <w:rPr>
          <w:rFonts w:eastAsiaTheme="minorEastAsia"/>
        </w:rPr>
        <w:t>s</w:t>
      </w:r>
      <w:r w:rsidR="00A97378" w:rsidRPr="00275FDE">
        <w:rPr>
          <w:rFonts w:eastAsiaTheme="minorEastAsia"/>
        </w:rPr>
        <w:t xml:space="preserve"> that quasi-liquid/ice equilibration be slow compared to surface diffusion, we should </w:t>
      </w:r>
      <w:r w:rsidR="00D45E44" w:rsidRPr="00275FDE">
        <w:rPr>
          <w:rFonts w:eastAsiaTheme="minorEastAsia"/>
        </w:rPr>
        <w:t xml:space="preserve">not be surprised if </w:t>
      </w:r>
      <w:r w:rsidR="00276A05" w:rsidRPr="00275FDE">
        <w:rPr>
          <w:rFonts w:eastAsiaTheme="minorEastAsia"/>
        </w:rPr>
        <w:t xml:space="preserve">we find that </w:t>
      </w:r>
      <w:r w:rsidR="00D45E44" w:rsidRPr="00275FDE">
        <w:rPr>
          <w:rFonts w:eastAsiaTheme="minorEastAsia"/>
        </w:rPr>
        <w:t>large</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D45E44" w:rsidRPr="00275FDE">
        <w:rPr>
          <w:rFonts w:eastAsiaTheme="minorEastAsia"/>
        </w:rPr>
        <w:t xml:space="preserve">leads to stable growth </w:t>
      </w:r>
      <w:r w:rsidR="007B3AFE">
        <w:rPr>
          <w:rFonts w:eastAsiaTheme="minorEastAsia"/>
        </w:rPr>
        <w:t>dynamics</w:t>
      </w:r>
      <w:r w:rsidR="00A97378" w:rsidRPr="00275FDE">
        <w:rPr>
          <w:rFonts w:eastAsiaTheme="minorEastAsia"/>
        </w:rPr>
        <w:t>.</w:t>
      </w:r>
      <w:r w:rsidR="00D45E44" w:rsidRPr="00275FDE">
        <w:rPr>
          <w:rFonts w:eastAsiaTheme="minorEastAsia"/>
        </w:rPr>
        <w:t xml:space="preserve"> We return to this topic </w:t>
      </w:r>
      <w:r w:rsidR="00306656" w:rsidRPr="00275FDE">
        <w:rPr>
          <w:rFonts w:eastAsiaTheme="minorEastAsia"/>
        </w:rPr>
        <w:t>below</w:t>
      </w:r>
      <w:r w:rsidR="00D45E44" w:rsidRPr="00275FDE">
        <w:rPr>
          <w:rFonts w:eastAsiaTheme="minorEastAsia"/>
        </w:rPr>
        <w:t>.</w:t>
      </w:r>
    </w:p>
    <w:p w:rsidR="00F44472" w:rsidRDefault="00F44472" w:rsidP="00F44472">
      <w:pPr>
        <w:rPr>
          <w:rFonts w:eastAsiaTheme="minorEastAsia"/>
        </w:rPr>
      </w:pPr>
    </w:p>
    <w:p w:rsidR="00F44472" w:rsidRPr="00F44472" w:rsidRDefault="00F44472" w:rsidP="00F44472">
      <w:pPr>
        <w:pStyle w:val="ListParagraph"/>
        <w:numPr>
          <w:ilvl w:val="0"/>
          <w:numId w:val="5"/>
        </w:numPr>
        <w:rPr>
          <w:b/>
          <w:bCs/>
        </w:rPr>
      </w:pPr>
      <w:r w:rsidRPr="00F44472">
        <w:rPr>
          <w:b/>
          <w:bCs/>
        </w:rPr>
        <w:t>ESEM/GNBF retrieval</w:t>
      </w:r>
      <w:r>
        <w:rPr>
          <w:b/>
          <w:bCs/>
        </w:rPr>
        <w:t>s</w:t>
      </w:r>
    </w:p>
    <w:p w:rsidR="00F44472" w:rsidRPr="007523F3" w:rsidRDefault="00F44472" w:rsidP="00F44472">
      <w:r>
        <w:t xml:space="preserve">Environmental SEM of imaging of ice crystals has seen considerable </w:t>
      </w:r>
      <w:r w:rsidR="00F44D84">
        <w:t>development</w:t>
      </w:r>
      <w:r>
        <w:t xml:space="preserve"> in recent years, including the ability to </w:t>
      </w:r>
      <w:r w:rsidR="00025A8B">
        <w:t xml:space="preserve">image actively </w:t>
      </w:r>
      <w:r>
        <w:t>grow</w:t>
      </w:r>
      <w:r w:rsidR="00025A8B">
        <w:t>ing</w:t>
      </w:r>
      <w:r>
        <w:t xml:space="preserve"> </w:t>
      </w:r>
      <w:r w:rsidR="00025A8B">
        <w:t xml:space="preserve">and ablating </w:t>
      </w:r>
      <w:r>
        <w:t>crystals by manipulating the temperature and pressure inside an SEM chamber</w:t>
      </w:r>
      <w:r w:rsidR="002C4B0C">
        <w:t xml:space="preserve"> </w:t>
      </w:r>
      <w:r w:rsidR="002C4B0C">
        <w:fldChar w:fldCharType="begin"/>
      </w:r>
      <w:r w:rsidR="002C4B0C">
        <w:instrText xml:space="preserve"> ADDIN ZOTERO_ITEM CSL_CITATION {"citationID":"KwwI418W","properties":{"formattedCitation":"(Pfalzgraff, Hulscher, and Neshyba 2010; Zimmermann et al. 2007)","plainCitation":"(Pfalzgraff, Hulscher, and Neshyba 2010; Zimmermann et al. 2007)","noteIndex":0},"citationItems":[{"id":580,"uris":["http://zotero.org/users/189886/items/FTQ3QXMG"],"itemData":{"id":580,"type":"article-journal","container-title":"Atmos. Chem. Phys.","DOI":"10.5194/acp-10-2927-2010","ISSN":"1680-7324","issue":"6","journalAbbreviation":"Atmos. Chem. Phys.","page":"2927-2935","source":"Copernicus Online Journals","title":"Scanning electron microscopy and molecular dynamics of surfaces of growing and ablating hexagonal ice crystals","volume":"10","author":[{"family":"Pfalzgraff","given":"W. C."},{"family":"Hulscher","given":"R. M."},{"family":"Neshyba","given":"S. P."}],"issued":{"date-parts":[["2010",3,29]]}},"label":"page"},{"id":1972,"uris":["http://zotero.org/users/189886/items/KZQ34KY5"],"itemData":{"id":1972,"type":"article-journal","abstract":"Semantic Scholar extracted view of \"Environmental scanning electron microscopy (ESEM) as a new technique to determine the ice nucleation capability of individual atmospheric aerosol particles\" by F. Zimmermann et al.","container-title":"Atmospheric Environment","DOI":"10.1016/j.atmosenv.2007.06.023","ISSN":"13522310","issue":"37","journalAbbreviation":"Atmospheric Environment","language":"en","page":"8219-8227","source":"Semantic Scholar","title":"Environmental scanning electron microscopy (ESEM) as a new technique to determine the ice nucleation capability of individual atmospheric aerosol particles","volume":"41","author":[{"family":"Zimmermann","given":"Frank"},{"family":"Ebert","given":"Martin"},{"family":"Worringen","given":"Annette"},{"family":"Schütz","given":"Lothar"},{"family":"Weinbruch","given":"Stephan"}],"issued":{"date-parts":[["2007",12]]}},"label":"page"}],"schema":"https://github.com/citation-style-language/schema/raw/master/csl-citation.json"} </w:instrText>
      </w:r>
      <w:r w:rsidR="002C4B0C">
        <w:fldChar w:fldCharType="separate"/>
      </w:r>
      <w:r w:rsidR="00685AA4">
        <w:rPr>
          <w:noProof/>
        </w:rPr>
        <w:t>(Pfalzgraff, Hulscher, and Neshyba 2010; Zimmermann et al. 2007)</w:t>
      </w:r>
      <w:r w:rsidR="002C4B0C">
        <w:fldChar w:fldCharType="end"/>
      </w:r>
      <w:r>
        <w:t xml:space="preserve">. In tandem with those developments </w:t>
      </w:r>
      <w:r w:rsidR="007477C7">
        <w:t>are</w:t>
      </w:r>
      <w:r>
        <w:t xml:space="preserve"> computer codes for generating quantitative surface morphologies using a Gauss-Newton in a Bayesian Framework </w:t>
      </w:r>
      <w:r>
        <w:lastRenderedPageBreak/>
        <w:t>(GNBF) algorithm</w:t>
      </w:r>
      <w:r w:rsidR="00774778">
        <w:t xml:space="preserve"> </w:t>
      </w:r>
      <w:r w:rsidR="00774778">
        <w:fldChar w:fldCharType="begin"/>
      </w:r>
      <w:r w:rsidR="00774778">
        <w:instrText xml:space="preserve"> ADDIN ZOTERO_ITEM CSL_CITATION {"citationID":"tRdhgPha","properties":{"formattedCitation":"(Butterfield et al. 2017)","plainCitation":"(Butterfield et al. 2017)","noteIndex":0},"citationItems":[{"id":1959,"uris":["http://zotero.org/users/189886/items/QTX68CGI"],"itemData":{"id":1959,"type":"article-journal","abstract":"We present a method for inferring surface morphology of ice from scanning electron microscope images. We first develop a novel functional form for the backscattered electron intensity as a function of ice facet orientation; this form is parameterized using smooth ice facets of known orientation. Three-dimensional representations of rough surfaces are retrieved at approximately micrometer resolution using Gauss-Newton inversion within a Bayesian framework. Statistical analysis of the resulting data sets permits characterization of ice surface roughness with a much higher statistical confidence than previously possible. A survey of results in the range −39°C to −29°C shows that characteristics of the roughness (e.g., Weibull parameters) are sensitive not only to the degree of roughening but also to the symmetry of the roughening. These results suggest that roughening characteristics obtained by remote sensing and in situ measurements of atmospheric ice clouds can potentially provide more facet-specific information than has previously been appreciated.","container-title":"Journal of Geophysical Research: Atmospheres","DOI":"10.1002/2016JD026094","ISSN":"2169-8996","issue":"5","language":"en","note":"_eprint: https://onlinelibrary.wiley.com/doi/pdf/10.1002/2016JD026094","page":"3023-3041","source":"Wiley Online Library","title":"Quantitative three-dimensional ice roughness from scanning electron microscopy","volume":"122","author":[{"family":"Butterfield","given":"Nicholas"},{"family":"Rowe","given":"Penny M."},{"family":"Stewart","given":"Emily"},{"family":"Roesel","given":"David"},{"family":"Neshyba","given":"Steven"}],"issued":{"date-parts":[["2017"]]}}}],"schema":"https://github.com/citation-style-language/schema/raw/master/csl-citation.json"} </w:instrText>
      </w:r>
      <w:r w:rsidR="00774778">
        <w:fldChar w:fldCharType="separate"/>
      </w:r>
      <w:r w:rsidR="00685AA4">
        <w:rPr>
          <w:noProof/>
        </w:rPr>
        <w:t>(Butterfield et al. 2017)</w:t>
      </w:r>
      <w:r w:rsidR="00774778">
        <w:fldChar w:fldCharType="end"/>
      </w:r>
      <w:r>
        <w:t xml:space="preserve">. The combination – a process we will refer to here as “ESEM/GNBF retrieval” – provides opportunities for </w:t>
      </w:r>
      <w:r w:rsidR="006F080C">
        <w:t>vetting model</w:t>
      </w:r>
      <w:r>
        <w:t xml:space="preserve"> predictions of </w:t>
      </w:r>
      <w:r w:rsidR="006F080C">
        <w:t>surface morphology against experiment at resolutions that are not quite commensurate with one another, but approaching that</w:t>
      </w:r>
      <w:r w:rsidR="00DE43AC">
        <w:t xml:space="preserve"> level</w:t>
      </w:r>
      <w:r>
        <w:t xml:space="preserve">. Details </w:t>
      </w:r>
      <w:r w:rsidR="00D3182D">
        <w:t>are given</w:t>
      </w:r>
      <w:r>
        <w:t xml:space="preserve"> </w:t>
      </w:r>
      <w:r w:rsidR="00D3182D">
        <w:t>in</w:t>
      </w:r>
      <w:r>
        <w:t xml:space="preserve"> Appendix 1.</w:t>
      </w:r>
    </w:p>
    <w:p w:rsidR="00F44472" w:rsidRDefault="00F44472" w:rsidP="00F44472">
      <w:pPr>
        <w:rPr>
          <w:rFonts w:eastAsiaTheme="minorEastAsia"/>
        </w:rPr>
      </w:pPr>
    </w:p>
    <w:p w:rsidR="00F44472" w:rsidRPr="00F44472" w:rsidRDefault="00CA2D18" w:rsidP="00F44472">
      <w:pPr>
        <w:pStyle w:val="ListParagraph"/>
        <w:numPr>
          <w:ilvl w:val="0"/>
          <w:numId w:val="5"/>
        </w:numPr>
        <w:rPr>
          <w:b/>
          <w:bCs/>
        </w:rPr>
      </w:pPr>
      <w:r>
        <w:rPr>
          <w:b/>
          <w:bCs/>
        </w:rPr>
        <w:t>Vapor field</w:t>
      </w:r>
      <w:r w:rsidR="00D3182D">
        <w:rPr>
          <w:b/>
          <w:bCs/>
        </w:rPr>
        <w:t xml:space="preserve"> simulations</w:t>
      </w:r>
    </w:p>
    <w:p w:rsidR="00F44472" w:rsidRDefault="00D3182D" w:rsidP="00F44472">
      <w:pPr>
        <w:rPr>
          <w:rFonts w:eastAsiaTheme="minorEastAsia"/>
        </w:rPr>
      </w:pPr>
      <w:r>
        <w:rPr>
          <w:rFonts w:eastAsiaTheme="minorEastAsia"/>
        </w:rPr>
        <w:t>QLC-2 require</w:t>
      </w:r>
      <w:r w:rsidR="00DE61AF">
        <w:rPr>
          <w:rFonts w:eastAsiaTheme="minorEastAsia"/>
        </w:rPr>
        <w:t>s</w:t>
      </w:r>
      <w:r>
        <w:rPr>
          <w:rFonts w:eastAsiaTheme="minorEastAsia"/>
        </w:rPr>
        <w:t xml:space="preserve"> numerous </w:t>
      </w:r>
      <w:r w:rsidR="003671E3">
        <w:rPr>
          <w:rFonts w:eastAsiaTheme="minorEastAsia"/>
        </w:rPr>
        <w:t>parameterizations.</w:t>
      </w:r>
      <w:r>
        <w:rPr>
          <w:rFonts w:eastAsiaTheme="minorEastAsia"/>
        </w:rPr>
        <w:t xml:space="preserve"> </w:t>
      </w:r>
      <w:r w:rsidR="003671E3">
        <w:rPr>
          <w:rFonts w:eastAsiaTheme="minorEastAsia"/>
        </w:rPr>
        <w:t>S</w:t>
      </w:r>
      <w:r>
        <w:rPr>
          <w:rFonts w:eastAsiaTheme="minorEastAsia"/>
        </w:rPr>
        <w:t xml:space="preserve">ome of </w:t>
      </w:r>
      <w:r w:rsidR="003671E3">
        <w:rPr>
          <w:rFonts w:eastAsiaTheme="minorEastAsia"/>
        </w:rPr>
        <w:t>these</w:t>
      </w:r>
      <w:r>
        <w:rPr>
          <w:rFonts w:eastAsiaTheme="minorEastAsia"/>
        </w:rPr>
        <w:t xml:space="preserve"> were provided, in N2016, by molecular dynamics simulations</w:t>
      </w:r>
      <w:r w:rsidR="003671E3">
        <w:rPr>
          <w:rFonts w:eastAsiaTheme="minorEastAsia"/>
        </w:rPr>
        <w:t>, and some by experimental observations.</w:t>
      </w:r>
      <w:r>
        <w:rPr>
          <w:rFonts w:eastAsiaTheme="minorEastAsia"/>
        </w:rPr>
        <w:t xml:space="preserve"> </w:t>
      </w:r>
      <w:r w:rsidR="003671E3">
        <w:rPr>
          <w:rFonts w:eastAsiaTheme="minorEastAsia"/>
        </w:rPr>
        <w:t xml:space="preserve">Unexploited in N2016, however, </w:t>
      </w:r>
      <w:r w:rsidR="002428FE">
        <w:rPr>
          <w:rFonts w:eastAsiaTheme="minorEastAsia"/>
        </w:rPr>
        <w:t>was the use of</w:t>
      </w:r>
      <w:r w:rsidR="00DE61AF">
        <w:rPr>
          <w:rFonts w:eastAsiaTheme="minorEastAsia"/>
        </w:rPr>
        <w:t xml:space="preserve"> </w:t>
      </w:r>
      <w:r w:rsidR="00D02799">
        <w:rPr>
          <w:rFonts w:eastAsiaTheme="minorEastAsia"/>
        </w:rPr>
        <w:t>gas</w:t>
      </w:r>
      <w:r w:rsidR="003671E3">
        <w:rPr>
          <w:rFonts w:eastAsiaTheme="minorEastAsia"/>
        </w:rPr>
        <w:t xml:space="preserve">-phase simulations to </w:t>
      </w:r>
      <w:r w:rsidR="00D02799">
        <w:rPr>
          <w:rFonts w:eastAsiaTheme="minorEastAsia"/>
        </w:rPr>
        <w:t>define</w:t>
      </w:r>
      <w:r w:rsidR="003671E3">
        <w:rPr>
          <w:rFonts w:eastAsiaTheme="minorEastAsia"/>
        </w:rPr>
        <w:t xml:space="preserve"> properties of</w:t>
      </w:r>
      <w:r w:rsidR="00D027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D02799">
        <w:rPr>
          <w:rFonts w:eastAsiaTheme="minorEastAsia"/>
        </w:rPr>
        <w:t>,</w:t>
      </w:r>
      <w:r w:rsidR="003671E3">
        <w:rPr>
          <w:rFonts w:eastAsiaTheme="minorEastAsia"/>
        </w:rPr>
        <w:t xml:space="preserve"> the vapor </w:t>
      </w:r>
      <w:r w:rsidR="00D02799">
        <w:rPr>
          <w:rFonts w:eastAsiaTheme="minorEastAsia"/>
        </w:rPr>
        <w:t>concentration</w:t>
      </w:r>
      <w:r w:rsidR="003671E3">
        <w:rPr>
          <w:rFonts w:eastAsiaTheme="minorEastAsia"/>
        </w:rPr>
        <w:t xml:space="preserve"> </w:t>
      </w:r>
      <w:r w:rsidR="00DE61AF">
        <w:rPr>
          <w:rFonts w:eastAsiaTheme="minorEastAsia"/>
        </w:rPr>
        <w:t>over</w:t>
      </w:r>
      <w:r w:rsidR="003671E3">
        <w:rPr>
          <w:rFonts w:eastAsiaTheme="minorEastAsia"/>
        </w:rPr>
        <w:t xml:space="preserve">lying a given ice surface. </w:t>
      </w:r>
      <w:r w:rsidR="00D02799">
        <w:rPr>
          <w:rFonts w:eastAsiaTheme="minorEastAsia"/>
        </w:rPr>
        <w:t xml:space="preserve">These simulations show that the parabolic form for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D02799">
        <w:rPr>
          <w:rFonts w:eastAsiaTheme="minorEastAsia"/>
        </w:rPr>
        <w:t xml:space="preserve">, given in Eq. </w:t>
      </w:r>
      <w:r w:rsidR="00776D99">
        <w:rPr>
          <w:rFonts w:eastAsiaTheme="minorEastAsia"/>
        </w:rPr>
        <w:t>5</w:t>
      </w:r>
      <w:r w:rsidR="00D02799">
        <w:rPr>
          <w:rFonts w:eastAsiaTheme="minorEastAsia"/>
        </w:rPr>
        <w:t>, is an accurate representation of the surface water vapor concentrations under</w:t>
      </w:r>
      <w:r w:rsidR="008D089E">
        <w:rPr>
          <w:rFonts w:eastAsiaTheme="minorEastAsia"/>
        </w:rPr>
        <w:t xml:space="preserve"> conditions of</w:t>
      </w:r>
      <w:r w:rsidR="00D02799">
        <w:rPr>
          <w:rFonts w:eastAsiaTheme="minorEastAsia"/>
        </w:rPr>
        <w:t xml:space="preserve"> constant </w:t>
      </w:r>
      <w:r w:rsidR="008D089E">
        <w:rPr>
          <w:rFonts w:eastAsiaTheme="minorEastAsia"/>
        </w:rPr>
        <w:t xml:space="preserve">water vapor </w:t>
      </w:r>
      <w:r w:rsidR="00D02799">
        <w:rPr>
          <w:rFonts w:eastAsiaTheme="minorEastAsia"/>
        </w:rPr>
        <w:t>concentration</w:t>
      </w:r>
      <w:r w:rsidR="008D089E">
        <w:rPr>
          <w:rFonts w:eastAsiaTheme="minorEastAsia"/>
        </w:rPr>
        <w:t xml:space="preserve"> far from the crystal</w:t>
      </w:r>
      <w:r w:rsidR="00D02799">
        <w:rPr>
          <w:rFonts w:eastAsiaTheme="minorEastAsia"/>
        </w:rPr>
        <w:t xml:space="preserve">; they also provide a means of parameterizing </w:t>
      </w:r>
      <w:r w:rsidR="00D02799" w:rsidRPr="00395472">
        <w:rPr>
          <w:rFonts w:eastAsiaTheme="minorEastAsia"/>
        </w:rPr>
        <w:t xml:space="preserve">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D02799" w:rsidRPr="00395472">
        <w:rPr>
          <w:rFonts w:eastAsiaTheme="minorEastAsia"/>
        </w:rPr>
        <w:t xml:space="preserve"> </w:t>
      </w:r>
      <w:r w:rsidR="00D02799">
        <w:rPr>
          <w:rFonts w:eastAsiaTheme="minorEastAsia"/>
        </w:rPr>
        <w:t>as a function of</w:t>
      </w:r>
      <w:r w:rsidR="00D02799" w:rsidRPr="00395472">
        <w:rPr>
          <w:rFonts w:eastAsiaTheme="minorEastAsia"/>
        </w:rPr>
        <w:t xml:space="preserve"> </w:t>
      </w:r>
      <w:r w:rsidR="00D02799">
        <w:rPr>
          <w:rFonts w:eastAsiaTheme="minorEastAsia"/>
        </w:rPr>
        <w:t xml:space="preserve">the size of the </w:t>
      </w:r>
      <w:r w:rsidR="00D02799" w:rsidRPr="00395472">
        <w:rPr>
          <w:rFonts w:eastAsiaTheme="minorEastAsia"/>
        </w:rPr>
        <w:t>crystal (</w:t>
      </w:r>
      <m:oMath>
        <m:r>
          <w:rPr>
            <w:rFonts w:ascii="Cambria Math" w:eastAsiaTheme="minorEastAsia" w:hAnsi="Cambria Math"/>
          </w:rPr>
          <m:t>L</m:t>
        </m:r>
      </m:oMath>
      <w:r w:rsidR="00D02799" w:rsidRPr="00395472">
        <w:rPr>
          <w:rFonts w:eastAsiaTheme="minorEastAsia"/>
        </w:rPr>
        <w:t>)</w:t>
      </w:r>
      <w:r w:rsidR="00D02799">
        <w:rPr>
          <w:rFonts w:eastAsiaTheme="minorEastAsia"/>
        </w:rPr>
        <w:t>, as well as the ambient temperature and air pressure.</w:t>
      </w:r>
      <w:r w:rsidR="002428FE">
        <w:rPr>
          <w:rFonts w:eastAsiaTheme="minorEastAsia"/>
        </w:rPr>
        <w:t xml:space="preserve"> </w:t>
      </w:r>
      <w:r w:rsidR="003671E3">
        <w:rPr>
          <w:rFonts w:eastAsiaTheme="minorEastAsia"/>
        </w:rPr>
        <w:t xml:space="preserve">Details </w:t>
      </w:r>
      <w:r w:rsidR="00D02799">
        <w:rPr>
          <w:rFonts w:eastAsiaTheme="minorEastAsia"/>
        </w:rPr>
        <w:t>about the</w:t>
      </w:r>
      <w:r w:rsidR="007412E4">
        <w:rPr>
          <w:rFonts w:eastAsiaTheme="minorEastAsia"/>
        </w:rPr>
        <w:t>se</w:t>
      </w:r>
      <w:r w:rsidR="00D02799">
        <w:rPr>
          <w:rFonts w:eastAsiaTheme="minorEastAsia"/>
        </w:rPr>
        <w:t xml:space="preserve"> </w:t>
      </w:r>
      <w:r w:rsidR="007412E4">
        <w:rPr>
          <w:rFonts w:eastAsiaTheme="minorEastAsia"/>
        </w:rPr>
        <w:t>gas-phase simulations</w:t>
      </w:r>
      <w:r w:rsidR="00D02799">
        <w:rPr>
          <w:rFonts w:eastAsiaTheme="minorEastAsia"/>
        </w:rPr>
        <w:t xml:space="preserve"> </w:t>
      </w:r>
      <w:r w:rsidR="003671E3">
        <w:rPr>
          <w:rFonts w:eastAsiaTheme="minorEastAsia"/>
        </w:rPr>
        <w:t>are given in Appendix 2</w:t>
      </w:r>
      <w:r w:rsidR="00274FB2">
        <w:rPr>
          <w:rFonts w:eastAsiaTheme="minorEastAsia"/>
        </w:rPr>
        <w:t>.</w:t>
      </w:r>
    </w:p>
    <w:p w:rsidR="00D3182D" w:rsidRPr="00F44472" w:rsidRDefault="00D3182D" w:rsidP="00F44472">
      <w:pPr>
        <w:rPr>
          <w:rFonts w:eastAsiaTheme="minorEastAsia"/>
        </w:rPr>
      </w:pPr>
    </w:p>
    <w:p w:rsidR="0014564D" w:rsidRDefault="0014564D" w:rsidP="00D42064">
      <w:pPr>
        <w:pStyle w:val="ListParagraph"/>
        <w:numPr>
          <w:ilvl w:val="0"/>
          <w:numId w:val="5"/>
        </w:numPr>
        <w:rPr>
          <w:b/>
          <w:bCs/>
        </w:rPr>
      </w:pPr>
      <w:r>
        <w:rPr>
          <w:b/>
          <w:bCs/>
        </w:rPr>
        <w:t>Parameterizations</w:t>
      </w:r>
    </w:p>
    <w:p w:rsidR="00A22201" w:rsidRDefault="00775F62" w:rsidP="0014564D">
      <w:r>
        <w:t xml:space="preserve">For the purpose of exploring solutions to the QLC-2 equations of motion, it is necessary to define values </w:t>
      </w:r>
      <w:r w:rsidR="00A70500">
        <w:t>of</w:t>
      </w:r>
      <w:r>
        <w:t xml:space="preserve"> the </w:t>
      </w:r>
      <w:r w:rsidR="0014564D">
        <w:t>parameters</w:t>
      </w:r>
      <w:r w:rsidR="00B64C3D">
        <w:t xml:space="preserve"> </w:t>
      </w:r>
      <w:r>
        <w:t xml:space="preserve">appearing in </w:t>
      </w:r>
      <w:proofErr w:type="spellStart"/>
      <w:r>
        <w:t>Eqs</w:t>
      </w:r>
      <w:proofErr w:type="spellEnd"/>
      <w:r>
        <w:t>. 1-</w:t>
      </w:r>
      <w:r w:rsidR="009619FE">
        <w:t>7</w:t>
      </w:r>
      <w:r>
        <w:t>. To do so, we employ</w:t>
      </w:r>
      <w:r w:rsidR="008D089E">
        <w:t xml:space="preserve"> here</w:t>
      </w:r>
      <w:r>
        <w:t xml:space="preserve"> </w:t>
      </w:r>
      <w:r w:rsidR="004B36F4">
        <w:t>two</w:t>
      </w:r>
      <w:r>
        <w:t xml:space="preserve"> separate strategies. </w:t>
      </w:r>
    </w:p>
    <w:p w:rsidR="00A22201" w:rsidRDefault="00A22201" w:rsidP="0014564D"/>
    <w:p w:rsidR="005E18DE" w:rsidRDefault="00FB00A9" w:rsidP="0014564D">
      <w:r w:rsidRPr="00B21936">
        <w:rPr>
          <w:b/>
          <w:bCs/>
        </w:rPr>
        <w:t>S</w:t>
      </w:r>
      <w:r w:rsidR="00A22201" w:rsidRPr="00B21936">
        <w:rPr>
          <w:b/>
          <w:bCs/>
        </w:rPr>
        <w:t>trategy A</w:t>
      </w:r>
      <w:r w:rsidR="004B36F4">
        <w:rPr>
          <w:b/>
          <w:bCs/>
        </w:rPr>
        <w:t xml:space="preserve"> – Standalone QLC-2</w:t>
      </w:r>
    </w:p>
    <w:p w:rsidR="0034083F" w:rsidRDefault="00B00A6E" w:rsidP="0014564D">
      <w:r>
        <w:t>In Strategy A, m</w:t>
      </w:r>
      <w:r w:rsidR="00FB00A9">
        <w:t>odel parameters</w:t>
      </w:r>
      <w:r w:rsidR="005E18DE">
        <w:t xml:space="preserve"> </w:t>
      </w:r>
      <w:r w:rsidR="00C205C0">
        <w:t xml:space="preserve">are </w:t>
      </w:r>
      <w:r w:rsidR="0046339E">
        <w:t xml:space="preserve">explicitly </w:t>
      </w:r>
      <w:r w:rsidR="005E18DE">
        <w:t>specified as inputs</w:t>
      </w:r>
      <w:r w:rsidR="005656C7">
        <w:t>,</w:t>
      </w:r>
    </w:p>
    <w:p w:rsidR="000B1009" w:rsidRDefault="000B1009" w:rsidP="0014564D"/>
    <w:p w:rsidR="00420E6B" w:rsidRPr="0034083F" w:rsidRDefault="00420E6B" w:rsidP="00420E6B">
      <w:pPr>
        <w:pStyle w:val="ListParagraph"/>
        <w:numPr>
          <w:ilvl w:val="0"/>
          <w:numId w:val="33"/>
        </w:numPr>
      </w:pPr>
      <m:oMath>
        <m:r>
          <w:rPr>
            <w:rFonts w:ascii="Cambria Math" w:eastAsiaTheme="minorEastAsia" w:hAnsi="Cambria Math"/>
          </w:rPr>
          <m:t>L</m:t>
        </m:r>
      </m:oMath>
      <w:r>
        <w:rPr>
          <w:rFonts w:eastAsiaTheme="minorEastAsia"/>
          <w:iCs/>
        </w:rPr>
        <w:t xml:space="preserve">, </w:t>
      </w:r>
      <w:r w:rsidR="008D089E">
        <w:rPr>
          <w:rFonts w:eastAsiaTheme="minorEastAsia"/>
          <w:iCs/>
        </w:rPr>
        <w:t xml:space="preserve">the </w:t>
      </w:r>
      <w:r>
        <w:rPr>
          <w:rFonts w:eastAsiaTheme="minorEastAsia"/>
          <w:iCs/>
        </w:rPr>
        <w:t>distance from facet center to corner</w:t>
      </w:r>
      <w:r w:rsidR="004B36F4">
        <w:rPr>
          <w:rFonts w:eastAsiaTheme="minorEastAsia"/>
        </w:rPr>
        <w:t>.</w:t>
      </w:r>
    </w:p>
    <w:p w:rsidR="0034083F" w:rsidRPr="00FB00A9" w:rsidRDefault="0014564D" w:rsidP="0034083F">
      <w:pPr>
        <w:pStyle w:val="ListParagraph"/>
        <w:numPr>
          <w:ilvl w:val="0"/>
          <w:numId w:val="33"/>
        </w:numPr>
      </w:pPr>
      <m:oMath>
        <m:r>
          <w:rPr>
            <w:rFonts w:ascii="Cambria Math" w:eastAsiaTheme="minorEastAsia" w:hAnsi="Cambria Math"/>
          </w:rPr>
          <m:t>D</m:t>
        </m:r>
      </m:oMath>
      <w:r w:rsidR="0034083F">
        <w:rPr>
          <w:rFonts w:eastAsiaTheme="minorEastAsia"/>
        </w:rPr>
        <w:t xml:space="preserve">, </w:t>
      </w:r>
      <w:r w:rsidR="008D089E">
        <w:rPr>
          <w:rFonts w:eastAsiaTheme="minorEastAsia"/>
          <w:iCs/>
        </w:rPr>
        <w:t xml:space="preserve">the </w:t>
      </w:r>
      <w:r w:rsidR="0034083F">
        <w:rPr>
          <w:rFonts w:eastAsiaTheme="minorEastAsia"/>
        </w:rPr>
        <w:t>surface diffusion coefficient</w:t>
      </w:r>
    </w:p>
    <w:p w:rsidR="0034083F" w:rsidRPr="0034083F" w:rsidRDefault="00000000" w:rsidP="0034083F">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34083F">
        <w:rPr>
          <w:rFonts w:eastAsiaTheme="minorEastAsia"/>
        </w:rPr>
        <w:t xml:space="preserve">, </w:t>
      </w:r>
      <w:r w:rsidR="008D089E">
        <w:rPr>
          <w:rFonts w:eastAsiaTheme="minorEastAsia"/>
          <w:iCs/>
        </w:rPr>
        <w:t xml:space="preserve">the </w:t>
      </w:r>
      <w:r w:rsidR="0034083F">
        <w:rPr>
          <w:rFonts w:eastAsiaTheme="minorEastAsia"/>
        </w:rPr>
        <w:t>Hertz-Knudsen deposition velocity</w:t>
      </w:r>
    </w:p>
    <w:p w:rsidR="0046339E" w:rsidRPr="004B36F4" w:rsidRDefault="00000000" w:rsidP="004B36F4">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B64C3D">
        <w:rPr>
          <w:rFonts w:eastAsiaTheme="minorEastAsia"/>
        </w:rPr>
        <w:t>,</w:t>
      </w:r>
      <w:r w:rsidR="008D089E">
        <w:rPr>
          <w:rFonts w:eastAsiaTheme="minorEastAsia"/>
        </w:rPr>
        <w:t xml:space="preserve"> </w:t>
      </w:r>
      <w:r w:rsidR="008D089E">
        <w:rPr>
          <w:rFonts w:eastAsiaTheme="minorEastAsia"/>
          <w:iCs/>
        </w:rPr>
        <w:t>the</w:t>
      </w:r>
      <w:r w:rsidR="00B64C3D">
        <w:rPr>
          <w:rFonts w:eastAsiaTheme="minorEastAsia"/>
        </w:rPr>
        <w:t xml:space="preserve"> ice-QLL equilibration time constant</w:t>
      </w:r>
      <w:r w:rsidR="0008477C">
        <w:rPr>
          <w:rFonts w:eastAsiaTheme="minorEastAsia"/>
        </w:rPr>
        <w:t>.</w:t>
      </w:r>
    </w:p>
    <w:p w:rsidR="0014564D" w:rsidRPr="00EE3DA6" w:rsidRDefault="00000000" w:rsidP="00000F3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4B36F4" w:rsidRPr="00EE3DA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4B36F4" w:rsidRPr="00EE3DA6">
        <w:rPr>
          <w:rFonts w:eastAsiaTheme="minorEastAsia"/>
        </w:rPr>
        <w:t xml:space="preserve">, which describe a parabolic representation of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08477C">
        <w:rPr>
          <w:rFonts w:eastAsiaTheme="minorEastAsia"/>
        </w:rPr>
        <w:t>.</w:t>
      </w:r>
      <w:r w:rsidR="004B36F4" w:rsidRPr="00EE3DA6">
        <w:rPr>
          <w:rFonts w:eastAsiaTheme="minorEastAsia"/>
        </w:rPr>
        <w:t xml:space="preserve"> </w:t>
      </w:r>
    </w:p>
    <w:p w:rsidR="00EE3DA6" w:rsidRDefault="00EE3DA6" w:rsidP="00EE3DA6"/>
    <w:p w:rsidR="00B00A6E" w:rsidRDefault="00B00A6E" w:rsidP="00EE3DA6">
      <w:r>
        <w:t>The chief advantage of Strategy A is its simplicity. A disadvantage</w:t>
      </w:r>
      <w:r w:rsidR="008D089E">
        <w:t xml:space="preserve"> </w:t>
      </w:r>
      <w:r>
        <w:t xml:space="preserve">is that in real life, some of these values are actually related to one another. </w:t>
      </w:r>
      <w:r w:rsidR="007E39A0">
        <w:t>A</w:t>
      </w:r>
      <w:r>
        <w:t xml:space="preserve"> prominent example is that</w:t>
      </w:r>
      <w:r w:rsidR="007E39A0">
        <w:t xml:space="preserve"> the surface diffusivity and the kinetic deposition rate (</w:t>
      </w:r>
      <m:oMath>
        <m:r>
          <w:rPr>
            <w:rFonts w:ascii="Cambria Math" w:eastAsiaTheme="minorEastAsia" w:hAnsi="Cambria Math"/>
          </w:rPr>
          <m:t>D</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7E39A0">
        <w:rPr>
          <w:rFonts w:eastAsiaTheme="minorEastAsia"/>
        </w:rPr>
        <w:t xml:space="preserve">) </w:t>
      </w:r>
      <w:r>
        <w:rPr>
          <w:rFonts w:eastAsiaTheme="minorEastAsia"/>
        </w:rPr>
        <w:t xml:space="preserve">both increase with increasing </w:t>
      </w:r>
      <w:r>
        <w:t>temperature</w:t>
      </w:r>
      <w:r w:rsidR="007E39A0">
        <w:t>, whereas in Strategy A they are treated as independently specifiable quantities</w:t>
      </w:r>
      <w:r>
        <w:t>.</w:t>
      </w:r>
    </w:p>
    <w:p w:rsidR="00B00A6E" w:rsidRDefault="00B00A6E" w:rsidP="00EE3DA6"/>
    <w:p w:rsidR="0046339E" w:rsidRDefault="00FB00A9" w:rsidP="00A22201">
      <w:r w:rsidRPr="00B21936">
        <w:rPr>
          <w:b/>
          <w:bCs/>
        </w:rPr>
        <w:t xml:space="preserve">Strategy </w:t>
      </w:r>
      <w:r w:rsidR="00A22201" w:rsidRPr="00B21936">
        <w:rPr>
          <w:b/>
          <w:bCs/>
        </w:rPr>
        <w:t>B</w:t>
      </w:r>
      <w:r w:rsidR="004B36F4">
        <w:rPr>
          <w:b/>
          <w:bCs/>
        </w:rPr>
        <w:t xml:space="preserve"> – Integrated QLC-2</w:t>
      </w:r>
      <w:r w:rsidR="00EE3DA6">
        <w:rPr>
          <w:b/>
          <w:bCs/>
        </w:rPr>
        <w:t xml:space="preserve"> + Vapor</w:t>
      </w:r>
      <w:r w:rsidR="00C205C0">
        <w:rPr>
          <w:b/>
          <w:bCs/>
        </w:rPr>
        <w:t xml:space="preserve"> F</w:t>
      </w:r>
      <w:r w:rsidR="00EE3DA6">
        <w:rPr>
          <w:b/>
          <w:bCs/>
        </w:rPr>
        <w:t>ield</w:t>
      </w:r>
    </w:p>
    <w:p w:rsidR="00A22201" w:rsidRDefault="00B00A6E" w:rsidP="00A22201">
      <w:r>
        <w:t xml:space="preserve">In Strategy B, </w:t>
      </w:r>
      <w:r w:rsidR="004B36F4">
        <w:t>some</w:t>
      </w:r>
      <w:r w:rsidR="0046339E">
        <w:t xml:space="preserve"> </w:t>
      </w:r>
      <w:r w:rsidR="008D0385">
        <w:t>model parameters</w:t>
      </w:r>
      <w:r w:rsidR="0046339E">
        <w:t xml:space="preserve"> </w:t>
      </w:r>
      <w:r w:rsidR="004B36F4">
        <w:t xml:space="preserve">are </w:t>
      </w:r>
      <w:r w:rsidR="0046339E">
        <w:t>explicitly specified</w:t>
      </w:r>
      <w:r>
        <w:t xml:space="preserve"> (as in Strategy A)</w:t>
      </w:r>
      <w:r w:rsidR="0046339E">
        <w:t xml:space="preserve">, </w:t>
      </w:r>
      <w:r>
        <w:t xml:space="preserve">but </w:t>
      </w:r>
      <w:r w:rsidR="009B04D3">
        <w:t>others</w:t>
      </w:r>
      <w:r w:rsidR="0046339E">
        <w:t xml:space="preserve"> </w:t>
      </w:r>
      <w:r w:rsidR="00136CAE">
        <w:t xml:space="preserve">are </w:t>
      </w:r>
      <w:r w:rsidR="00DA6789">
        <w:t>made</w:t>
      </w:r>
      <w:r w:rsidR="0046339E">
        <w:t xml:space="preserve"> </w:t>
      </w:r>
      <w:r w:rsidR="00C205C0">
        <w:t>functions of</w:t>
      </w:r>
      <w:r w:rsidR="0046339E">
        <w:t xml:space="preserve"> ambient conditions, or </w:t>
      </w:r>
      <w:r w:rsidR="00DA6789">
        <w:t>decided upon on the basis of consistency with the vapor surrounding the crystal</w:t>
      </w:r>
      <w:r w:rsidR="00136CAE">
        <w:t xml:space="preserve">. </w:t>
      </w:r>
      <w:r w:rsidR="005656C7">
        <w:t>E</w:t>
      </w:r>
      <w:r w:rsidR="00DA6789">
        <w:t>xplicitly specified parameters are</w:t>
      </w:r>
    </w:p>
    <w:p w:rsidR="000B1009" w:rsidRDefault="000B1009" w:rsidP="00A22201"/>
    <w:p w:rsidR="00420E6B" w:rsidRPr="00420E6B" w:rsidRDefault="00420E6B" w:rsidP="00420E6B">
      <w:pPr>
        <w:pStyle w:val="ListParagraph"/>
        <w:numPr>
          <w:ilvl w:val="0"/>
          <w:numId w:val="33"/>
        </w:numPr>
      </w:pPr>
      <m:oMath>
        <m:r>
          <w:rPr>
            <w:rFonts w:ascii="Cambria Math" w:eastAsiaTheme="minorEastAsia" w:hAnsi="Cambria Math"/>
          </w:rPr>
          <m:t>L</m:t>
        </m:r>
      </m:oMath>
      <w:r>
        <w:rPr>
          <w:rFonts w:eastAsiaTheme="minorEastAsia"/>
          <w:iCs/>
        </w:rPr>
        <w:t>, distance from facet center to corner</w:t>
      </w:r>
      <w:r w:rsidR="004B36F4">
        <w:rPr>
          <w:rFonts w:eastAsiaTheme="minorEastAsia"/>
        </w:rPr>
        <w:t>.</w:t>
      </w:r>
    </w:p>
    <w:p w:rsidR="00A22201" w:rsidRPr="00057786" w:rsidRDefault="00A22201" w:rsidP="00A22201">
      <w:pPr>
        <w:pStyle w:val="ListParagraph"/>
        <w:numPr>
          <w:ilvl w:val="0"/>
          <w:numId w:val="33"/>
        </w:numPr>
      </w:pPr>
      <m:oMath>
        <m:r>
          <w:rPr>
            <w:rFonts w:ascii="Cambria Math" w:hAnsi="Cambria Math"/>
          </w:rPr>
          <m:t>T</m:t>
        </m:r>
      </m:oMath>
      <w:r w:rsidR="007E4AC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007E4AC6">
        <w:rPr>
          <w:rFonts w:eastAsiaTheme="minorEastAsia"/>
        </w:rPr>
        <w:t>,</w:t>
      </w:r>
      <w:r w:rsidR="006E4CEE">
        <w:rPr>
          <w:rFonts w:eastAsiaTheme="minorEastAsia"/>
        </w:rPr>
        <w:t xml:space="preserve"> </w:t>
      </w:r>
      <w:r>
        <w:rPr>
          <w:rFonts w:eastAsiaTheme="minorEastAsia"/>
        </w:rPr>
        <w:t xml:space="preserve">temperature </w:t>
      </w:r>
      <w:r w:rsidR="007E4AC6">
        <w:rPr>
          <w:rFonts w:eastAsiaTheme="minorEastAsia"/>
        </w:rPr>
        <w:t xml:space="preserve">and pressure </w:t>
      </w:r>
      <w:r w:rsidR="004279EE">
        <w:rPr>
          <w:rFonts w:eastAsiaTheme="minorEastAsia"/>
        </w:rPr>
        <w:t>surrounding</w:t>
      </w:r>
      <w:r>
        <w:rPr>
          <w:rFonts w:eastAsiaTheme="minorEastAsia"/>
        </w:rPr>
        <w:t xml:space="preserve"> the crystal</w:t>
      </w:r>
      <w:r w:rsidR="004B36F4">
        <w:rPr>
          <w:rFonts w:eastAsiaTheme="minorEastAsia"/>
        </w:rPr>
        <w:t>.</w:t>
      </w:r>
    </w:p>
    <w:p w:rsidR="00A22201" w:rsidRPr="006E4CEE" w:rsidRDefault="00000000" w:rsidP="00A22201">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oMath>
      <w:r w:rsidR="007E4AC6">
        <w:rPr>
          <w:rFonts w:eastAsiaTheme="minorEastAsia"/>
        </w:rPr>
        <w:t xml:space="preserve"> supersaturation of water vapor far from the crystal</w:t>
      </w:r>
      <w:r w:rsidR="004B36F4">
        <w:rPr>
          <w:rFonts w:eastAsiaTheme="minorEastAsia"/>
        </w:rPr>
        <w:t>.</w:t>
      </w:r>
    </w:p>
    <w:p w:rsidR="00DA6789" w:rsidRPr="00DA6789" w:rsidRDefault="00000000" w:rsidP="00DA678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0F713F">
        <w:rPr>
          <w:rFonts w:eastAsiaTheme="minorEastAsia"/>
        </w:rPr>
        <w:t>, the ice-QLL equilibration time constant</w:t>
      </w:r>
      <w:r w:rsidR="004B36F4">
        <w:rPr>
          <w:rFonts w:eastAsiaTheme="minorEastAsia"/>
        </w:rPr>
        <w:t>.</w:t>
      </w:r>
    </w:p>
    <w:p w:rsidR="00DA6789" w:rsidRDefault="00DA6789" w:rsidP="00DA6789"/>
    <w:p w:rsidR="00DA6789" w:rsidRDefault="00DA6789" w:rsidP="00DA6789">
      <w:r>
        <w:t>while others are obtained as follows:</w:t>
      </w:r>
    </w:p>
    <w:p w:rsidR="00DA6789" w:rsidRPr="000F713F" w:rsidRDefault="00DA6789" w:rsidP="00DA6789"/>
    <w:p w:rsidR="0008477C" w:rsidRPr="0008477C" w:rsidRDefault="0008477C" w:rsidP="0029098D">
      <w:pPr>
        <w:pStyle w:val="ListParagraph"/>
        <w:numPr>
          <w:ilvl w:val="0"/>
          <w:numId w:val="35"/>
        </w:numPr>
      </w:pPr>
      <w:r>
        <w:rPr>
          <w:rFonts w:eastAsiaTheme="minorEastAsia"/>
          <w:iCs/>
        </w:rPr>
        <w:t xml:space="preserve">The surface diffusion coefficient is </w:t>
      </w:r>
      <w:r w:rsidR="008737F8">
        <w:rPr>
          <w:rFonts w:eastAsiaTheme="minorEastAsia"/>
          <w:iCs/>
        </w:rPr>
        <w:t>obtained from the ambient</w:t>
      </w:r>
      <w:r>
        <w:rPr>
          <w:rFonts w:eastAsiaTheme="minorEastAsia"/>
          <w:iCs/>
        </w:rPr>
        <w:t xml:space="preserve"> temperature, </w:t>
      </w:r>
    </w:p>
    <w:p w:rsidR="0008477C" w:rsidRPr="0008477C" w:rsidRDefault="0008477C" w:rsidP="0008477C">
      <w:pPr>
        <w:ind w:left="360"/>
      </w:pPr>
    </w:p>
    <w:p w:rsidR="0008477C" w:rsidRDefault="00A22201" w:rsidP="0008477C">
      <w:pPr>
        <w:pStyle w:val="ListParagraph"/>
        <w:jc w:val="right"/>
        <w:rPr>
          <w:rFonts w:eastAsiaTheme="minorEastAsia"/>
        </w:rPr>
      </w:pPr>
      <m:oMath>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m:rPr>
            <m:sty m:val="p"/>
          </m:rPr>
          <w:rPr>
            <w:rFonts w:ascii="Cambria Math" w:eastAsiaTheme="minorEastAsia" w:hAnsi="Cambria Math"/>
          </w:rPr>
          <m:t>exp</m:t>
        </m:r>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num>
              <m:den>
                <m:r>
                  <w:rPr>
                    <w:rFonts w:ascii="Cambria Math" w:eastAsiaTheme="minorEastAsia" w:hAnsi="Cambria Math"/>
                  </w:rPr>
                  <m:t>R</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den>
                </m:f>
              </m:e>
            </m:d>
          </m:e>
        </m:d>
      </m:oMath>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t>(</w:t>
      </w:r>
      <w:r w:rsidR="009619FE">
        <w:rPr>
          <w:rFonts w:eastAsiaTheme="minorEastAsia"/>
        </w:rPr>
        <w:t>8</w:t>
      </w:r>
      <w:r w:rsidR="0008477C">
        <w:rPr>
          <w:rFonts w:eastAsiaTheme="minorEastAsia"/>
        </w:rPr>
        <w:t>)</w:t>
      </w:r>
    </w:p>
    <w:p w:rsidR="0008477C" w:rsidRDefault="0008477C" w:rsidP="0008477C">
      <w:pPr>
        <w:pStyle w:val="ListParagraph"/>
        <w:rPr>
          <w:rFonts w:eastAsiaTheme="minorEastAsia"/>
        </w:rPr>
      </w:pPr>
    </w:p>
    <w:p w:rsidR="006A7F72" w:rsidRPr="006A7F72" w:rsidRDefault="00E15316" w:rsidP="0008477C">
      <w:pPr>
        <w:pStyle w:val="ListParagraph"/>
      </w:pPr>
      <w:r>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22.8</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9.20×</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5656C7">
        <w:rPr>
          <w:rFonts w:eastAsiaTheme="minorEastAsia"/>
        </w:rPr>
        <w:t xml:space="preserve"> (</w:t>
      </w:r>
      <w:r>
        <w:rPr>
          <w:rFonts w:eastAsiaTheme="minorEastAsia"/>
        </w:rPr>
        <w:t>based on a fit to diffusion data of</w:t>
      </w:r>
      <w:r w:rsidR="002C4B0C">
        <w:rPr>
          <w:rFonts w:eastAsiaTheme="minorEastAsia"/>
        </w:rPr>
        <w:t xml:space="preserve"> </w:t>
      </w:r>
      <w:r w:rsidR="002C4B0C">
        <w:rPr>
          <w:rFonts w:eastAsiaTheme="minorEastAsia"/>
        </w:rPr>
        <w:fldChar w:fldCharType="begin"/>
      </w:r>
      <w:r w:rsidR="002C4B0C">
        <w:rPr>
          <w:rFonts w:eastAsiaTheme="minorEastAsia"/>
        </w:rPr>
        <w:instrText xml:space="preserve"> ADDIN ZOTERO_ITEM CSL_CITATION {"citationID":"SRDv6e0V","properties":{"formattedCitation":"(Price, Ide, and Arata 1999)","plainCitation":"(Price, Ide, and Arata 1999)","noteIndex":0},"citationItems":[{"id":1971,"uris":["http://zotero.org/users/189886/items/RMX5AIEP"],"itemData":{"id":1971,"type":"article-journal","abstract":"The translational self-diffusion coefficients of supercooled water at atmospheric pressure were examined using pulsed-gradient spin−echo NMR diffusion measurements down to 238 K. As the temperature decreased, the diffusion behavior became distinctly non-Arrhenius. It was found that the diffusion behavior when plotted in an Arrhenius form was well-described by a Vogel−Tamman−Fulcher-type relationship in the temperature range from 298 to about 242 K. However, a fractional power-law-type equation was found to provide a better fit that extended over the entire measured temperature range. Below this temperature range, the diffusion coefficient decreased rather steeply, and at 238 K, the diffusion coefficient was 1.58 × 10-10 m2 s-1, the lowest value of the water diffusion coefficient so far determined. At this temperature the activation energy for the diffusion was found to be of the order of 44.4 kJ mol-1. The data presented here should allow theoretical models of water to be more stringently tested.","container-title":"The Journal of Physical Chemistry A","DOI":"10.1021/jp9839044","ISSN":"1089-5639","issue":"4","journalAbbreviation":"J. Phys. Chem. A","note":"publisher: American Chemical Society","page":"448-450","source":"ACS Publications","title":"Self-Diffusion of Supercooled Water to 238 K Using PGSE NMR Diffusion Measurements","volume":"103","author":[{"family":"Price","given":"William S."},{"family":"Ide","given":"Hiroyuki"},{"family":"Arata","given":"Yoji"}],"issued":{"date-parts":[["1999",1,1]]}}}],"schema":"https://github.com/citation-style-language/schema/raw/master/csl-citation.json"} </w:instrText>
      </w:r>
      <w:r w:rsidR="002C4B0C">
        <w:rPr>
          <w:rFonts w:eastAsiaTheme="minorEastAsia"/>
        </w:rPr>
        <w:fldChar w:fldCharType="separate"/>
      </w:r>
      <w:r w:rsidR="00685AA4">
        <w:rPr>
          <w:rFonts w:eastAsiaTheme="minorEastAsia"/>
          <w:noProof/>
        </w:rPr>
        <w:t>(Price, Ide, and Arata 1999)</w:t>
      </w:r>
      <w:r w:rsidR="002C4B0C">
        <w:rPr>
          <w:rFonts w:eastAsiaTheme="minorEastAsia"/>
        </w:rPr>
        <w:fldChar w:fldCharType="end"/>
      </w:r>
      <w:r w:rsidR="007C275C">
        <w:rPr>
          <w:rFonts w:eastAsiaTheme="minorEastAsia"/>
        </w:rPr>
        <w:t>)</w:t>
      </w:r>
      <w:r w:rsidR="005656C7">
        <w:rPr>
          <w:rFonts w:eastAsiaTheme="minorEastAsia"/>
        </w:rPr>
        <w:t>.</w:t>
      </w:r>
    </w:p>
    <w:p w:rsidR="0008477C" w:rsidRPr="0008477C" w:rsidRDefault="0008477C" w:rsidP="0029098D">
      <w:pPr>
        <w:pStyle w:val="ListParagraph"/>
        <w:numPr>
          <w:ilvl w:val="0"/>
          <w:numId w:val="35"/>
        </w:numPr>
      </w:pPr>
      <w:r>
        <w:rPr>
          <w:rFonts w:eastAsiaTheme="minorEastAsia"/>
        </w:rPr>
        <w:t>The Hertz-Knudsen deposition speed is</w:t>
      </w:r>
      <w:r w:rsidR="008737F8">
        <w:rPr>
          <w:rFonts w:eastAsiaTheme="minorEastAsia"/>
        </w:rPr>
        <w:t xml:space="preserve"> also</w:t>
      </w:r>
      <w:r>
        <w:rPr>
          <w:rFonts w:eastAsiaTheme="minorEastAsia"/>
        </w:rPr>
        <w:t xml:space="preserve"> </w:t>
      </w:r>
      <w:r>
        <w:rPr>
          <w:rFonts w:eastAsiaTheme="minorEastAsia"/>
          <w:iCs/>
        </w:rPr>
        <w:t>temperature-dependent</w:t>
      </w:r>
      <w:r w:rsidR="008737F8">
        <w:rPr>
          <w:rFonts w:eastAsiaTheme="minorEastAsia"/>
          <w:iCs/>
        </w:rPr>
        <w:t>,</w:t>
      </w:r>
    </w:p>
    <w:p w:rsidR="0008477C" w:rsidRPr="0008477C" w:rsidRDefault="0008477C" w:rsidP="0008477C">
      <w:pPr>
        <w:pStyle w:val="ListParagraph"/>
      </w:pPr>
    </w:p>
    <w:p w:rsidR="0008477C" w:rsidRDefault="00000000" w:rsidP="0008477C">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num>
                  <m:den>
                    <m:r>
                      <w:rPr>
                        <w:rFonts w:ascii="Cambria Math" w:eastAsiaTheme="minorEastAsia" w:hAnsi="Cambria Math"/>
                      </w:rPr>
                      <m:t>2πRT</m:t>
                    </m:r>
                  </m:den>
                </m:f>
              </m:e>
            </m:d>
          </m:e>
          <m:sup>
            <m:r>
              <w:rPr>
                <w:rFonts w:ascii="Cambria Math" w:eastAsiaTheme="minorEastAsia" w:hAnsi="Cambria Math"/>
              </w:rPr>
              <m:t>1/2</m:t>
            </m:r>
          </m:sup>
        </m:sSup>
      </m:oMath>
      <w:r w:rsidR="006A7F72" w:rsidRPr="006A7F72">
        <w:rPr>
          <w:rFonts w:eastAsiaTheme="minorEastAsia"/>
        </w:rPr>
        <w:t xml:space="preserve"> </w:t>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t>(</w:t>
      </w:r>
      <w:r w:rsidR="009619FE">
        <w:rPr>
          <w:rFonts w:eastAsiaTheme="minorEastAsia"/>
        </w:rPr>
        <w:t>9</w:t>
      </w:r>
      <w:r w:rsidR="0008477C">
        <w:rPr>
          <w:rFonts w:eastAsiaTheme="minorEastAsia"/>
        </w:rPr>
        <w:t>)</w:t>
      </w:r>
    </w:p>
    <w:p w:rsidR="0008477C" w:rsidRDefault="0008477C" w:rsidP="0008477C">
      <w:pPr>
        <w:pStyle w:val="ListParagraph"/>
        <w:rPr>
          <w:rFonts w:eastAsiaTheme="minorEastAsia"/>
        </w:rPr>
      </w:pPr>
    </w:p>
    <w:p w:rsidR="0008477C" w:rsidRDefault="006A7F72" w:rsidP="0008477C">
      <w:pPr>
        <w:pStyle w:val="ListParagraph"/>
        <w:rPr>
          <w:rFonts w:eastAsiaTheme="minorEastAsia"/>
        </w:rPr>
      </w:pPr>
      <w:r w:rsidRPr="006A7F72">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oMath>
      <w:r w:rsidRPr="006A7F72">
        <w:rPr>
          <w:rFonts w:eastAsiaTheme="minorEastAsia"/>
        </w:rPr>
        <w:t xml:space="preserve"> is water’s equilibrium vapor pressur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6A7F72">
        <w:rPr>
          <w:rFonts w:eastAsiaTheme="minorEastAsia"/>
        </w:rPr>
        <w:t xml:space="preserve"> is its molar mass.</w:t>
      </w:r>
    </w:p>
    <w:p w:rsidR="00B728CE" w:rsidRDefault="00B728CE" w:rsidP="00B728CE">
      <w:pPr>
        <w:pStyle w:val="ListParagraph"/>
        <w:numPr>
          <w:ilvl w:val="0"/>
          <w:numId w:val="35"/>
        </w:numPr>
        <w:rPr>
          <w:rFonts w:eastAsiaTheme="minorEastAsia"/>
        </w:rPr>
      </w:pPr>
      <w:r>
        <w:rPr>
          <w:rFonts w:eastAsiaTheme="minorEastAsia"/>
        </w:rPr>
        <w:t xml:space="preserve">The diffusivity of water vapor though air (required by the Vapor Field code) is </w:t>
      </w:r>
      <w:r w:rsidR="00E93832">
        <w:rPr>
          <w:rFonts w:eastAsiaTheme="minorEastAsia"/>
        </w:rPr>
        <w:t xml:space="preserve">a function of ambient temperature </w:t>
      </w:r>
      <w:r w:rsidR="00E93832" w:rsidRPr="008737F8">
        <w:rPr>
          <w:rFonts w:eastAsiaTheme="minorEastAsia"/>
          <w:i/>
          <w:iCs/>
        </w:rPr>
        <w:t>and</w:t>
      </w:r>
      <w:r w:rsidR="00E93832">
        <w:rPr>
          <w:rFonts w:eastAsiaTheme="minorEastAsia"/>
        </w:rPr>
        <w:t xml:space="preserve"> </w:t>
      </w:r>
      <w:r w:rsidR="008737F8">
        <w:rPr>
          <w:rFonts w:eastAsiaTheme="minorEastAsia"/>
        </w:rPr>
        <w:t xml:space="preserve">ambient </w:t>
      </w:r>
      <w:r w:rsidR="00E93832">
        <w:rPr>
          <w:rFonts w:eastAsiaTheme="minorEastAsia"/>
        </w:rPr>
        <w:t>pressure</w:t>
      </w:r>
      <w:r w:rsidR="004E0F33">
        <w:rPr>
          <w:rFonts w:eastAsiaTheme="minorEastAsia"/>
        </w:rPr>
        <w:t xml:space="preserve"> (see</w:t>
      </w:r>
      <w:r w:rsidR="00E93832">
        <w:rPr>
          <w:rFonts w:eastAsiaTheme="minorEastAsia"/>
        </w:rPr>
        <w:t xml:space="preserve"> Appendix 2</w:t>
      </w:r>
      <w:r w:rsidR="004E0F33">
        <w:rPr>
          <w:rFonts w:eastAsiaTheme="minorEastAsia"/>
        </w:rPr>
        <w:t xml:space="preserve"> for details)</w:t>
      </w:r>
    </w:p>
    <w:p w:rsidR="004E0F33" w:rsidRDefault="004E0F33" w:rsidP="004E0F33">
      <w:pPr>
        <w:rPr>
          <w:rFonts w:eastAsiaTheme="minorEastAsia"/>
        </w:rPr>
      </w:pPr>
    </w:p>
    <w:p w:rsidR="004E0F33" w:rsidRDefault="00000000" w:rsidP="004E0F33">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d>
              <m:dPr>
                <m:ctrlPr>
                  <w:rPr>
                    <w:rFonts w:ascii="Cambria Math" w:eastAsiaTheme="minorEastAsia" w:hAnsi="Cambria Math"/>
                    <w:i/>
                  </w:rPr>
                </m:ctrlPr>
              </m:dPr>
              <m:e>
                <m:r>
                  <w:rPr>
                    <w:rFonts w:ascii="Cambria Math" w:eastAsiaTheme="minorEastAsia" w:hAnsi="Cambria Math"/>
                  </w:rPr>
                  <m:t>corne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d>
              <m:dPr>
                <m:ctrlPr>
                  <w:rPr>
                    <w:rFonts w:ascii="Cambria Math" w:eastAsiaTheme="minorEastAsia" w:hAnsi="Cambria Math"/>
                    <w:i/>
                  </w:rPr>
                </m:ctrlPr>
              </m:dPr>
              <m:e>
                <m:r>
                  <w:rPr>
                    <w:rFonts w:ascii="Cambria Math" w:eastAsiaTheme="minorEastAsia" w:hAnsi="Cambria Math"/>
                  </w:rPr>
                  <m:t>center</m:t>
                </m:r>
              </m:e>
            </m:d>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d>
              <m:dPr>
                <m:ctrlPr>
                  <w:rPr>
                    <w:rFonts w:ascii="Cambria Math" w:eastAsiaTheme="minorEastAsia" w:hAnsi="Cambria Math"/>
                    <w:i/>
                  </w:rPr>
                </m:ctrlPr>
              </m:dPr>
              <m:e>
                <m:r>
                  <w:rPr>
                    <w:rFonts w:ascii="Cambria Math" w:eastAsiaTheme="minorEastAsia" w:hAnsi="Cambria Math"/>
                  </w:rPr>
                  <m:t>corner</m:t>
                </m:r>
              </m:e>
            </m:d>
          </m:den>
        </m:f>
        <m:r>
          <w:rPr>
            <w:rFonts w:ascii="Cambria Math" w:eastAsiaTheme="minorEastAsia" w:hAnsi="Cambria Math"/>
          </w:rPr>
          <m:t>×100</m:t>
        </m:r>
      </m:oMath>
      <w:r w:rsidR="004E0F33">
        <w:rPr>
          <w:rFonts w:eastAsiaTheme="minorEastAsia"/>
        </w:rPr>
        <w:tab/>
      </w:r>
      <w:r w:rsidR="004E0F33">
        <w:rPr>
          <w:rFonts w:eastAsiaTheme="minorEastAsia"/>
        </w:rPr>
        <w:tab/>
      </w:r>
      <w:r w:rsidR="004E0F33">
        <w:rPr>
          <w:rFonts w:eastAsiaTheme="minorEastAsia"/>
        </w:rPr>
        <w:tab/>
      </w:r>
      <w:r w:rsidR="004E0F33">
        <w:rPr>
          <w:rFonts w:eastAsiaTheme="minorEastAsia"/>
        </w:rPr>
        <w:tab/>
        <w:t>(</w:t>
      </w:r>
      <w:r w:rsidR="009619FE">
        <w:rPr>
          <w:rFonts w:eastAsiaTheme="minorEastAsia"/>
        </w:rPr>
        <w:t>10</w:t>
      </w:r>
      <w:r w:rsidR="004E0F33">
        <w:rPr>
          <w:rFonts w:eastAsiaTheme="minorEastAsia"/>
        </w:rPr>
        <w:t>)</w:t>
      </w:r>
    </w:p>
    <w:p w:rsidR="004E0F33" w:rsidRPr="004E0F33" w:rsidRDefault="004E0F33" w:rsidP="004E0F33">
      <w:pPr>
        <w:rPr>
          <w:rFonts w:eastAsiaTheme="minorEastAsia"/>
        </w:rPr>
      </w:pPr>
    </w:p>
    <w:p w:rsidR="008737F8" w:rsidRPr="008737F8" w:rsidRDefault="00000000" w:rsidP="0029098D">
      <w:pPr>
        <w:pStyle w:val="ListParagraph"/>
        <w:numPr>
          <w:ilvl w:val="0"/>
          <w:numId w:val="35"/>
        </w:num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29098D">
        <w:rPr>
          <w:rFonts w:eastAsiaTheme="minorEastAsia"/>
        </w:rPr>
        <w:t>, the growth rate of the ice surface</w:t>
      </w:r>
      <w:r w:rsidR="008737F8">
        <w:rPr>
          <w:rFonts w:eastAsiaTheme="minorEastAsia"/>
        </w:rPr>
        <w:t xml:space="preserve">, </w:t>
      </w:r>
      <w:r w:rsidR="0029098D">
        <w:rPr>
          <w:rFonts w:eastAsiaTheme="minorEastAsia"/>
        </w:rPr>
        <w:t xml:space="preserve">is supplied </w:t>
      </w:r>
      <w:r w:rsidR="008737F8">
        <w:rPr>
          <w:rFonts w:eastAsiaTheme="minorEastAsia"/>
        </w:rPr>
        <w:t xml:space="preserve">iteratively, as follows: </w:t>
      </w:r>
    </w:p>
    <w:p w:rsidR="008737F8" w:rsidRPr="008737F8" w:rsidRDefault="008737F8" w:rsidP="008737F8">
      <w:pPr>
        <w:pStyle w:val="ListParagraph"/>
      </w:pPr>
    </w:p>
    <w:p w:rsidR="008737F8" w:rsidRPr="008737F8" w:rsidRDefault="008737F8" w:rsidP="004045A7">
      <w:pPr>
        <w:pStyle w:val="ListParagraph"/>
        <w:numPr>
          <w:ilvl w:val="1"/>
          <w:numId w:val="35"/>
        </w:numPr>
      </w:pPr>
      <w:r w:rsidRPr="008737F8">
        <w:rPr>
          <w:rFonts w:eastAsiaTheme="minorEastAsia"/>
        </w:rPr>
        <w:t>A Vapor Field simulation takes</w:t>
      </w:r>
      <w:r w:rsidR="00CB6BBE">
        <w:rPr>
          <w:rFonts w:eastAsiaTheme="minorEastAsia"/>
        </w:rPr>
        <w:t xml:space="preserve"> growth rate of the ice surfac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B6BBE">
        <w:rPr>
          <w:rFonts w:eastAsiaTheme="minorEastAsia"/>
        </w:rPr>
        <w:t>)</w:t>
      </w:r>
      <w:r w:rsidRPr="008737F8">
        <w:rPr>
          <w:rFonts w:eastAsiaTheme="minorEastAsia"/>
        </w:rPr>
        <w:t xml:space="preserve"> as an input</w:t>
      </w:r>
      <w:r w:rsidR="00CB6BBE">
        <w:rPr>
          <w:rFonts w:eastAsiaTheme="minorEastAsia"/>
        </w:rPr>
        <w:t xml:space="preserve">, </w:t>
      </w:r>
      <w:r w:rsidRPr="008737F8">
        <w:rPr>
          <w:rFonts w:eastAsiaTheme="minorEastAsia"/>
        </w:rPr>
        <w:t xml:space="preserve">along with </w:t>
      </w:r>
      <m:oMath>
        <m:r>
          <w:rPr>
            <w:rFonts w:ascii="Cambria Math" w:eastAsiaTheme="minorEastAsia" w:hAnsi="Cambria Math"/>
          </w:rPr>
          <m:t>L</m:t>
        </m:r>
      </m:oMath>
      <w:r w:rsidRPr="008737F8">
        <w:rPr>
          <w:rFonts w:eastAsiaTheme="minorEastAsia"/>
          <w:iCs/>
        </w:rPr>
        <w:t xml:space="preserve">, </w:t>
      </w:r>
      <m:oMath>
        <m:r>
          <w:rPr>
            <w:rFonts w:ascii="Cambria Math" w:hAnsi="Cambria Math"/>
          </w:rPr>
          <m:t>T</m:t>
        </m:r>
      </m:oMath>
      <w:r>
        <w:rPr>
          <w:rFonts w:eastAsiaTheme="minorEastAsia"/>
        </w:rPr>
        <w:t>,</w:t>
      </w:r>
      <w:r w:rsidRPr="008737F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nd </w:t>
      </w:r>
      <w:r w:rsidRPr="008737F8">
        <w:rPr>
          <w:rFonts w:eastAsiaTheme="minorEastAsia"/>
        </w:rPr>
        <w:t xml:space="preserve">predict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8737F8">
        <w:rPr>
          <w:rFonts w:eastAsiaTheme="minorEastAsia"/>
        </w:rPr>
        <w:t>.</w:t>
      </w:r>
    </w:p>
    <w:p w:rsidR="00CB6BBE" w:rsidRPr="00CB6BBE" w:rsidRDefault="008737F8" w:rsidP="004134FE">
      <w:pPr>
        <w:pStyle w:val="ListParagraph"/>
        <w:numPr>
          <w:ilvl w:val="1"/>
          <w:numId w:val="35"/>
        </w:numPr>
      </w:pPr>
      <w:r w:rsidRPr="00CB6BBE">
        <w:rPr>
          <w:rFonts w:eastAsiaTheme="minorEastAsia"/>
        </w:rPr>
        <w:t xml:space="preserve">A </w:t>
      </w:r>
      <w:r w:rsidR="0029098D" w:rsidRPr="00CB6BBE">
        <w:rPr>
          <w:rFonts w:eastAsiaTheme="minorEastAsia"/>
        </w:rPr>
        <w:t xml:space="preserve">QLC-2 </w:t>
      </w:r>
      <w:r w:rsidRPr="00CB6BBE">
        <w:rPr>
          <w:rFonts w:eastAsiaTheme="minorEastAsia"/>
        </w:rPr>
        <w:t>simulation</w:t>
      </w:r>
      <w:r w:rsidR="00CB6BBE" w:rsidRPr="00CB6BBE">
        <w:rPr>
          <w:rFonts w:eastAsiaTheme="minorEastAsia"/>
        </w:rPr>
        <w:t xml:space="preserve"> tak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CB6BBE"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B6BBE" w:rsidRPr="00CB6BBE">
        <w:rPr>
          <w:rFonts w:eastAsiaTheme="minorEastAsia"/>
        </w:rPr>
        <w:t xml:space="preserve"> as inputs</w:t>
      </w:r>
      <w:r w:rsidR="00CB6BBE">
        <w:rPr>
          <w:rFonts w:eastAsiaTheme="minorEastAsia"/>
        </w:rPr>
        <w:t xml:space="preserve">, </w:t>
      </w:r>
      <w:r w:rsidR="00CB6BBE" w:rsidRPr="00CB6BBE">
        <w:rPr>
          <w:rFonts w:eastAsiaTheme="minorEastAsia"/>
        </w:rPr>
        <w:t xml:space="preserve">along with </w:t>
      </w:r>
      <m:oMath>
        <m:r>
          <w:rPr>
            <w:rFonts w:ascii="Cambria Math" w:eastAsiaTheme="minorEastAsia" w:hAnsi="Cambria Math"/>
          </w:rPr>
          <m:t>L</m:t>
        </m:r>
      </m:oMath>
      <w:r w:rsidR="00CB6BBE" w:rsidRPr="00CB6BBE">
        <w:rPr>
          <w:rFonts w:eastAsiaTheme="minorEastAsia"/>
          <w:iCs/>
        </w:rPr>
        <w:t xml:space="preserve">, </w:t>
      </w:r>
      <m:oMath>
        <m:r>
          <w:rPr>
            <w:rFonts w:ascii="Cambria Math" w:hAnsi="Cambria Math"/>
          </w:rPr>
          <m:t>T</m:t>
        </m:r>
      </m:oMath>
      <w:r w:rsidR="00CB6BBE" w:rsidRPr="00CB6BB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00CB6BBE"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00CB6BBE" w:rsidRPr="00CB6BBE">
        <w:rPr>
          <w:rFonts w:eastAsiaTheme="minorEastAsia"/>
        </w:rPr>
        <w:t>, and</w:t>
      </w:r>
      <w:r w:rsidR="0029098D" w:rsidRPr="00CB6BBE">
        <w:rPr>
          <w:rFonts w:eastAsiaTheme="minorEastAsia"/>
        </w:rPr>
        <w:t xml:space="preserve"> predicts</w:t>
      </w:r>
      <w:r w:rsidR="00CB6BBE" w:rsidRPr="00CB6BBE">
        <w:rPr>
          <w:rFonts w:eastAsiaTheme="minorEastAsia"/>
        </w:rPr>
        <w:t xml:space="preserve"> a </w:t>
      </w:r>
      <w:r w:rsidR="00CB6BBE">
        <w:rPr>
          <w:rFonts w:eastAsiaTheme="minorEastAsia"/>
        </w:rPr>
        <w:t>new growth rate of the ice surface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sidR="00CB6BBE">
        <w:rPr>
          <w:rFonts w:eastAsiaTheme="minorEastAsia"/>
        </w:rPr>
        <w:t>).</w:t>
      </w:r>
    </w:p>
    <w:p w:rsidR="00CB6BBE" w:rsidRDefault="00CB6BBE" w:rsidP="00CB6BBE">
      <w:pPr>
        <w:pStyle w:val="ListParagraph"/>
        <w:numPr>
          <w:ilvl w:val="1"/>
          <w:numId w:val="35"/>
        </w:numPr>
      </w:pPr>
      <w:r>
        <w:rPr>
          <w:rFonts w:eastAsiaTheme="minorEastAsia"/>
        </w:rPr>
        <w:t xml:space="preserve">Steps 1 and 2 are repeated until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 xml:space="preserve"> agree within some tolerance level.\</w:t>
      </w:r>
    </w:p>
    <w:p w:rsidR="00FF2F4E" w:rsidRDefault="00FF2F4E" w:rsidP="0014564D"/>
    <w:p w:rsidR="00DA6789" w:rsidRDefault="008737F8" w:rsidP="0014564D">
      <w:r>
        <w:t xml:space="preserve">The chief disadvantage of </w:t>
      </w:r>
      <w:r w:rsidRPr="008737F8">
        <w:t>Strategy B</w:t>
      </w:r>
      <w:r>
        <w:t xml:space="preserve"> is its relative complexity</w:t>
      </w:r>
      <w:r w:rsidR="009F2AFF">
        <w:t>, and the fact that the iteration just described makes the computation slower</w:t>
      </w:r>
      <w:r>
        <w:t>. Its main advantage is that connections to physical conditions are more transparent</w:t>
      </w:r>
      <w:r w:rsidR="009B04D3">
        <w:t xml:space="preserve"> and self-consistent</w:t>
      </w:r>
      <w:r>
        <w:t>.</w:t>
      </w:r>
    </w:p>
    <w:p w:rsidR="00DA6789" w:rsidRDefault="00DA6789" w:rsidP="0014564D"/>
    <w:p w:rsidR="00B64C3D" w:rsidRDefault="00775F62" w:rsidP="0014564D">
      <w:r>
        <w:t xml:space="preserve">Common to </w:t>
      </w:r>
      <w:r w:rsidR="004B36F4">
        <w:t>both</w:t>
      </w:r>
      <w:r>
        <w:t xml:space="preserve"> strategies </w:t>
      </w:r>
      <w:r w:rsidR="00815A3F">
        <w:t>are</w:t>
      </w:r>
      <w:r>
        <w:t xml:space="preserve"> the following fixed v</w:t>
      </w:r>
      <w:r w:rsidR="00C85C1C">
        <w:t>alues</w:t>
      </w:r>
      <w:r>
        <w:t>:</w:t>
      </w:r>
    </w:p>
    <w:p w:rsidR="00B306D5" w:rsidRDefault="00B306D5" w:rsidP="0014564D"/>
    <w:p w:rsidR="00C85C1C" w:rsidRPr="00C85C1C" w:rsidRDefault="00000000" w:rsidP="00C85C1C">
      <w:pPr>
        <w:pStyle w:val="ListParagraph"/>
        <w:numPr>
          <w:ilvl w:val="0"/>
          <w:numId w:val="33"/>
        </w:numPr>
      </w:pPr>
      <m:oMath>
        <m:acc>
          <m:accPr>
            <m:chr m:val="̅"/>
            <m:ctrlPr>
              <w:rPr>
                <w:rFonts w:ascii="Cambria Math" w:eastAsiaTheme="minorEastAsia" w:hAnsi="Cambria Math"/>
                <w:i/>
              </w:rPr>
            </m:ctrlPr>
          </m:accPr>
          <m:e>
            <m:r>
              <w:rPr>
                <w:rFonts w:ascii="Cambria Math" w:eastAsiaTheme="minorEastAsia" w:hAnsi="Cambria Math"/>
              </w:rPr>
              <m:t>N</m:t>
            </m:r>
          </m:e>
        </m:acc>
      </m:oMath>
      <w:r w:rsidR="00C85C1C" w:rsidRPr="0034083F">
        <w:rPr>
          <w:rFonts w:eastAsiaTheme="minorEastAsia"/>
        </w:rPr>
        <w:t xml:space="preserve"> </w:t>
      </w:r>
      <w:r w:rsidR="00C85C1C">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85C1C">
        <w:rPr>
          <w:rFonts w:eastAsiaTheme="minorEastAsia"/>
        </w:rPr>
        <w:t xml:space="preserve">, representing the difference in equilibrium number density between </w:t>
      </w:r>
      <m:oMath>
        <m:r>
          <w:rPr>
            <w:rFonts w:ascii="Cambria Math" w:eastAsiaTheme="minorEastAsia" w:hAnsi="Cambria Math"/>
          </w:rPr>
          <m:t>μ</m:t>
        </m:r>
      </m:oMath>
      <w:r w:rsidR="00C85C1C">
        <w:rPr>
          <w:rFonts w:eastAsiaTheme="minorEastAsia"/>
        </w:rPr>
        <w:t xml:space="preserve">surfaces I and II (fixed at </w:t>
      </w:r>
      <m:oMath>
        <m:r>
          <w:rPr>
            <w:rFonts w:ascii="Cambria Math" w:eastAsiaTheme="minorEastAsia" w:hAnsi="Cambria Math"/>
          </w:rPr>
          <m:t>1</m:t>
        </m:r>
      </m:oMath>
      <w:r w:rsidR="00C85C1C">
        <w:rPr>
          <w:rFonts w:eastAsiaTheme="minorEastAsia"/>
        </w:rPr>
        <w:t xml:space="preserve"> and </w:t>
      </w:r>
      <m:oMath>
        <m:r>
          <w:rPr>
            <w:rFonts w:ascii="Cambria Math" w:eastAsiaTheme="minorEastAsia" w:hAnsi="Cambria Math"/>
          </w:rPr>
          <m:t>0.143</m:t>
        </m:r>
      </m:oMath>
      <w:r w:rsidR="00C85C1C">
        <w:rPr>
          <w:rFonts w:eastAsiaTheme="minorEastAsia"/>
        </w:rPr>
        <w:t>)</w:t>
      </w:r>
      <w:r w:rsidR="009F2AFF">
        <w:rPr>
          <w:rFonts w:eastAsiaTheme="minorEastAsia"/>
        </w:rPr>
        <w:t>.</w:t>
      </w:r>
    </w:p>
    <w:p w:rsidR="00C85C1C" w:rsidRPr="00057786" w:rsidRDefault="00000000" w:rsidP="00C85C1C">
      <w:pPr>
        <w:pStyle w:val="ListParagraph"/>
        <w:numPr>
          <w:ilvl w:val="0"/>
          <w:numId w:val="33"/>
        </w:numPr>
      </w:pP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B64C3D">
        <w:rPr>
          <w:rFonts w:eastAsiaTheme="minorEastAsia"/>
        </w:rPr>
        <w:t xml:space="preserve">, the </w:t>
      </w:r>
      <w:r w:rsidR="00775F62">
        <w:rPr>
          <w:rFonts w:eastAsiaTheme="minorEastAsia"/>
        </w:rPr>
        <w:t>amount by which the</w:t>
      </w:r>
      <w:r w:rsidR="00B64C3D">
        <w:rPr>
          <w:rFonts w:eastAsiaTheme="minorEastAsia"/>
        </w:rPr>
        <w:t xml:space="preserve"> equilibrium vapor </w:t>
      </w:r>
      <w:r w:rsidR="00775F62">
        <w:rPr>
          <w:rFonts w:eastAsiaTheme="minorEastAsia"/>
        </w:rPr>
        <w:t>supersaturation</w:t>
      </w:r>
      <w:r w:rsidR="00B64C3D">
        <w:rPr>
          <w:rFonts w:eastAsiaTheme="minorEastAsia"/>
        </w:rPr>
        <w:t xml:space="preserve"> of </w:t>
      </w:r>
      <m:oMath>
        <m:r>
          <w:rPr>
            <w:rFonts w:ascii="Cambria Math" w:eastAsiaTheme="minorEastAsia" w:hAnsi="Cambria Math"/>
          </w:rPr>
          <m:t>μ</m:t>
        </m:r>
      </m:oMath>
      <w:r w:rsidR="00B64C3D">
        <w:rPr>
          <w:rFonts w:eastAsiaTheme="minorEastAsia"/>
        </w:rPr>
        <w:t xml:space="preserve">surface </w:t>
      </w:r>
      <w:r w:rsidR="00775F62">
        <w:rPr>
          <w:rFonts w:eastAsiaTheme="minorEastAsia"/>
        </w:rPr>
        <w:t>I</w:t>
      </w:r>
      <w:r w:rsidR="00B64C3D">
        <w:rPr>
          <w:rFonts w:eastAsiaTheme="minorEastAsia"/>
        </w:rPr>
        <w:t xml:space="preserve">I </w:t>
      </w:r>
      <w:r w:rsidR="00775F62">
        <w:rPr>
          <w:rFonts w:eastAsiaTheme="minorEastAsia"/>
        </w:rPr>
        <w:t xml:space="preserve">exceeds that of </w:t>
      </w:r>
      <m:oMath>
        <m:r>
          <w:rPr>
            <w:rFonts w:ascii="Cambria Math" w:eastAsiaTheme="minorEastAsia" w:hAnsi="Cambria Math"/>
          </w:rPr>
          <m:t>μ</m:t>
        </m:r>
      </m:oMath>
      <w:r w:rsidR="00775F62">
        <w:rPr>
          <w:rFonts w:eastAsiaTheme="minorEastAsia"/>
        </w:rPr>
        <w:t xml:space="preserve">surface </w:t>
      </w:r>
      <w:r w:rsidR="00B64C3D">
        <w:rPr>
          <w:rFonts w:eastAsiaTheme="minorEastAsia"/>
        </w:rPr>
        <w:t xml:space="preserve">II (fixed at </w:t>
      </w:r>
      <m:oMath>
        <m:r>
          <w:rPr>
            <w:rFonts w:ascii="Cambria Math" w:eastAsiaTheme="minorEastAsia" w:hAnsi="Cambria Math"/>
          </w:rPr>
          <m:t>0.2</m:t>
        </m:r>
      </m:oMath>
      <w:r w:rsidR="00B64C3D">
        <w:rPr>
          <w:rFonts w:eastAsiaTheme="minorEastAsia"/>
        </w:rPr>
        <w:t>)</w:t>
      </w:r>
      <w:r w:rsidR="009F2AFF">
        <w:rPr>
          <w:rFonts w:eastAsiaTheme="minorEastAsia"/>
        </w:rPr>
        <w:t>.</w:t>
      </w:r>
    </w:p>
    <w:p w:rsidR="00057786" w:rsidRPr="0034083F" w:rsidRDefault="00000000" w:rsidP="00C85C1C">
      <w:pPr>
        <w:pStyle w:val="ListParagraph"/>
        <w:numPr>
          <w:ilvl w:val="0"/>
          <w:numId w:val="33"/>
        </w:numPr>
      </w:pP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N</m:t>
            </m:r>
          </m:sub>
        </m:sSub>
      </m:oMath>
      <w:r w:rsidR="00057786">
        <w:rPr>
          <w:rFonts w:eastAsiaTheme="minorEastAsia"/>
        </w:rPr>
        <w:t xml:space="preserve">, the thickness of a single layer of ice (fixed at </w:t>
      </w:r>
      <m:oMath>
        <m:r>
          <w:rPr>
            <w:rFonts w:ascii="Cambria Math" w:eastAsiaTheme="minorEastAsia" w:hAnsi="Cambria Math"/>
          </w:rPr>
          <m:t>0.3 nm</m:t>
        </m:r>
      </m:oMath>
      <w:r w:rsidR="00057786">
        <w:rPr>
          <w:rFonts w:eastAsiaTheme="minorEastAsia"/>
        </w:rPr>
        <w:t>)</w:t>
      </w:r>
      <w:r w:rsidR="009F2AFF">
        <w:rPr>
          <w:rFonts w:eastAsiaTheme="minorEastAsia"/>
        </w:rPr>
        <w:t>.</w:t>
      </w:r>
    </w:p>
    <w:p w:rsidR="0014564D" w:rsidRPr="0014564D" w:rsidRDefault="0014564D" w:rsidP="0014564D">
      <w:pPr>
        <w:rPr>
          <w:b/>
          <w:bCs/>
        </w:rPr>
      </w:pPr>
    </w:p>
    <w:p w:rsidR="00B96C79" w:rsidRPr="00D42064" w:rsidRDefault="003F1882" w:rsidP="00D42064">
      <w:pPr>
        <w:pStyle w:val="ListParagraph"/>
        <w:numPr>
          <w:ilvl w:val="0"/>
          <w:numId w:val="5"/>
        </w:numPr>
        <w:rPr>
          <w:b/>
          <w:bCs/>
        </w:rPr>
      </w:pPr>
      <w:r>
        <w:rPr>
          <w:b/>
          <w:bCs/>
        </w:rPr>
        <w:lastRenderedPageBreak/>
        <w:t>Results</w:t>
      </w:r>
    </w:p>
    <w:p w:rsidR="007B3AFE" w:rsidRPr="007B3AFE" w:rsidRDefault="007B3AFE" w:rsidP="003A43E8">
      <w:r>
        <w:t>Here we describe the results of five lines of investigation we have pursued, each focus</w:t>
      </w:r>
      <w:r w:rsidR="00DE61AF">
        <w:t>ing</w:t>
      </w:r>
      <w:r>
        <w:t xml:space="preserve"> on a particular topic or question</w:t>
      </w:r>
      <w:r w:rsidR="007904DC">
        <w:t xml:space="preserve">. </w:t>
      </w:r>
      <w:r w:rsidR="007A6F7F">
        <w:t xml:space="preserve">ESEM/GNBF and gas-phase modeling results </w:t>
      </w:r>
      <w:r w:rsidR="0069310D">
        <w:t xml:space="preserve">are </w:t>
      </w:r>
      <w:r w:rsidR="007E38A9">
        <w:t xml:space="preserve">presented </w:t>
      </w:r>
      <w:r w:rsidR="007904DC">
        <w:t xml:space="preserve">alongside, </w:t>
      </w:r>
      <w:r w:rsidR="007A6F7F">
        <w:t>as relevant.</w:t>
      </w:r>
    </w:p>
    <w:p w:rsidR="007B3AFE" w:rsidRDefault="007B3AFE" w:rsidP="003A43E8">
      <w:pPr>
        <w:rPr>
          <w:i/>
          <w:iCs/>
        </w:rPr>
      </w:pPr>
    </w:p>
    <w:p w:rsidR="00E8785D" w:rsidRDefault="003A43E8" w:rsidP="003A43E8">
      <w:pPr>
        <w:rPr>
          <w:i/>
          <w:iCs/>
        </w:rPr>
      </w:pPr>
      <w:r>
        <w:rPr>
          <w:i/>
          <w:iCs/>
        </w:rPr>
        <w:t>I.</w:t>
      </w:r>
      <w:r w:rsidRPr="003A43E8">
        <w:rPr>
          <w:i/>
          <w:iCs/>
        </w:rPr>
        <w:t xml:space="preserve"> Effect of variation in the time scal</w:t>
      </w:r>
      <w:r w:rsidR="00E8785D">
        <w:rPr>
          <w:i/>
          <w:iCs/>
        </w:rPr>
        <w:t>e</w:t>
      </w:r>
      <w:r w:rsidRPr="003A43E8">
        <w:rPr>
          <w:i/>
          <w:iCs/>
        </w:rPr>
        <w:t xml:space="preserve"> of</w:t>
      </w:r>
      <w:r w:rsidR="00DB70D2">
        <w:rPr>
          <w:i/>
          <w:iCs/>
        </w:rPr>
        <w:t xml:space="preserve"> modeled</w:t>
      </w:r>
      <w:r w:rsidRPr="003A43E8">
        <w:rPr>
          <w:i/>
          <w:iCs/>
        </w:rPr>
        <w:t xml:space="preserve"> ice-quasiliquid equilibratio</w:t>
      </w:r>
      <w:r w:rsidR="00E8785D">
        <w:rPr>
          <w:i/>
          <w:iCs/>
        </w:rPr>
        <w:t>n</w:t>
      </w:r>
    </w:p>
    <w:p w:rsidR="003A43E8" w:rsidRDefault="003A43E8" w:rsidP="003A43E8">
      <w:pPr>
        <w:rPr>
          <w:rFonts w:eastAsiaTheme="minorEastAsia"/>
        </w:rPr>
      </w:pPr>
      <w:r>
        <w:t xml:space="preserve">[still working on this, preliminary work says that bigger </w:t>
      </w:r>
      <m:oMath>
        <m:r>
          <w:rPr>
            <w:rFonts w:ascii="Cambria Math" w:hAnsi="Cambria Math"/>
          </w:rPr>
          <m:t>τ</m:t>
        </m:r>
      </m:oMath>
      <w:r w:rsidRPr="003A43E8">
        <w:rPr>
          <w:rFonts w:eastAsiaTheme="minorEastAsia"/>
        </w:rPr>
        <w:t xml:space="preserve"> stabilizes the formation of steady states, but </w:t>
      </w:r>
      <w:r>
        <w:rPr>
          <w:rFonts w:eastAsiaTheme="minorEastAsia"/>
        </w:rPr>
        <w:t>otherwise has little effect on</w:t>
      </w:r>
      <w:r w:rsidRPr="003A43E8">
        <w:rPr>
          <w:rFonts w:eastAsiaTheme="minorEastAsia"/>
        </w:rPr>
        <w:t xml:space="preserve"> the </w:t>
      </w:r>
      <w:r>
        <w:rPr>
          <w:rFonts w:eastAsiaTheme="minorEastAsia"/>
        </w:rPr>
        <w:t>shape of the steady-state profiles</w:t>
      </w:r>
      <w:r w:rsidRPr="003A43E8">
        <w:rPr>
          <w:rFonts w:eastAsiaTheme="minorEastAsia"/>
        </w:rPr>
        <w:t>]</w:t>
      </w:r>
      <w:r w:rsidR="00E8785D">
        <w:rPr>
          <w:rFonts w:eastAsiaTheme="minorEastAsia"/>
        </w:rPr>
        <w:t xml:space="preserve"> … See Fig. 3 …</w:t>
      </w:r>
    </w:p>
    <w:p w:rsidR="00E8785D" w:rsidRDefault="00E8785D" w:rsidP="00E8785D"/>
    <w:tbl>
      <w:tblPr>
        <w:tblStyle w:val="TableGrid"/>
        <w:tblW w:w="0" w:type="auto"/>
        <w:jc w:val="center"/>
        <w:tblLook w:val="04A0" w:firstRow="1" w:lastRow="0" w:firstColumn="1" w:lastColumn="0" w:noHBand="0" w:noVBand="1"/>
      </w:tblPr>
      <w:tblGrid>
        <w:gridCol w:w="6336"/>
      </w:tblGrid>
      <w:tr w:rsidR="00E8785D" w:rsidTr="0028262F">
        <w:trPr>
          <w:jc w:val="center"/>
        </w:trPr>
        <w:tc>
          <w:tcPr>
            <w:tcW w:w="0" w:type="auto"/>
          </w:tcPr>
          <w:p w:rsidR="00E8785D" w:rsidRDefault="00E8785D" w:rsidP="00147BEE">
            <w:pPr>
              <w:keepNext/>
            </w:pPr>
            <w:r w:rsidRPr="00CD6C65">
              <w:rPr>
                <w:noProof/>
              </w:rPr>
              <w:drawing>
                <wp:inline distT="0" distB="0" distL="0" distR="0" wp14:anchorId="3C447D8A" wp14:editId="2A90FC5D">
                  <wp:extent cx="3885322" cy="1577789"/>
                  <wp:effectExtent l="0" t="0" r="1270" b="0"/>
                  <wp:docPr id="1941145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958702" name=""/>
                          <pic:cNvPicPr/>
                        </pic:nvPicPr>
                        <pic:blipFill>
                          <a:blip r:embed="rId10"/>
                          <a:stretch>
                            <a:fillRect/>
                          </a:stretch>
                        </pic:blipFill>
                        <pic:spPr>
                          <a:xfrm>
                            <a:off x="0" y="0"/>
                            <a:ext cx="4012788" cy="1629552"/>
                          </a:xfrm>
                          <a:prstGeom prst="rect">
                            <a:avLst/>
                          </a:prstGeom>
                        </pic:spPr>
                      </pic:pic>
                    </a:graphicData>
                  </a:graphic>
                </wp:inline>
              </w:drawing>
            </w:r>
          </w:p>
        </w:tc>
      </w:tr>
      <w:tr w:rsidR="00E8785D" w:rsidTr="0028262F">
        <w:trPr>
          <w:jc w:val="center"/>
        </w:trPr>
        <w:tc>
          <w:tcPr>
            <w:tcW w:w="0" w:type="auto"/>
          </w:tcPr>
          <w:p w:rsidR="00E8785D" w:rsidRDefault="00E8785D" w:rsidP="00147BEE">
            <w:pPr>
              <w:keepNext/>
            </w:pPr>
            <w:r w:rsidRPr="00E8785D">
              <w:rPr>
                <w:b/>
                <w:bCs/>
              </w:rPr>
              <w:t>Figure 3</w:t>
            </w:r>
            <w:r>
              <w:t>. Effect of varying the ice-QLL equilibration timescale</w:t>
            </w:r>
            <w:r w:rsidR="008508D1">
              <w:t>.</w:t>
            </w:r>
          </w:p>
        </w:tc>
      </w:tr>
    </w:tbl>
    <w:p w:rsidR="00E8785D" w:rsidRDefault="00E8785D" w:rsidP="00E8785D"/>
    <w:p w:rsidR="0077579E" w:rsidRPr="0077579E" w:rsidRDefault="00935A6B" w:rsidP="002234B4">
      <w:pPr>
        <w:rPr>
          <w:i/>
          <w:iCs/>
        </w:rPr>
      </w:pPr>
      <w:r>
        <w:rPr>
          <w:i/>
          <w:iCs/>
        </w:rPr>
        <w:t>I</w:t>
      </w:r>
      <w:r w:rsidR="003A43E8">
        <w:rPr>
          <w:i/>
          <w:iCs/>
        </w:rPr>
        <w:t>I</w:t>
      </w:r>
      <w:r>
        <w:rPr>
          <w:i/>
          <w:iCs/>
        </w:rPr>
        <w:t xml:space="preserve">. </w:t>
      </w:r>
      <w:r w:rsidR="00993F0E">
        <w:rPr>
          <w:i/>
          <w:iCs/>
        </w:rPr>
        <w:t>Curvature</w:t>
      </w:r>
      <w:r w:rsidR="005140B4">
        <w:rPr>
          <w:i/>
          <w:iCs/>
        </w:rPr>
        <w:t xml:space="preserve"> </w:t>
      </w:r>
      <w:r w:rsidR="00986414">
        <w:rPr>
          <w:i/>
          <w:iCs/>
        </w:rPr>
        <w:t>of faceted surfaces undergoing</w:t>
      </w:r>
      <w:r>
        <w:rPr>
          <w:i/>
          <w:iCs/>
        </w:rPr>
        <w:t xml:space="preserve"> </w:t>
      </w:r>
      <w:r w:rsidR="00E8785D">
        <w:rPr>
          <w:i/>
          <w:iCs/>
        </w:rPr>
        <w:t xml:space="preserve">growth and </w:t>
      </w:r>
      <w:r w:rsidRPr="00935A6B">
        <w:rPr>
          <w:i/>
          <w:iCs/>
        </w:rPr>
        <w:t>ablatio</w:t>
      </w:r>
      <w:r>
        <w:rPr>
          <w:i/>
          <w:iCs/>
        </w:rPr>
        <w:t>n</w:t>
      </w:r>
    </w:p>
    <w:p w:rsidR="00633CC9" w:rsidRDefault="00F807C2" w:rsidP="002234B4">
      <w:r>
        <w:t>Figure</w:t>
      </w:r>
      <w:r w:rsidR="00935A6B">
        <w:t xml:space="preserve"> </w:t>
      </w:r>
      <w:r w:rsidR="00E8785D">
        <w:t>4</w:t>
      </w:r>
      <w:r>
        <w:t xml:space="preserve"> shows a modeled ice crystal surface under </w:t>
      </w:r>
      <w:r w:rsidR="00BF68C6">
        <w:t>growing</w:t>
      </w:r>
      <w:r>
        <w:t xml:space="preserve"> and </w:t>
      </w:r>
      <w:r w:rsidR="00BF68C6">
        <w:t>ablating</w:t>
      </w:r>
      <w:r>
        <w:t xml:space="preserve"> conditions. </w:t>
      </w:r>
      <w:r w:rsidR="00C724B0">
        <w:t>The</w:t>
      </w:r>
      <w:r>
        <w:t xml:space="preserve"> growth scenario</w:t>
      </w:r>
      <w:r w:rsidR="00633CC9">
        <w:t xml:space="preserve"> </w:t>
      </w:r>
      <w:r w:rsidR="00BF68C6">
        <w:t xml:space="preserve">on the left of the figure </w:t>
      </w:r>
      <w:r w:rsidR="00C724B0">
        <w:t>result</w:t>
      </w:r>
      <w:r w:rsidR="00BF68C6">
        <w:t>ed</w:t>
      </w:r>
      <w:r w:rsidR="00C724B0">
        <w:t xml:space="preserve"> </w:t>
      </w:r>
      <w:r w:rsidR="00BF68C6">
        <w:t xml:space="preserve">from supersaturated </w:t>
      </w:r>
      <w:r w:rsidR="00C724B0">
        <w:t xml:space="preserve">water vapor </w:t>
      </w:r>
      <w:r w:rsidR="00DE61AF">
        <w:t>concentrations</w:t>
      </w:r>
      <w:r w:rsidR="00BF68C6">
        <w:t>,</w:t>
      </w:r>
      <w:r w:rsidR="00C724B0">
        <w:t xml:space="preserve"> </w:t>
      </w:r>
      <w:r w:rsidR="00BF68C6">
        <w:t>distributed as</w:t>
      </w:r>
      <w:r w:rsidR="007A5D24">
        <w:t xml:space="preserve"> shown in Fig. </w:t>
      </w:r>
      <w:r w:rsidR="006B7A49">
        <w:t>4(a)</w:t>
      </w:r>
      <w:r w:rsidR="007A5D24">
        <w:t>.</w:t>
      </w:r>
      <w:r>
        <w:t xml:space="preserve"> </w:t>
      </w:r>
      <w:r w:rsidR="006B7A49">
        <w:t xml:space="preserve">Figures 4(b) and 4(c) show that these conditions lead to </w:t>
      </w:r>
      <w:r>
        <w:t>steady state</w:t>
      </w:r>
      <w:r w:rsidR="00935A6B">
        <w:t xml:space="preserve">, </w:t>
      </w:r>
      <w:r w:rsidR="006B7A49">
        <w:t>“V”</w:t>
      </w:r>
      <w:r w:rsidR="00DE61AF">
        <w:t>-shaped</w:t>
      </w:r>
      <w:r w:rsidR="006B7A49">
        <w:t xml:space="preserve"> </w:t>
      </w:r>
      <w:r w:rsidR="00BF68C6">
        <w:t>profile</w:t>
      </w:r>
      <w:r w:rsidR="00DE61AF">
        <w:t>s</w:t>
      </w:r>
      <w:r w:rsidR="00BF4168">
        <w:t xml:space="preserve">, in which the surface is dominated by primarily </w:t>
      </w:r>
      <m:oMath>
        <m:r>
          <w:rPr>
            <w:rFonts w:ascii="Cambria Math" w:hAnsi="Cambria Math"/>
          </w:rPr>
          <m:t>μ</m:t>
        </m:r>
      </m:oMath>
      <w:r w:rsidR="00BF4168">
        <w:rPr>
          <w:rFonts w:eastAsiaTheme="minorEastAsia"/>
        </w:rPr>
        <w:t xml:space="preserve">surface I – like microstates. </w:t>
      </w:r>
      <w:r w:rsidR="00425A45">
        <w:t xml:space="preserve">This scenario exhibits more tightly bunched </w:t>
      </w:r>
      <w:r w:rsidR="00BF4168">
        <w:t xml:space="preserve">(smaller </w:t>
      </w:r>
      <m:oMath>
        <m:r>
          <w:rPr>
            <w:rFonts w:ascii="Cambria Math" w:hAnsi="Cambria Math"/>
          </w:rPr>
          <m:t>λ</m:t>
        </m:r>
      </m:oMath>
      <w:r w:rsidR="00BF4168">
        <w:rPr>
          <w:rFonts w:eastAsiaTheme="minorEastAsia"/>
        </w:rPr>
        <w:t xml:space="preserve">) </w:t>
      </w:r>
      <w:r w:rsidR="00425A45">
        <w:t>at facet boundaries</w:t>
      </w:r>
      <w:r w:rsidR="00BF4168">
        <w:t xml:space="preserve">, which in turn (as described above in the summary of diffusive slowdown) </w:t>
      </w:r>
      <w:r w:rsidR="00425A45">
        <w:t>lead</w:t>
      </w:r>
      <w:r w:rsidR="00BF4168">
        <w:t>s</w:t>
      </w:r>
      <w:r w:rsidR="00425A45">
        <w:t xml:space="preserve"> to a net increase in volatility of the surface as a whole, hence</w:t>
      </w:r>
      <w:r w:rsidR="00BF4168">
        <w:t xml:space="preserve"> faceted growth.</w:t>
      </w:r>
    </w:p>
    <w:p w:rsidR="00BF68C6" w:rsidRDefault="00BF68C6" w:rsidP="002234B4"/>
    <w:p w:rsidR="00633CC9" w:rsidRDefault="00BF68C6" w:rsidP="002234B4">
      <w:r>
        <w:t>The ablating scenario on the right of Fig. 4</w:t>
      </w:r>
      <w:r w:rsidR="00425A45">
        <w:t xml:space="preserve"> </w:t>
      </w:r>
      <w:r>
        <w:t>resulted from subsaturated water vapor amounts, distributed as shown in Fig. 4(d). Figure</w:t>
      </w:r>
      <w:r w:rsidR="00425A45">
        <w:t>s</w:t>
      </w:r>
      <w:r>
        <w:t xml:space="preserve"> 4(e) and 4(f) show that these conditions also lead to steady state, although in this case the profile is </w:t>
      </w:r>
      <w:r>
        <w:rPr>
          <w:rFonts w:eastAsiaTheme="minorEastAsia"/>
        </w:rPr>
        <w:t>“</w:t>
      </w:r>
      <m:oMath>
        <m:r>
          <m:rPr>
            <m:sty m:val="p"/>
          </m:rPr>
          <w:rPr>
            <w:rFonts w:ascii="Cambria Math" w:eastAsiaTheme="minorEastAsia" w:hAnsi="Cambria Math"/>
          </w:rPr>
          <m:t>Λ</m:t>
        </m:r>
      </m:oMath>
      <w:r>
        <w:rPr>
          <w:rFonts w:eastAsiaTheme="minorEastAsia"/>
        </w:rPr>
        <w:t>” shaped (i.e., rounded</w:t>
      </w:r>
      <w:r w:rsidR="00425A45">
        <w:rPr>
          <w:rFonts w:eastAsiaTheme="minorEastAsia"/>
        </w:rPr>
        <w:t xml:space="preserve">), </w:t>
      </w:r>
      <w:r w:rsidR="00BF4168">
        <w:rPr>
          <w:rFonts w:eastAsiaTheme="minorEastAsia"/>
        </w:rPr>
        <w:t xml:space="preserve">the surface is dominated by </w:t>
      </w:r>
      <m:oMath>
        <m:r>
          <w:rPr>
            <w:rFonts w:ascii="Cambria Math" w:hAnsi="Cambria Math"/>
          </w:rPr>
          <m:t>μ</m:t>
        </m:r>
      </m:oMath>
      <w:r w:rsidR="00425A45">
        <w:rPr>
          <w:rFonts w:eastAsiaTheme="minorEastAsia"/>
        </w:rPr>
        <w:t>surface I</w:t>
      </w:r>
      <w:r w:rsidR="00BF4168">
        <w:rPr>
          <w:rFonts w:eastAsiaTheme="minorEastAsia"/>
        </w:rPr>
        <w:t xml:space="preserve"> – like microstates, and </w:t>
      </w:r>
      <w:r w:rsidR="00BF4168">
        <w:t>the layer bunching</w:t>
      </w:r>
      <w:r w:rsidR="00E00FCE">
        <w:rPr>
          <w:rFonts w:eastAsiaTheme="minorEastAsia"/>
        </w:rPr>
        <w:t xml:space="preserve"> leads to</w:t>
      </w:r>
      <w:r w:rsidR="00552D6D">
        <w:t xml:space="preserve"> </w:t>
      </w:r>
      <w:r w:rsidR="00552D6D" w:rsidRPr="006B7A49">
        <w:rPr>
          <w:i/>
          <w:iCs/>
        </w:rPr>
        <w:t>reduc</w:t>
      </w:r>
      <w:r w:rsidR="00E00FCE">
        <w:rPr>
          <w:i/>
          <w:iCs/>
        </w:rPr>
        <w:t>ed</w:t>
      </w:r>
      <w:r w:rsidR="00552D6D">
        <w:t xml:space="preserve"> volatility of the surface near the corners</w:t>
      </w:r>
      <w:r w:rsidR="00425A45">
        <w:t xml:space="preserve">, </w:t>
      </w:r>
      <w:r w:rsidR="00BF4168">
        <w:t>hence</w:t>
      </w:r>
      <w:r w:rsidR="00E00FCE">
        <w:t xml:space="preserve"> </w:t>
      </w:r>
      <w:r w:rsidR="00BF4168">
        <w:t>facete</w:t>
      </w:r>
      <w:r w:rsidR="00EC779A">
        <w:t>d</w:t>
      </w:r>
      <w:r w:rsidR="00BF4168">
        <w:t xml:space="preserve"> ablation.</w:t>
      </w:r>
    </w:p>
    <w:p w:rsidR="009D6309" w:rsidRDefault="009D6309" w:rsidP="002234B4"/>
    <w:p w:rsidR="009D6309" w:rsidRDefault="009D6309" w:rsidP="009D6309">
      <w:r>
        <w:t xml:space="preserve">The model results shown in Fig. 4 also suggest the following general pattern: growing ice facets possesses </w:t>
      </w:r>
      <w:r w:rsidR="0047135E">
        <w:t>convex</w:t>
      </w:r>
      <w:r>
        <w:t xml:space="preserve"> curvature, whereas ablating ice facets possess </w:t>
      </w:r>
      <w:r w:rsidR="0047135E">
        <w:t>concave</w:t>
      </w:r>
      <w:r>
        <w:t xml:space="preserve"> curvature. A useful metric for describing the curvature of steady state profiles such as those appearing in Fig. 4 is the local slope of the surface. Here we quantify that slope as a mean horizontal distance between successive molecular layers, defined as</w:t>
      </w:r>
    </w:p>
    <w:p w:rsidR="009D6309" w:rsidRDefault="009D6309" w:rsidP="009D6309"/>
    <w:p w:rsidR="009D6309" w:rsidRPr="006023F8" w:rsidRDefault="00000000" w:rsidP="009D6309">
      <w:pPr>
        <w:jc w:val="right"/>
      </w:pPr>
      <m:oMath>
        <m:acc>
          <m:accPr>
            <m:chr m:val="̅"/>
            <m:ctrlPr>
              <w:rPr>
                <w:rFonts w:ascii="Cambria Math" w:hAnsi="Cambria Math"/>
                <w:i/>
              </w:rPr>
            </m:ctrlPr>
          </m:accPr>
          <m:e>
            <m:r>
              <w:rPr>
                <w:rFonts w:ascii="Cambria Math" w:hAnsi="Cambria Math"/>
              </w:rPr>
              <m:t>λ</m:t>
            </m:r>
          </m:e>
        </m:acc>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steps</m:t>
            </m:r>
          </m:sub>
        </m:sSub>
      </m:oMath>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t>(</w:t>
      </w:r>
      <w:r w:rsidR="00874FEC">
        <w:rPr>
          <w:rFonts w:eastAsiaTheme="minorEastAsia"/>
        </w:rPr>
        <w:t>1</w:t>
      </w:r>
      <w:r w:rsidR="009619FE">
        <w:rPr>
          <w:rFonts w:eastAsiaTheme="minorEastAsia"/>
        </w:rPr>
        <w:t>1</w:t>
      </w:r>
      <w:r w:rsidR="009D6309">
        <w:rPr>
          <w:rFonts w:eastAsiaTheme="minorEastAsia"/>
        </w:rPr>
        <w:t>)</w:t>
      </w:r>
    </w:p>
    <w:p w:rsidR="009D6309" w:rsidRDefault="009D6309" w:rsidP="009D6309"/>
    <w:p w:rsidR="009D6309" w:rsidRPr="003A6E57" w:rsidRDefault="009D6309" w:rsidP="009D6309">
      <w:pPr>
        <w:rPr>
          <w:rFonts w:eastAsiaTheme="minorEastAsia"/>
        </w:rPr>
      </w:pPr>
      <w:r>
        <w:t xml:space="preserve">For example, </w:t>
      </w:r>
      <w:r w:rsidR="007622E3">
        <w:rPr>
          <w:rFonts w:eastAsiaTheme="minorEastAsia"/>
        </w:rPr>
        <w:t xml:space="preserve">both </w:t>
      </w:r>
      <w:r>
        <w:rPr>
          <w:rFonts w:eastAsiaTheme="minorEastAsia"/>
        </w:rPr>
        <w:t xml:space="preserve">facet profile </w:t>
      </w:r>
      <w:r w:rsidR="007622E3">
        <w:rPr>
          <w:rFonts w:eastAsiaTheme="minorEastAsia"/>
        </w:rPr>
        <w:t>in</w:t>
      </w:r>
      <w:r>
        <w:rPr>
          <w:rFonts w:eastAsiaTheme="minorEastAsia"/>
        </w:rPr>
        <w:t xml:space="preserve"> Fig. 4 </w:t>
      </w:r>
      <w:proofErr w:type="gramStart"/>
      <w:r w:rsidR="007622E3">
        <w:rPr>
          <w:rFonts w:eastAsiaTheme="minorEastAsia"/>
        </w:rPr>
        <w:t>are</w:t>
      </w:r>
      <w:proofErr w:type="gramEnd"/>
      <w:r>
        <w:rPr>
          <w:rFonts w:eastAsiaTheme="minorEastAsia"/>
        </w:rPr>
        <w:t xml:space="preserve"> characterized by</w:t>
      </w:r>
      <w:r>
        <w:t xml:space="preserve"> </w:t>
      </w:r>
      <m:oMath>
        <m:acc>
          <m:accPr>
            <m:chr m:val="̅"/>
            <m:ctrlPr>
              <w:rPr>
                <w:rFonts w:ascii="Cambria Math" w:hAnsi="Cambria Math"/>
                <w:i/>
              </w:rPr>
            </m:ctrlPr>
          </m:accPr>
          <m:e>
            <m:r>
              <w:rPr>
                <w:rFonts w:ascii="Cambria Math" w:hAnsi="Cambria Math"/>
              </w:rPr>
              <m:t>λ</m:t>
            </m:r>
          </m:e>
        </m:acc>
        <m:r>
          <w:rPr>
            <w:rFonts w:ascii="Cambria Math" w:hAnsi="Cambria Math"/>
          </w:rPr>
          <m:t>≈1 μm</m:t>
        </m:r>
      </m:oMath>
      <w:r>
        <w:rPr>
          <w:rFonts w:eastAsiaTheme="minorEastAsia"/>
        </w:rPr>
        <w:t xml:space="preserve">. </w:t>
      </w:r>
    </w:p>
    <w:p w:rsidR="009D6309" w:rsidRDefault="009D6309" w:rsidP="002234B4"/>
    <w:p w:rsidR="00450514" w:rsidRDefault="00450514" w:rsidP="00306079">
      <w:pPr>
        <w:keepNext/>
      </w:pPr>
    </w:p>
    <w:tbl>
      <w:tblPr>
        <w:tblStyle w:val="TableGrid"/>
        <w:tblW w:w="9445" w:type="dxa"/>
        <w:tblLayout w:type="fixed"/>
        <w:tblLook w:val="04A0" w:firstRow="1" w:lastRow="0" w:firstColumn="1" w:lastColumn="0" w:noHBand="0" w:noVBand="1"/>
      </w:tblPr>
      <w:tblGrid>
        <w:gridCol w:w="4765"/>
        <w:gridCol w:w="4680"/>
      </w:tblGrid>
      <w:tr w:rsidR="00450514" w:rsidTr="00A13E84">
        <w:tc>
          <w:tcPr>
            <w:tcW w:w="4765" w:type="dxa"/>
            <w:vAlign w:val="center"/>
          </w:tcPr>
          <w:p w:rsidR="00450514" w:rsidRDefault="00A13E84" w:rsidP="00A13E84">
            <w:pPr>
              <w:keepNext/>
              <w:jc w:val="center"/>
            </w:pPr>
            <w:r w:rsidRPr="00A13E84">
              <w:drawing>
                <wp:inline distT="0" distB="0" distL="0" distR="0" wp14:anchorId="4BB0302D" wp14:editId="36779FA7">
                  <wp:extent cx="2585751" cy="1886592"/>
                  <wp:effectExtent l="0" t="0" r="5080" b="5715"/>
                  <wp:docPr id="271548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548923" name=""/>
                          <pic:cNvPicPr/>
                        </pic:nvPicPr>
                        <pic:blipFill>
                          <a:blip r:embed="rId11"/>
                          <a:stretch>
                            <a:fillRect/>
                          </a:stretch>
                        </pic:blipFill>
                        <pic:spPr>
                          <a:xfrm>
                            <a:off x="0" y="0"/>
                            <a:ext cx="2593451" cy="1892210"/>
                          </a:xfrm>
                          <a:prstGeom prst="rect">
                            <a:avLst/>
                          </a:prstGeom>
                        </pic:spPr>
                      </pic:pic>
                    </a:graphicData>
                  </a:graphic>
                </wp:inline>
              </w:drawing>
            </w:r>
          </w:p>
        </w:tc>
        <w:tc>
          <w:tcPr>
            <w:tcW w:w="4680" w:type="dxa"/>
            <w:vAlign w:val="center"/>
          </w:tcPr>
          <w:p w:rsidR="00450514" w:rsidRDefault="000E24D8" w:rsidP="00A13E84">
            <w:pPr>
              <w:keepNext/>
            </w:pPr>
            <w:r w:rsidRPr="000E24D8">
              <w:drawing>
                <wp:inline distT="0" distB="0" distL="0" distR="0" wp14:anchorId="51A64415" wp14:editId="241EBB96">
                  <wp:extent cx="2711197" cy="1896745"/>
                  <wp:effectExtent l="0" t="0" r="0" b="0"/>
                  <wp:docPr id="5398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8341" name=""/>
                          <pic:cNvPicPr/>
                        </pic:nvPicPr>
                        <pic:blipFill>
                          <a:blip r:embed="rId12"/>
                          <a:stretch>
                            <a:fillRect/>
                          </a:stretch>
                        </pic:blipFill>
                        <pic:spPr>
                          <a:xfrm>
                            <a:off x="0" y="0"/>
                            <a:ext cx="2713705" cy="1898500"/>
                          </a:xfrm>
                          <a:prstGeom prst="rect">
                            <a:avLst/>
                          </a:prstGeom>
                        </pic:spPr>
                      </pic:pic>
                    </a:graphicData>
                  </a:graphic>
                </wp:inline>
              </w:drawing>
            </w:r>
          </w:p>
        </w:tc>
      </w:tr>
      <w:tr w:rsidR="00450514" w:rsidTr="00B33993">
        <w:tc>
          <w:tcPr>
            <w:tcW w:w="4765" w:type="dxa"/>
            <w:vAlign w:val="center"/>
          </w:tcPr>
          <w:p w:rsidR="00450514" w:rsidRDefault="00A13E84" w:rsidP="00B33993">
            <w:pPr>
              <w:keepNext/>
              <w:jc w:val="center"/>
            </w:pPr>
            <w:r w:rsidRPr="00A13E84">
              <w:drawing>
                <wp:inline distT="0" distB="0" distL="0" distR="0" wp14:anchorId="01DEC6EC" wp14:editId="1A334061">
                  <wp:extent cx="2586893" cy="1906760"/>
                  <wp:effectExtent l="0" t="0" r="4445" b="0"/>
                  <wp:docPr id="2142477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477374" name=""/>
                          <pic:cNvPicPr/>
                        </pic:nvPicPr>
                        <pic:blipFill>
                          <a:blip r:embed="rId13"/>
                          <a:stretch>
                            <a:fillRect/>
                          </a:stretch>
                        </pic:blipFill>
                        <pic:spPr>
                          <a:xfrm>
                            <a:off x="0" y="0"/>
                            <a:ext cx="2603870" cy="1919273"/>
                          </a:xfrm>
                          <a:prstGeom prst="rect">
                            <a:avLst/>
                          </a:prstGeom>
                        </pic:spPr>
                      </pic:pic>
                    </a:graphicData>
                  </a:graphic>
                </wp:inline>
              </w:drawing>
            </w:r>
          </w:p>
        </w:tc>
        <w:tc>
          <w:tcPr>
            <w:tcW w:w="4680" w:type="dxa"/>
            <w:vAlign w:val="center"/>
          </w:tcPr>
          <w:p w:rsidR="00450514" w:rsidRDefault="00B33993" w:rsidP="00B33993">
            <w:pPr>
              <w:keepNext/>
              <w:jc w:val="center"/>
            </w:pPr>
            <w:r>
              <w:t xml:space="preserve">   </w:t>
            </w:r>
            <w:r w:rsidR="00A13E84" w:rsidRPr="00A13E84">
              <w:drawing>
                <wp:inline distT="0" distB="0" distL="0" distR="0" wp14:anchorId="37F3B9E3" wp14:editId="21EBF76B">
                  <wp:extent cx="2555631" cy="1912716"/>
                  <wp:effectExtent l="0" t="0" r="0" b="5080"/>
                  <wp:docPr id="18849454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945434" name=""/>
                          <pic:cNvPicPr/>
                        </pic:nvPicPr>
                        <pic:blipFill>
                          <a:blip r:embed="rId14"/>
                          <a:stretch>
                            <a:fillRect/>
                          </a:stretch>
                        </pic:blipFill>
                        <pic:spPr>
                          <a:xfrm>
                            <a:off x="0" y="0"/>
                            <a:ext cx="2567471" cy="1921577"/>
                          </a:xfrm>
                          <a:prstGeom prst="rect">
                            <a:avLst/>
                          </a:prstGeom>
                        </pic:spPr>
                      </pic:pic>
                    </a:graphicData>
                  </a:graphic>
                </wp:inline>
              </w:drawing>
            </w:r>
            <w:r>
              <w:t xml:space="preserve"> </w:t>
            </w:r>
          </w:p>
        </w:tc>
      </w:tr>
      <w:tr w:rsidR="00450514" w:rsidTr="00B33993">
        <w:tc>
          <w:tcPr>
            <w:tcW w:w="4765" w:type="dxa"/>
            <w:vAlign w:val="center"/>
          </w:tcPr>
          <w:p w:rsidR="00450514" w:rsidRDefault="00A13E84" w:rsidP="00B33993">
            <w:pPr>
              <w:keepNext/>
              <w:jc w:val="center"/>
            </w:pPr>
            <w:r w:rsidRPr="00A13E84">
              <w:drawing>
                <wp:inline distT="0" distB="0" distL="0" distR="0" wp14:anchorId="25821644" wp14:editId="590066E4">
                  <wp:extent cx="2610998" cy="1918788"/>
                  <wp:effectExtent l="0" t="0" r="5715" b="0"/>
                  <wp:docPr id="1326760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760241" name=""/>
                          <pic:cNvPicPr/>
                        </pic:nvPicPr>
                        <pic:blipFill>
                          <a:blip r:embed="rId15"/>
                          <a:stretch>
                            <a:fillRect/>
                          </a:stretch>
                        </pic:blipFill>
                        <pic:spPr>
                          <a:xfrm>
                            <a:off x="0" y="0"/>
                            <a:ext cx="2618340" cy="1924183"/>
                          </a:xfrm>
                          <a:prstGeom prst="rect">
                            <a:avLst/>
                          </a:prstGeom>
                        </pic:spPr>
                      </pic:pic>
                    </a:graphicData>
                  </a:graphic>
                </wp:inline>
              </w:drawing>
            </w:r>
          </w:p>
        </w:tc>
        <w:tc>
          <w:tcPr>
            <w:tcW w:w="4680" w:type="dxa"/>
            <w:vAlign w:val="center"/>
          </w:tcPr>
          <w:p w:rsidR="00450514" w:rsidRDefault="00EE16F2" w:rsidP="00B33993">
            <w:pPr>
              <w:keepNext/>
              <w:jc w:val="center"/>
            </w:pPr>
            <w:r w:rsidRPr="00EE16F2">
              <w:drawing>
                <wp:inline distT="0" distB="0" distL="0" distR="0" wp14:anchorId="6A0A8ADE" wp14:editId="470B3182">
                  <wp:extent cx="2834640" cy="2030095"/>
                  <wp:effectExtent l="0" t="0" r="0" b="1905"/>
                  <wp:docPr id="535792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92970" name=""/>
                          <pic:cNvPicPr/>
                        </pic:nvPicPr>
                        <pic:blipFill>
                          <a:blip r:embed="rId16"/>
                          <a:stretch>
                            <a:fillRect/>
                          </a:stretch>
                        </pic:blipFill>
                        <pic:spPr>
                          <a:xfrm>
                            <a:off x="0" y="0"/>
                            <a:ext cx="2834640" cy="2030095"/>
                          </a:xfrm>
                          <a:prstGeom prst="rect">
                            <a:avLst/>
                          </a:prstGeom>
                        </pic:spPr>
                      </pic:pic>
                    </a:graphicData>
                  </a:graphic>
                </wp:inline>
              </w:drawing>
            </w:r>
          </w:p>
        </w:tc>
      </w:tr>
      <w:tr w:rsidR="00450514" w:rsidTr="007E79FC">
        <w:tc>
          <w:tcPr>
            <w:tcW w:w="9445" w:type="dxa"/>
            <w:gridSpan w:val="2"/>
          </w:tcPr>
          <w:p w:rsidR="00450514" w:rsidRDefault="00450514" w:rsidP="00306079">
            <w:pPr>
              <w:keepNext/>
            </w:pPr>
            <w:r w:rsidRPr="00DC2BA8">
              <w:rPr>
                <w:b/>
                <w:bCs/>
              </w:rPr>
              <w:t>Fig</w:t>
            </w:r>
            <w:r>
              <w:rPr>
                <w:b/>
                <w:bCs/>
              </w:rPr>
              <w:t>ure</w:t>
            </w:r>
            <w:r w:rsidRPr="00DC2BA8">
              <w:rPr>
                <w:b/>
                <w:bCs/>
              </w:rPr>
              <w:t xml:space="preserve"> </w:t>
            </w:r>
            <w:r w:rsidR="004D5A91">
              <w:rPr>
                <w:b/>
                <w:bCs/>
              </w:rPr>
              <w:t>4</w:t>
            </w:r>
            <w:r>
              <w:t xml:space="preserve">. </w:t>
            </w:r>
            <w:r w:rsidR="00A327C7">
              <w:t>Steady states</w:t>
            </w:r>
            <w:r>
              <w:t xml:space="preserve"> of </w:t>
            </w:r>
            <w:r w:rsidR="00BF68C6">
              <w:t>growing</w:t>
            </w:r>
            <w:r>
              <w:t xml:space="preserve"> (left panels) and </w:t>
            </w:r>
            <w:r w:rsidR="00BF68C6">
              <w:t>ablating</w:t>
            </w:r>
            <w:r>
              <w:t xml:space="preserve"> </w:t>
            </w:r>
            <w:r w:rsidR="00BF68C6">
              <w:t>facets</w:t>
            </w:r>
            <w:r>
              <w:t xml:space="preserve"> (right panels)</w:t>
            </w:r>
            <w:r w:rsidR="00F82CA6">
              <w:t>, for baseline p</w:t>
            </w:r>
            <w:r w:rsidR="00D56339">
              <w:t>arameters</w:t>
            </w:r>
            <w:r w:rsidR="00A327C7">
              <w:t xml:space="preserve"> constructed according to Strategy B</w:t>
            </w:r>
            <w:r w:rsidR="00D56339">
              <w:t xml:space="preserve"> </w:t>
            </w:r>
            <w:r w:rsidR="00F82CA6">
              <w:t>(see</w:t>
            </w:r>
            <w:r w:rsidR="00D56339">
              <w:t xml:space="preserve"> Table 1</w:t>
            </w:r>
            <w:r w:rsidR="00F82CA6">
              <w:t xml:space="preserve">). </w:t>
            </w:r>
            <w:r w:rsidR="00A327C7">
              <w:t xml:space="preserve">Top: vapor supersaturation adjacent to a facet spanning </w:t>
            </w:r>
            <m:oMath>
              <m:r>
                <w:rPr>
                  <w:rFonts w:ascii="Cambria Math" w:hAnsi="Cambria Math"/>
                </w:rPr>
                <m:t>60 μm</m:t>
              </m:r>
            </m:oMath>
            <w:r w:rsidR="00A327C7">
              <w:rPr>
                <w:rFonts w:eastAsiaTheme="minorEastAsia"/>
              </w:rPr>
              <w:t>; Middle: time evolution of the number of steps, beginning with a flat surface (#steps = 0) to steady state; Bottom: steady-state profiles of QLL-covered faceted ice surfaces.</w:t>
            </w:r>
          </w:p>
        </w:tc>
      </w:tr>
    </w:tbl>
    <w:p w:rsidR="002179AF" w:rsidRDefault="002179AF" w:rsidP="002234B4"/>
    <w:p w:rsidR="00381179" w:rsidRDefault="00E35E08" w:rsidP="000E50F8">
      <w:r>
        <w:t>It is well-known that real ice crystals exhibit faceted growth, but are</w:t>
      </w:r>
      <w:r w:rsidR="00CE32BC">
        <w:t xml:space="preserve"> </w:t>
      </w:r>
      <w:r>
        <w:t>they also</w:t>
      </w:r>
      <w:r w:rsidR="00CE32BC">
        <w:t xml:space="preserve"> </w:t>
      </w:r>
      <w:r>
        <w:t xml:space="preserve">capable of </w:t>
      </w:r>
      <w:r w:rsidR="00CE32BC">
        <w:t xml:space="preserve">faceted ablation? </w:t>
      </w:r>
      <w:r w:rsidR="00935A6B">
        <w:t xml:space="preserve">Figure </w:t>
      </w:r>
      <w:r w:rsidR="004D5A91">
        <w:t>5</w:t>
      </w:r>
      <w:r w:rsidR="00935A6B">
        <w:t xml:space="preserve"> </w:t>
      </w:r>
      <w:r w:rsidR="00426D85">
        <w:t>displays</w:t>
      </w:r>
      <w:r w:rsidR="00935A6B">
        <w:t xml:space="preserve"> </w:t>
      </w:r>
      <w:r w:rsidR="004D5A91">
        <w:t>E</w:t>
      </w:r>
      <w:r w:rsidR="00935A6B">
        <w:t xml:space="preserve">SEM </w:t>
      </w:r>
      <w:r w:rsidR="00426D85">
        <w:t xml:space="preserve">images </w:t>
      </w:r>
      <w:r w:rsidR="00935A6B">
        <w:t xml:space="preserve">of an ice crystal </w:t>
      </w:r>
      <w:r w:rsidR="004D5A91">
        <w:t xml:space="preserve">observed </w:t>
      </w:r>
      <w:r w:rsidR="00935A6B">
        <w:t>under</w:t>
      </w:r>
      <w:r w:rsidR="000E50F8">
        <w:t xml:space="preserve"> growing and</w:t>
      </w:r>
      <w:r w:rsidR="00935A6B">
        <w:t xml:space="preserve"> ablating conditions. </w:t>
      </w:r>
      <w:r w:rsidR="008F2A7D">
        <w:t>S</w:t>
      </w:r>
      <w:r w:rsidR="00935A6B">
        <w:t xml:space="preserve">ince the ablating crystal retains its </w:t>
      </w:r>
      <w:r w:rsidR="00CE32BC">
        <w:t>flat surface</w:t>
      </w:r>
      <w:r w:rsidR="00935A6B">
        <w:t xml:space="preserve">, we can conclude that faceted ablation </w:t>
      </w:r>
      <w:r w:rsidR="00CE32BC">
        <w:t>has</w:t>
      </w:r>
      <w:r w:rsidR="008F2A7D">
        <w:t xml:space="preserve"> indeed</w:t>
      </w:r>
      <w:r w:rsidR="00935A6B">
        <w:t xml:space="preserve"> occur</w:t>
      </w:r>
      <w:r w:rsidR="00CE32BC">
        <w:t>red</w:t>
      </w:r>
      <w:r w:rsidR="00BC2C86">
        <w:t>.</w:t>
      </w:r>
      <w:r w:rsidR="00426D85">
        <w:t xml:space="preserve"> </w:t>
      </w:r>
      <w:r w:rsidR="008F2A7D">
        <w:t xml:space="preserve">The figure shows, moreover, that faceted ablation occurs even </w:t>
      </w:r>
      <w:r w:rsidR="008F2A7D">
        <w:lastRenderedPageBreak/>
        <w:t xml:space="preserve">when the surface is rough (e.g., </w:t>
      </w:r>
      <w:r w:rsidR="00426D85">
        <w:t xml:space="preserve">the </w:t>
      </w:r>
      <w:r w:rsidR="00935A6B">
        <w:t>prismatic facets</w:t>
      </w:r>
      <w:r w:rsidR="00426D85">
        <w:t xml:space="preserve"> in the figure</w:t>
      </w:r>
      <w:r w:rsidR="008F2A7D">
        <w:t>).</w:t>
      </w:r>
      <w:r w:rsidR="00935A6B">
        <w:t xml:space="preserve"> </w:t>
      </w:r>
      <w:r w:rsidR="00BC2C86">
        <w:t xml:space="preserve">In fact, we observe </w:t>
      </w:r>
      <w:r w:rsidR="006E5186">
        <w:t xml:space="preserve">faceted ablation </w:t>
      </w:r>
      <w:r w:rsidR="00BC2C86">
        <w:t xml:space="preserve">quite frequently in </w:t>
      </w:r>
      <w:r w:rsidR="000E50F8">
        <w:t>E</w:t>
      </w:r>
      <w:r w:rsidR="00BC2C86">
        <w:t>SEM images of ablating ice crystals.</w:t>
      </w:r>
    </w:p>
    <w:p w:rsidR="00381179" w:rsidRDefault="00381179" w:rsidP="007E0E9E"/>
    <w:tbl>
      <w:tblPr>
        <w:tblStyle w:val="TableGrid"/>
        <w:tblW w:w="0" w:type="auto"/>
        <w:tblLook w:val="04A0" w:firstRow="1" w:lastRow="0" w:firstColumn="1" w:lastColumn="0" w:noHBand="0" w:noVBand="1"/>
      </w:tblPr>
      <w:tblGrid>
        <w:gridCol w:w="4675"/>
        <w:gridCol w:w="4675"/>
      </w:tblGrid>
      <w:tr w:rsidR="00077FBA" w:rsidTr="00077FBA">
        <w:tc>
          <w:tcPr>
            <w:tcW w:w="0" w:type="auto"/>
          </w:tcPr>
          <w:p w:rsidR="00077FBA" w:rsidRDefault="00077FBA" w:rsidP="00077FBA">
            <w:pPr>
              <w:jc w:val="center"/>
            </w:pPr>
            <w:r w:rsidRPr="006E2F8E">
              <w:rPr>
                <w:rFonts w:eastAsiaTheme="minorEastAsia"/>
                <w:noProof/>
              </w:rPr>
              <w:drawing>
                <wp:inline distT="0" distB="0" distL="0" distR="0" wp14:anchorId="510A5907" wp14:editId="150654EF">
                  <wp:extent cx="2864714" cy="2232077"/>
                  <wp:effectExtent l="0" t="0" r="5715" b="3175"/>
                  <wp:docPr id="158" name="Google Shape;158;p14"/>
                  <wp:cNvGraphicFramePr/>
                  <a:graphic xmlns:a="http://schemas.openxmlformats.org/drawingml/2006/main">
                    <a:graphicData uri="http://schemas.openxmlformats.org/drawingml/2006/picture">
                      <pic:pic xmlns:pic="http://schemas.openxmlformats.org/drawingml/2006/picture">
                        <pic:nvPicPr>
                          <pic:cNvPr id="158" name="Google Shape;158;p14"/>
                          <pic:cNvPicPr preferRelativeResize="0"/>
                        </pic:nvPicPr>
                        <pic:blipFill rotWithShape="1">
                          <a:blip r:embed="rId17">
                            <a:alphaModFix/>
                          </a:blip>
                          <a:srcRect/>
                          <a:stretch/>
                        </pic:blipFill>
                        <pic:spPr>
                          <a:xfrm>
                            <a:off x="0" y="0"/>
                            <a:ext cx="2864714" cy="2232077"/>
                          </a:xfrm>
                          <a:prstGeom prst="rect">
                            <a:avLst/>
                          </a:prstGeom>
                          <a:noFill/>
                          <a:ln>
                            <a:noFill/>
                          </a:ln>
                        </pic:spPr>
                      </pic:pic>
                    </a:graphicData>
                  </a:graphic>
                </wp:inline>
              </w:drawing>
            </w:r>
          </w:p>
        </w:tc>
        <w:tc>
          <w:tcPr>
            <w:tcW w:w="0" w:type="auto"/>
          </w:tcPr>
          <w:p w:rsidR="00077FBA" w:rsidRDefault="00077FBA" w:rsidP="00077FBA">
            <w:pPr>
              <w:jc w:val="center"/>
            </w:pPr>
            <w:r w:rsidRPr="006E2F8E">
              <w:rPr>
                <w:rFonts w:eastAsiaTheme="minorEastAsia"/>
                <w:noProof/>
              </w:rPr>
              <w:drawing>
                <wp:inline distT="0" distB="0" distL="0" distR="0" wp14:anchorId="0C1DC9A9" wp14:editId="6DCE1888">
                  <wp:extent cx="2864725" cy="2232095"/>
                  <wp:effectExtent l="0" t="0" r="5715" b="3175"/>
                  <wp:docPr id="173" name="Google Shape;173;p14"/>
                  <wp:cNvGraphicFramePr/>
                  <a:graphic xmlns:a="http://schemas.openxmlformats.org/drawingml/2006/main">
                    <a:graphicData uri="http://schemas.openxmlformats.org/drawingml/2006/picture">
                      <pic:pic xmlns:pic="http://schemas.openxmlformats.org/drawingml/2006/picture">
                        <pic:nvPicPr>
                          <pic:cNvPr id="173" name="Google Shape;173;p14"/>
                          <pic:cNvPicPr preferRelativeResize="0"/>
                        </pic:nvPicPr>
                        <pic:blipFill rotWithShape="1">
                          <a:blip r:embed="rId18">
                            <a:alphaModFix/>
                          </a:blip>
                          <a:srcRect/>
                          <a:stretch/>
                        </pic:blipFill>
                        <pic:spPr>
                          <a:xfrm>
                            <a:off x="0" y="0"/>
                            <a:ext cx="2864725" cy="2232095"/>
                          </a:xfrm>
                          <a:prstGeom prst="rect">
                            <a:avLst/>
                          </a:prstGeom>
                          <a:noFill/>
                          <a:ln>
                            <a:noFill/>
                          </a:ln>
                        </pic:spPr>
                      </pic:pic>
                    </a:graphicData>
                  </a:graphic>
                </wp:inline>
              </w:drawing>
            </w:r>
          </w:p>
        </w:tc>
      </w:tr>
      <w:tr w:rsidR="00077FBA" w:rsidTr="00265534">
        <w:tc>
          <w:tcPr>
            <w:tcW w:w="0" w:type="auto"/>
            <w:gridSpan w:val="2"/>
          </w:tcPr>
          <w:p w:rsidR="00077FBA" w:rsidRDefault="00077FBA" w:rsidP="007E0E9E">
            <w:r w:rsidRPr="00DC2BA8">
              <w:rPr>
                <w:b/>
                <w:bCs/>
              </w:rPr>
              <w:t>Fig</w:t>
            </w:r>
            <w:r>
              <w:rPr>
                <w:b/>
                <w:bCs/>
              </w:rPr>
              <w:t>ure</w:t>
            </w:r>
            <w:r w:rsidRPr="00DC2BA8">
              <w:rPr>
                <w:b/>
                <w:bCs/>
              </w:rPr>
              <w:t xml:space="preserve"> </w:t>
            </w:r>
            <w:r>
              <w:rPr>
                <w:b/>
                <w:bCs/>
              </w:rPr>
              <w:t>5</w:t>
            </w:r>
            <w:r>
              <w:t>. An ice crystal under growing (left) and ablating (right) conditions.</w:t>
            </w:r>
          </w:p>
        </w:tc>
      </w:tr>
    </w:tbl>
    <w:p w:rsidR="00381179" w:rsidRDefault="00381179" w:rsidP="007E0E9E"/>
    <w:p w:rsidR="00854D47" w:rsidRDefault="00625E82" w:rsidP="00D82099">
      <w:r>
        <w:t xml:space="preserve">Do real faceted ice crystals exhibit curvature like </w:t>
      </w:r>
      <w:r w:rsidR="009D6309">
        <w:t>that indicated by the QLC</w:t>
      </w:r>
      <w:r w:rsidR="00072DC4">
        <w:t>-2</w:t>
      </w:r>
      <w:r w:rsidR="009D6309">
        <w:t xml:space="preserve"> predictions of Fig. 4</w:t>
      </w:r>
      <w:r>
        <w:t xml:space="preserve">? </w:t>
      </w:r>
      <w:r w:rsidR="000E50F8">
        <w:t>Fig. 6(a) displays a</w:t>
      </w:r>
      <w:r w:rsidR="007E0E9E">
        <w:t xml:space="preserve">n </w:t>
      </w:r>
      <w:r w:rsidR="00BF68C6">
        <w:t>E</w:t>
      </w:r>
      <w:r w:rsidR="007E0E9E">
        <w:t xml:space="preserve">SEM image of a crystal and </w:t>
      </w:r>
      <w:r w:rsidR="00F0549C">
        <w:t xml:space="preserve">a </w:t>
      </w:r>
      <w:r w:rsidR="007E0E9E">
        <w:t xml:space="preserve">GNBF construction of a portion of its basal facet. </w:t>
      </w:r>
      <w:r w:rsidR="002124BD">
        <w:t xml:space="preserve">The crystal is known to be growing, since subsequent images taken of this crystal revealed expanding boundaries against the metal substrate to which the crystal is attached. </w:t>
      </w:r>
      <w:r w:rsidR="00F0549C">
        <w:t xml:space="preserve">The </w:t>
      </w:r>
      <w:r w:rsidR="007E0E9E">
        <w:t>GNBF construction</w:t>
      </w:r>
      <w:r w:rsidR="002124BD">
        <w:t>, displayed in Fig. 6(b),</w:t>
      </w:r>
      <w:r w:rsidR="007E0E9E">
        <w:t xml:space="preserve"> reveals a distinct </w:t>
      </w:r>
      <w:r w:rsidR="0047135E">
        <w:t>convexity</w:t>
      </w:r>
      <w:r w:rsidR="007E0E9E">
        <w:t xml:space="preserve">, on the order of 1000s of layers </w:t>
      </w:r>
      <w:r w:rsidR="00F0549C">
        <w:t>over the horizontal span analyzed (</w:t>
      </w:r>
      <m:oMath>
        <m:r>
          <w:rPr>
            <w:rFonts w:ascii="Cambria Math" w:hAnsi="Cambria Math"/>
          </w:rPr>
          <m:t>~80 μm</m:t>
        </m:r>
      </m:oMath>
      <w:r w:rsidR="00F0549C">
        <w:rPr>
          <w:rFonts w:eastAsiaTheme="minorEastAsia"/>
        </w:rPr>
        <w:t>)</w:t>
      </w:r>
      <w:r w:rsidR="00854D47">
        <w:t xml:space="preserve"> …</w:t>
      </w:r>
      <w:r w:rsidR="00381179">
        <w:t xml:space="preserve"> </w:t>
      </w:r>
      <w:r w:rsidR="00854D47">
        <w:t xml:space="preserve">which corresponds to </w:t>
      </w:r>
      <m:oMath>
        <m:acc>
          <m:accPr>
            <m:chr m:val="̅"/>
            <m:ctrlPr>
              <w:rPr>
                <w:rFonts w:ascii="Cambria Math" w:hAnsi="Cambria Math"/>
                <w:i/>
              </w:rPr>
            </m:ctrlPr>
          </m:accPr>
          <m:e>
            <m:r>
              <w:rPr>
                <w:rFonts w:ascii="Cambria Math" w:hAnsi="Cambria Math"/>
              </w:rPr>
              <m:t>λ</m:t>
            </m:r>
          </m:e>
        </m:acc>
        <m:r>
          <w:rPr>
            <w:rFonts w:ascii="Cambria Math" w:eastAsiaTheme="minorEastAsia" w:hAnsi="Cambria Math"/>
          </w:rPr>
          <m:t>≈…</m:t>
        </m:r>
      </m:oMath>
      <w:r w:rsidR="00854D47">
        <w:rPr>
          <w:rFonts w:eastAsiaTheme="minorEastAsia"/>
        </w:rPr>
        <w:t>.</w:t>
      </w:r>
      <w:r w:rsidR="00854D47">
        <w:t xml:space="preserve"> </w:t>
      </w:r>
    </w:p>
    <w:p w:rsidR="002124BD" w:rsidRDefault="002124BD" w:rsidP="00D82099">
      <w:pPr>
        <w:rPr>
          <w:i/>
          <w:iCs/>
        </w:rPr>
      </w:pPr>
    </w:p>
    <w:p w:rsidR="00D82099" w:rsidRDefault="002124BD" w:rsidP="00A753AD">
      <w:r w:rsidRPr="002124BD">
        <w:t>Turning to ablation, F</w:t>
      </w:r>
      <w:r w:rsidR="00BF68C6" w:rsidRPr="002124BD">
        <w:t>ig</w:t>
      </w:r>
      <w:r>
        <w:t>s</w:t>
      </w:r>
      <w:r w:rsidRPr="002124BD">
        <w:t>.</w:t>
      </w:r>
      <w:r w:rsidR="00BF68C6" w:rsidRPr="002124BD">
        <w:t xml:space="preserve"> 6(</w:t>
      </w:r>
      <w:r w:rsidRPr="002124BD">
        <w:t>c</w:t>
      </w:r>
      <w:r>
        <w:t>-d</w:t>
      </w:r>
      <w:r w:rsidR="00BF68C6" w:rsidRPr="002124BD">
        <w:t xml:space="preserve">) show an ESEM image of an ablating, faceted crystal, and </w:t>
      </w:r>
      <w:r>
        <w:t>its</w:t>
      </w:r>
      <w:r w:rsidR="00BF68C6" w:rsidRPr="002124BD">
        <w:t xml:space="preserve"> GNBF</w:t>
      </w:r>
      <w:r>
        <w:t>-constructed surface</w:t>
      </w:r>
      <w:r w:rsidR="00BF68C6" w:rsidRPr="002124BD">
        <w:t>.</w:t>
      </w:r>
      <w:r w:rsidR="00BF68C6" w:rsidRPr="00BF68C6">
        <w:rPr>
          <w:i/>
          <w:iCs/>
        </w:rPr>
        <w:t xml:space="preserve"> The GNBF reconstruction</w:t>
      </w:r>
      <w:r w:rsidR="00BF68C6">
        <w:rPr>
          <w:i/>
          <w:iCs/>
        </w:rPr>
        <w:t xml:space="preserve"> hopefully</w:t>
      </w:r>
      <w:r w:rsidR="00BF68C6" w:rsidRPr="00BF68C6">
        <w:rPr>
          <w:i/>
          <w:iCs/>
        </w:rPr>
        <w:t xml:space="preserve"> reveals </w:t>
      </w:r>
      <w:r w:rsidR="0047135E">
        <w:rPr>
          <w:i/>
          <w:iCs/>
        </w:rPr>
        <w:t>concavity</w:t>
      </w:r>
      <w:r w:rsidR="00BF68C6">
        <w:rPr>
          <w:i/>
          <w:iCs/>
        </w:rPr>
        <w:t xml:space="preserve"> ….</w:t>
      </w:r>
      <w:r w:rsidR="00854D47">
        <w:rPr>
          <w:i/>
          <w:iCs/>
        </w:rPr>
        <w:t xml:space="preserve"> </w:t>
      </w:r>
      <m:oMath>
        <m:acc>
          <m:accPr>
            <m:chr m:val="̅"/>
            <m:ctrlPr>
              <w:rPr>
                <w:rFonts w:ascii="Cambria Math" w:hAnsi="Cambria Math"/>
                <w:i/>
              </w:rPr>
            </m:ctrlPr>
          </m:accPr>
          <m:e>
            <m:r>
              <w:rPr>
                <w:rFonts w:ascii="Cambria Math" w:hAnsi="Cambria Math"/>
              </w:rPr>
              <m:t>λ</m:t>
            </m:r>
          </m:e>
        </m:acc>
        <m:r>
          <w:rPr>
            <w:rFonts w:ascii="Cambria Math" w:eastAsiaTheme="minorEastAsia" w:hAnsi="Cambria Math"/>
          </w:rPr>
          <m:t>≈…</m:t>
        </m:r>
      </m:oMath>
      <w:r w:rsidR="00854D47">
        <w:rPr>
          <w:rFonts w:eastAsiaTheme="minorEastAsia"/>
        </w:rPr>
        <w:t>.</w:t>
      </w:r>
      <w:r w:rsidR="00BF68C6">
        <w:rPr>
          <w:i/>
          <w:iCs/>
        </w:rPr>
        <w:t>]</w:t>
      </w:r>
    </w:p>
    <w:p w:rsidR="00381179" w:rsidRDefault="00381179" w:rsidP="007E0E9E">
      <w:pPr>
        <w:keepNext/>
      </w:pPr>
    </w:p>
    <w:tbl>
      <w:tblPr>
        <w:tblStyle w:val="TableGrid"/>
        <w:tblW w:w="0" w:type="auto"/>
        <w:tblLook w:val="04A0" w:firstRow="1" w:lastRow="0" w:firstColumn="1" w:lastColumn="0" w:noHBand="0" w:noVBand="1"/>
      </w:tblPr>
      <w:tblGrid>
        <w:gridCol w:w="4495"/>
        <w:gridCol w:w="4680"/>
      </w:tblGrid>
      <w:tr w:rsidR="000E50F8" w:rsidTr="000E50F8">
        <w:tc>
          <w:tcPr>
            <w:tcW w:w="4495" w:type="dxa"/>
          </w:tcPr>
          <w:p w:rsidR="000E50F8" w:rsidRDefault="000E50F8" w:rsidP="000E50F8">
            <w:pPr>
              <w:keepNext/>
            </w:pPr>
            <w:r w:rsidRPr="001647A8">
              <w:rPr>
                <w:noProof/>
              </w:rPr>
              <w:drawing>
                <wp:inline distT="0" distB="0" distL="0" distR="0" wp14:anchorId="7D9AEC03" wp14:editId="3B5D1DAF">
                  <wp:extent cx="2384611" cy="1524270"/>
                  <wp:effectExtent l="0" t="0" r="3175" b="0"/>
                  <wp:docPr id="1154279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965331" name=""/>
                          <pic:cNvPicPr/>
                        </pic:nvPicPr>
                        <pic:blipFill rotWithShape="1">
                          <a:blip r:embed="rId19"/>
                          <a:srcRect t="42768"/>
                          <a:stretch/>
                        </pic:blipFill>
                        <pic:spPr bwMode="auto">
                          <a:xfrm>
                            <a:off x="0" y="0"/>
                            <a:ext cx="2408722" cy="1539682"/>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0E50F8" w:rsidRDefault="000E50F8" w:rsidP="000E50F8">
            <w:pPr>
              <w:keepNext/>
            </w:pPr>
            <w:r>
              <w:t>Need image</w:t>
            </w:r>
          </w:p>
        </w:tc>
      </w:tr>
      <w:tr w:rsidR="000E50F8" w:rsidTr="000E50F8">
        <w:tc>
          <w:tcPr>
            <w:tcW w:w="0" w:type="auto"/>
          </w:tcPr>
          <w:p w:rsidR="000E50F8" w:rsidRDefault="000E50F8" w:rsidP="000E50F8">
            <w:pPr>
              <w:keepNext/>
            </w:pPr>
            <w:r w:rsidRPr="001647A8">
              <w:rPr>
                <w:noProof/>
              </w:rPr>
              <w:drawing>
                <wp:inline distT="0" distB="0" distL="0" distR="0" wp14:anchorId="7E48A04E" wp14:editId="433AD974">
                  <wp:extent cx="2654244" cy="1012825"/>
                  <wp:effectExtent l="0" t="0" r="635" b="3175"/>
                  <wp:docPr id="1701216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965331" name=""/>
                          <pic:cNvPicPr/>
                        </pic:nvPicPr>
                        <pic:blipFill rotWithShape="1">
                          <a:blip r:embed="rId19"/>
                          <a:srcRect l="7888" t="4036" b="64493"/>
                          <a:stretch/>
                        </pic:blipFill>
                        <pic:spPr bwMode="auto">
                          <a:xfrm>
                            <a:off x="0" y="0"/>
                            <a:ext cx="2716138" cy="1036443"/>
                          </a:xfrm>
                          <a:prstGeom prst="rect">
                            <a:avLst/>
                          </a:prstGeom>
                          <a:ln>
                            <a:noFill/>
                          </a:ln>
                          <a:extLst>
                            <a:ext uri="{53640926-AAD7-44D8-BBD7-CCE9431645EC}">
                              <a14:shadowObscured xmlns:a14="http://schemas.microsoft.com/office/drawing/2010/main"/>
                            </a:ext>
                          </a:extLst>
                        </pic:spPr>
                      </pic:pic>
                    </a:graphicData>
                  </a:graphic>
                </wp:inline>
              </w:drawing>
            </w:r>
          </w:p>
        </w:tc>
        <w:tc>
          <w:tcPr>
            <w:tcW w:w="4011" w:type="dxa"/>
          </w:tcPr>
          <w:p w:rsidR="000E50F8" w:rsidRDefault="000E50F8" w:rsidP="000E50F8">
            <w:pPr>
              <w:keepNext/>
            </w:pPr>
            <w:r>
              <w:t>Need image</w:t>
            </w:r>
          </w:p>
        </w:tc>
      </w:tr>
      <w:tr w:rsidR="000E50F8" w:rsidTr="000E50F8">
        <w:tc>
          <w:tcPr>
            <w:tcW w:w="9175" w:type="dxa"/>
            <w:gridSpan w:val="2"/>
          </w:tcPr>
          <w:p w:rsidR="000E50F8" w:rsidRDefault="000E50F8" w:rsidP="000E50F8">
            <w:pPr>
              <w:keepNext/>
            </w:pPr>
            <w:r w:rsidRPr="00DC2BA8">
              <w:rPr>
                <w:b/>
                <w:bCs/>
              </w:rPr>
              <w:t>Fig</w:t>
            </w:r>
            <w:r>
              <w:rPr>
                <w:b/>
                <w:bCs/>
              </w:rPr>
              <w:t>ure</w:t>
            </w:r>
            <w:r w:rsidRPr="00DC2BA8">
              <w:rPr>
                <w:b/>
                <w:bCs/>
              </w:rPr>
              <w:t xml:space="preserve"> </w:t>
            </w:r>
            <w:r w:rsidR="00072DC4">
              <w:rPr>
                <w:b/>
                <w:bCs/>
              </w:rPr>
              <w:t>6</w:t>
            </w:r>
            <w:r>
              <w:t xml:space="preserve">. </w:t>
            </w:r>
            <w:r w:rsidR="00D40336">
              <w:t xml:space="preserve">Top panels: </w:t>
            </w:r>
            <w:r>
              <w:t>SEM image</w:t>
            </w:r>
            <w:r w:rsidR="00D40336">
              <w:t>s</w:t>
            </w:r>
            <w:r>
              <w:t xml:space="preserve"> of a growing crystal (left) and an ablating crystal (right)</w:t>
            </w:r>
            <w:r w:rsidR="00D40336">
              <w:t xml:space="preserve">. Squares show outlines of areas of targeted for GNBF surface retrievals. Lower panels: show GNBF </w:t>
            </w:r>
            <w:r w:rsidR="008E4713">
              <w:t xml:space="preserve">height </w:t>
            </w:r>
            <w:r w:rsidR="00D40336">
              <w:t>reconstructions of those areas.</w:t>
            </w:r>
          </w:p>
        </w:tc>
      </w:tr>
    </w:tbl>
    <w:p w:rsidR="00935A6B" w:rsidRDefault="00935A6B" w:rsidP="002234B4"/>
    <w:p w:rsidR="00072DC4" w:rsidRDefault="00072DC4" w:rsidP="00072DC4">
      <w:r>
        <w:t>Thus, the pattern predicted by QLC-2 is borne out: growing ice facets do indeed exhibit facet con</w:t>
      </w:r>
      <w:r w:rsidR="00C73AF3">
        <w:t>vex</w:t>
      </w:r>
      <w:r>
        <w:t>ity, while ablating ice facets exhibit facet con</w:t>
      </w:r>
      <w:r w:rsidR="00C73AF3">
        <w:t>cav</w:t>
      </w:r>
      <w:r>
        <w:t xml:space="preserve">ity – although we hasten to point out that the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are far smaller in the observations than in the model.</w:t>
      </w:r>
    </w:p>
    <w:p w:rsidR="00072DC4" w:rsidRDefault="00072DC4" w:rsidP="002234B4"/>
    <w:p w:rsidR="006E097D" w:rsidRPr="00854D47" w:rsidRDefault="006E097D" w:rsidP="006E097D">
      <w:pPr>
        <w:rPr>
          <w:i/>
          <w:iCs/>
        </w:rPr>
      </w:pPr>
      <w:r w:rsidRPr="000F1961">
        <w:rPr>
          <w:i/>
          <w:iCs/>
        </w:rPr>
        <w:t>I</w:t>
      </w:r>
      <w:r w:rsidR="001D19C1">
        <w:rPr>
          <w:i/>
          <w:iCs/>
        </w:rPr>
        <w:t>II</w:t>
      </w:r>
      <w:r w:rsidRPr="000F1961">
        <w:rPr>
          <w:i/>
          <w:iCs/>
        </w:rPr>
        <w:t xml:space="preserve">. </w:t>
      </w:r>
      <w:r w:rsidR="00DB70D2">
        <w:rPr>
          <w:i/>
          <w:iCs/>
        </w:rPr>
        <w:t>Characteristic</w:t>
      </w:r>
      <w:r w:rsidR="00262F8E">
        <w:rPr>
          <w:i/>
          <w:iCs/>
        </w:rPr>
        <w:t xml:space="preserve"> length scales of growing </w:t>
      </w:r>
      <w:r w:rsidR="00DB70D2">
        <w:rPr>
          <w:i/>
          <w:iCs/>
        </w:rPr>
        <w:t>and</w:t>
      </w:r>
      <w:r w:rsidR="00262F8E">
        <w:rPr>
          <w:i/>
          <w:iCs/>
        </w:rPr>
        <w:t xml:space="preserve"> ablating surfaces</w:t>
      </w:r>
    </w:p>
    <w:p w:rsidR="00403183" w:rsidRDefault="00262F8E" w:rsidP="006E097D">
      <w:pPr>
        <w:rPr>
          <w:rFonts w:eastAsiaTheme="minorEastAsia"/>
        </w:rPr>
      </w:pPr>
      <w:r>
        <w:t xml:space="preserve">Here we investigate the possibility that growing and ablating ice crystals possess intrinsic length scales. </w:t>
      </w:r>
      <w:r w:rsidR="00403183">
        <w:t xml:space="preserve">Focusing first on observations, we note that a distinct </w:t>
      </w:r>
      <w:r w:rsidR="00403183">
        <w:rPr>
          <w:rFonts w:eastAsiaTheme="minorEastAsia"/>
        </w:rPr>
        <w:t>growth/ablation asymmetry appears in the roughening evident in</w:t>
      </w:r>
      <w:r w:rsidR="00072DC4">
        <w:rPr>
          <w:rFonts w:eastAsiaTheme="minorEastAsia"/>
        </w:rPr>
        <w:t xml:space="preserve"> the</w:t>
      </w:r>
      <w:r w:rsidR="00403183">
        <w:rPr>
          <w:rFonts w:eastAsiaTheme="minorEastAsia"/>
        </w:rPr>
        <w:t xml:space="preserve"> ESEM </w:t>
      </w:r>
      <w:r w:rsidR="00072DC4">
        <w:rPr>
          <w:rFonts w:eastAsiaTheme="minorEastAsia"/>
        </w:rPr>
        <w:t>images displayed in</w:t>
      </w:r>
      <w:r w:rsidR="00403183">
        <w:rPr>
          <w:rFonts w:eastAsiaTheme="minorEastAsia"/>
        </w:rPr>
        <w:t xml:space="preserve"> Fig. 5. …</w:t>
      </w:r>
    </w:p>
    <w:p w:rsidR="00072DC4" w:rsidRDefault="00072DC4" w:rsidP="006E097D">
      <w:pPr>
        <w:rPr>
          <w:i/>
          <w:iCs/>
        </w:rPr>
      </w:pPr>
    </w:p>
    <w:p w:rsidR="00525A69" w:rsidRDefault="00525A69" w:rsidP="00525A69">
      <w:pPr>
        <w:keepNext/>
      </w:pPr>
      <w:r>
        <w:t>Figure 7 shows the dependence of</w:t>
      </w:r>
      <w:r w:rsidR="0054683D">
        <w:t xml:space="preserve"> </w:t>
      </w:r>
      <w:r w:rsidR="0069310D">
        <w:t xml:space="preserve">the </w:t>
      </w:r>
      <w:r w:rsidR="0054683D">
        <w:t xml:space="preserve">mean horizontal layer separation, </w:t>
      </w:r>
      <m:oMath>
        <m:acc>
          <m:accPr>
            <m:chr m:val="̅"/>
            <m:ctrlPr>
              <w:rPr>
                <w:rFonts w:ascii="Cambria Math" w:hAnsi="Cambria Math"/>
                <w:i/>
              </w:rPr>
            </m:ctrlPr>
          </m:accPr>
          <m:e>
            <m:r>
              <w:rPr>
                <w:rFonts w:ascii="Cambria Math" w:hAnsi="Cambria Math"/>
              </w:rPr>
              <m:t>λ</m:t>
            </m:r>
          </m:e>
        </m:acc>
      </m:oMath>
      <w:r w:rsidR="0054683D">
        <w:rPr>
          <w:rFonts w:eastAsiaTheme="minorEastAsia"/>
        </w:rPr>
        <w:t xml:space="preserve"> (introduced above)</w:t>
      </w:r>
      <w:r w:rsidR="0054683D">
        <w:t xml:space="preserve">, </w:t>
      </w:r>
      <w:r>
        <w:t xml:space="preserve">on </w:t>
      </w:r>
      <w:r w:rsidR="00C73AF3">
        <w:t xml:space="preserve">the </w:t>
      </w:r>
      <w:r>
        <w:t xml:space="preserve">parameter </w:t>
      </w:r>
      <m:oMath>
        <m:r>
          <w:rPr>
            <w:rFonts w:ascii="Cambria Math" w:hAnsi="Cambria Math"/>
          </w:rPr>
          <m:t>z</m:t>
        </m:r>
      </m:oMath>
      <w:r>
        <w:rPr>
          <w:rFonts w:eastAsiaTheme="minorEastAsia"/>
        </w:rPr>
        <w:t>, defined by</w:t>
      </w:r>
      <w:r>
        <w:t xml:space="preserve"> </w:t>
      </w:r>
    </w:p>
    <w:p w:rsidR="00525A69" w:rsidRDefault="00525A69" w:rsidP="00525A69">
      <w:pPr>
        <w:keepNext/>
      </w:pPr>
    </w:p>
    <w:p w:rsidR="00525A69" w:rsidRDefault="00000000" w:rsidP="00525A69">
      <w:pPr>
        <w:keepNext/>
        <w:jc w:val="right"/>
        <w:rPr>
          <w:b/>
          <w:bCs/>
        </w:rPr>
      </w:pP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525A69">
        <w:rPr>
          <w:rFonts w:eastAsiaTheme="minorEastAsia"/>
        </w:rPr>
        <w:tab/>
      </w:r>
      <w:r w:rsidR="00525A69">
        <w:rPr>
          <w:rFonts w:eastAsiaTheme="minorEastAsia"/>
        </w:rPr>
        <w:tab/>
      </w:r>
      <w:r w:rsidR="007C6516">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t>(</w:t>
      </w:r>
      <w:r w:rsidR="00A2744C">
        <w:rPr>
          <w:rFonts w:eastAsiaTheme="minorEastAsia"/>
        </w:rPr>
        <w:t>1</w:t>
      </w:r>
      <w:r w:rsidR="009619FE">
        <w:rPr>
          <w:rFonts w:eastAsiaTheme="minorEastAsia"/>
        </w:rPr>
        <w:t>2</w:t>
      </w:r>
      <w:r w:rsidR="00525A69">
        <w:rPr>
          <w:rFonts w:eastAsiaTheme="minorEastAsia"/>
        </w:rPr>
        <w:t>)</w:t>
      </w:r>
    </w:p>
    <w:p w:rsidR="00525A69" w:rsidRDefault="00525A69" w:rsidP="00525A69"/>
    <w:p w:rsidR="00525A69" w:rsidRDefault="00525A69" w:rsidP="00525A69">
      <w:r>
        <w:t xml:space="preserve">where (as described above) </w:t>
      </w:r>
      <m:oMath>
        <m:r>
          <w:rPr>
            <w:rFonts w:ascii="Cambria Math" w:hAnsi="Cambria Math"/>
          </w:rPr>
          <m:t>D</m:t>
        </m:r>
      </m:oMath>
      <w:r>
        <w:t xml:space="preserve"> is the surface diffusion coefficient, </w:t>
      </w:r>
      <m:oMath>
        <m:r>
          <w:rPr>
            <w:rFonts w:ascii="Cambria Math" w:hAnsi="Cambria Math"/>
          </w:rPr>
          <m:t>L</m:t>
        </m:r>
      </m:oMath>
      <w:r>
        <w:rPr>
          <w:rFonts w:eastAsiaTheme="minorEastAsia"/>
        </w:rPr>
        <w:t xml:space="preserve"> is </w:t>
      </w:r>
      <w:r>
        <w:t>the edge length of the crystal,</w:t>
      </w:r>
      <w:r>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Pr>
          <w:rFonts w:eastAsiaTheme="minorEastAsia"/>
        </w:rPr>
        <w:t xml:space="preserve"> is the </w:t>
      </w:r>
      <w:r>
        <w:t xml:space="preserve">kinetic deposition velocity. </w:t>
      </w:r>
      <w:r w:rsidR="003220C5">
        <w:t xml:space="preserve">In constructing Fig. 7, we employed Strategy </w:t>
      </w:r>
      <w:r w:rsidR="00450EF3">
        <w:t>B to arrive at a self-consistent set of parameterizations for the baseline scenario</w:t>
      </w:r>
      <w:r w:rsidR="00450EF3">
        <w:rPr>
          <w:rFonts w:eastAsiaTheme="minorEastAsia"/>
        </w:rPr>
        <w:t>, but for all other points</w:t>
      </w:r>
      <w:r w:rsidR="00450EF3">
        <w:t xml:space="preserve"> </w:t>
      </w:r>
      <w:r w:rsidR="003220C5">
        <w:t xml:space="preserve">freely assuming a range of values of </w:t>
      </w:r>
      <m:oMath>
        <m:r>
          <w:rPr>
            <w:rFonts w:ascii="Cambria Math" w:hAnsi="Cambria Math"/>
          </w:rPr>
          <m:t>D</m:t>
        </m:r>
      </m:oMath>
      <w:r w:rsidR="003220C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3220C5">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3220C5">
        <w:rPr>
          <w:rFonts w:eastAsiaTheme="minorEastAsia"/>
        </w:rPr>
        <w:t>, as indicated in the caption.</w:t>
      </w:r>
    </w:p>
    <w:p w:rsidR="00874FEC" w:rsidRDefault="00874FEC" w:rsidP="00525A69">
      <w:pPr>
        <w:rPr>
          <w:rFonts w:eastAsiaTheme="minorEastAsia"/>
        </w:rPr>
      </w:pPr>
    </w:p>
    <w:tbl>
      <w:tblPr>
        <w:tblStyle w:val="TableGrid"/>
        <w:tblW w:w="0" w:type="auto"/>
        <w:tblLayout w:type="fixed"/>
        <w:tblLook w:val="04A0" w:firstRow="1" w:lastRow="0" w:firstColumn="1" w:lastColumn="0" w:noHBand="0" w:noVBand="1"/>
      </w:tblPr>
      <w:tblGrid>
        <w:gridCol w:w="3685"/>
        <w:gridCol w:w="5665"/>
      </w:tblGrid>
      <w:tr w:rsidR="00525A69" w:rsidTr="00450EF3">
        <w:trPr>
          <w:trHeight w:val="1458"/>
        </w:trPr>
        <w:tc>
          <w:tcPr>
            <w:tcW w:w="3685" w:type="dxa"/>
            <w:vAlign w:val="center"/>
          </w:tcPr>
          <w:p w:rsidR="00525A69" w:rsidRDefault="00525A69" w:rsidP="002A2B10">
            <w:pPr>
              <w:keepNext/>
              <w:keepLines/>
            </w:pPr>
            <w:r w:rsidRPr="00DC2BA8">
              <w:rPr>
                <w:b/>
                <w:bCs/>
              </w:rPr>
              <w:lastRenderedPageBreak/>
              <w:t>Fig</w:t>
            </w:r>
            <w:r>
              <w:rPr>
                <w:b/>
                <w:bCs/>
              </w:rPr>
              <w:t>ure</w:t>
            </w:r>
            <w:r w:rsidRPr="00DC2BA8">
              <w:rPr>
                <w:b/>
                <w:bCs/>
              </w:rPr>
              <w:t xml:space="preserve"> </w:t>
            </w:r>
            <w:r>
              <w:rPr>
                <w:b/>
                <w:bCs/>
              </w:rPr>
              <w:t>7</w:t>
            </w:r>
            <w:r>
              <w:t>. Mean horizontal layer separation (</w:t>
            </w:r>
            <m:oMath>
              <m:acc>
                <m:accPr>
                  <m:chr m:val="̅"/>
                  <m:ctrlPr>
                    <w:rPr>
                      <w:rFonts w:ascii="Cambria Math" w:hAnsi="Cambria Math"/>
                      <w:i/>
                    </w:rPr>
                  </m:ctrlPr>
                </m:accPr>
                <m:e>
                  <m:r>
                    <w:rPr>
                      <w:rFonts w:ascii="Cambria Math" w:hAnsi="Cambria Math"/>
                    </w:rPr>
                    <m:t>λ</m:t>
                  </m:r>
                </m:e>
              </m:acc>
            </m:oMath>
            <w:r>
              <w:t xml:space="preserve">) as a function of parameter </w:t>
            </w: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Pr>
                <w:rFonts w:eastAsiaTheme="minorEastAsia"/>
              </w:rPr>
              <w:t xml:space="preserve"> </w:t>
            </w:r>
            <w:r w:rsidR="00A13E84">
              <w:rPr>
                <w:rFonts w:eastAsiaTheme="minorEastAsia"/>
              </w:rPr>
              <w:t xml:space="preserve">, with </w:t>
            </w:r>
            <m:oMath>
              <m:r>
                <w:rPr>
                  <w:rFonts w:ascii="Cambria Math" w:hAnsi="Cambria Math"/>
                </w:rPr>
                <m:t>D</m:t>
              </m:r>
            </m:oMath>
            <w:r w:rsidR="00F82CA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F82CA6">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F82CA6">
              <w:rPr>
                <w:rFonts w:eastAsiaTheme="minorEastAsia"/>
              </w:rPr>
              <w:t xml:space="preserve"> varied independently</w:t>
            </w:r>
            <w:r w:rsidR="00A13E84">
              <w:rPr>
                <w:rFonts w:eastAsiaTheme="minorEastAsia"/>
              </w:rPr>
              <w:t xml:space="preserve">, </w:t>
            </w:r>
            <w:r w:rsidR="007622E3">
              <w:rPr>
                <w:rFonts w:eastAsiaTheme="minorEastAsia"/>
              </w:rPr>
              <w:t xml:space="preserve">and </w:t>
            </w:r>
            <w:r w:rsidR="00A13E84">
              <w:rPr>
                <w:rFonts w:eastAsiaTheme="minorEastAsia"/>
              </w:rPr>
              <w:t>all other parameters held fixed (see Table 1).</w:t>
            </w:r>
            <w:r w:rsidR="00C9759C">
              <w:rPr>
                <w:rFonts w:eastAsiaTheme="minorEastAsia"/>
              </w:rPr>
              <w:t xml:space="preserve"> The large square symbol marks the baseline scenario. </w:t>
            </w:r>
          </w:p>
        </w:tc>
        <w:tc>
          <w:tcPr>
            <w:tcW w:w="5665" w:type="dxa"/>
          </w:tcPr>
          <w:p w:rsidR="00525A69" w:rsidRDefault="00C9759C" w:rsidP="000F3601">
            <w:pPr>
              <w:keepNext/>
              <w:keepLines/>
              <w:jc w:val="center"/>
              <w:rPr>
                <w:noProof/>
              </w:rPr>
            </w:pPr>
            <w:r w:rsidRPr="00C9759C">
              <w:rPr>
                <w:noProof/>
              </w:rPr>
              <w:drawing>
                <wp:inline distT="0" distB="0" distL="0" distR="0" wp14:anchorId="34452375" wp14:editId="2A95026E">
                  <wp:extent cx="3460115" cy="2665095"/>
                  <wp:effectExtent l="0" t="0" r="0" b="1905"/>
                  <wp:docPr id="105497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97056" name=""/>
                          <pic:cNvPicPr/>
                        </pic:nvPicPr>
                        <pic:blipFill>
                          <a:blip r:embed="rId20"/>
                          <a:stretch>
                            <a:fillRect/>
                          </a:stretch>
                        </pic:blipFill>
                        <pic:spPr>
                          <a:xfrm>
                            <a:off x="0" y="0"/>
                            <a:ext cx="3460115" cy="2665095"/>
                          </a:xfrm>
                          <a:prstGeom prst="rect">
                            <a:avLst/>
                          </a:prstGeom>
                        </pic:spPr>
                      </pic:pic>
                    </a:graphicData>
                  </a:graphic>
                </wp:inline>
              </w:drawing>
            </w:r>
          </w:p>
        </w:tc>
      </w:tr>
    </w:tbl>
    <w:p w:rsidR="00525A69" w:rsidRPr="008B0EE2" w:rsidRDefault="00525A69" w:rsidP="006E097D">
      <w:pPr>
        <w:rPr>
          <w:i/>
          <w:iCs/>
        </w:rPr>
      </w:pPr>
    </w:p>
    <w:p w:rsidR="00D30F24" w:rsidRDefault="00D30F24" w:rsidP="00EF53B8">
      <w:r>
        <w:t xml:space="preserve">It is clear from Fig. 7 that a good parameterization is </w:t>
      </w:r>
      <w:r w:rsidR="00A13E84">
        <w:t>a straight line,</w:t>
      </w:r>
    </w:p>
    <w:p w:rsidR="00D30F24" w:rsidRDefault="00D30F24" w:rsidP="00EF53B8"/>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g</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g</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g</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C82EAC">
        <w:rPr>
          <w:rFonts w:eastAsiaTheme="minorEastAsia"/>
          <w:iCs/>
        </w:rPr>
        <w:t>1</w:t>
      </w:r>
      <w:r w:rsidR="009619FE">
        <w:rPr>
          <w:rFonts w:eastAsiaTheme="minorEastAsia"/>
          <w:iCs/>
        </w:rPr>
        <w:t>3</w:t>
      </w:r>
      <w:r w:rsidR="00572334">
        <w:rPr>
          <w:rFonts w:eastAsiaTheme="minorEastAsia"/>
          <w:iCs/>
        </w:rPr>
        <w:t>a</w:t>
      </w:r>
      <w:r w:rsidR="00D30F24">
        <w:rPr>
          <w:rFonts w:eastAsiaTheme="minorEastAsia"/>
          <w:iCs/>
        </w:rPr>
        <w:t>)</w:t>
      </w:r>
    </w:p>
    <w:p w:rsidR="00D30F24" w:rsidRDefault="00D30F24" w:rsidP="00EF53B8"/>
    <w:p w:rsidR="00D30F24" w:rsidRDefault="00994504" w:rsidP="00EF53B8">
      <w:r>
        <w:rPr>
          <w:rFonts w:eastAsiaTheme="minorEastAsia"/>
        </w:rPr>
        <w:t>with best</w:t>
      </w:r>
      <w:r w:rsidR="00D30F24">
        <w:rPr>
          <w:rFonts w:eastAsiaTheme="minorEastAsia"/>
        </w:rPr>
        <w:t xml:space="preserve">-fit parameter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g</m:t>
            </m:r>
          </m:sub>
        </m:sSub>
        <m:r>
          <w:rPr>
            <w:rFonts w:ascii="Cambria Math" w:eastAsiaTheme="minorEastAsia" w:hAnsi="Cambria Math" w:cstheme="minorHAnsi"/>
          </w:rPr>
          <m:t>=</m:t>
        </m:r>
        <m:r>
          <w:rPr>
            <w:rFonts w:ascii="Cambria Math" w:eastAsiaTheme="minorEastAsia" w:hAnsi="Cambria Math" w:cstheme="minorHAnsi"/>
          </w:rPr>
          <m:t>0.0845</m:t>
        </m:r>
        <m:r>
          <w:rPr>
            <w:rFonts w:ascii="Cambria Math" w:eastAsiaTheme="minorEastAsia" w:hAnsi="Cambria Math" w:cstheme="minorHAnsi"/>
          </w:rPr>
          <m:t xml:space="preserve"> </m:t>
        </m:r>
        <m:r>
          <w:rPr>
            <w:rFonts w:ascii="Cambria Math" w:hAnsi="Cambria Math"/>
          </w:rPr>
          <m:t>μm</m:t>
        </m:r>
      </m:oMath>
      <w:r w:rsidR="00D30F24">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g</m:t>
            </m:r>
          </m:sub>
        </m:sSub>
        <m:r>
          <w:rPr>
            <w:rFonts w:ascii="Cambria Math" w:eastAsiaTheme="minorEastAsia" w:hAnsi="Cambria Math" w:cstheme="minorHAnsi"/>
          </w:rPr>
          <m:t>=</m:t>
        </m:r>
        <m:r>
          <w:rPr>
            <w:rFonts w:ascii="Cambria Math" w:eastAsiaTheme="minorEastAsia" w:hAnsi="Cambria Math" w:cstheme="minorHAnsi"/>
          </w:rPr>
          <m:t>-0.094</m:t>
        </m:r>
        <m:r>
          <w:rPr>
            <w:rFonts w:ascii="Cambria Math" w:eastAsiaTheme="minorEastAsia" w:hAnsi="Cambria Math" w:cstheme="minorHAnsi"/>
          </w:rPr>
          <m:t xml:space="preserve"> </m:t>
        </m:r>
        <m:r>
          <w:rPr>
            <w:rFonts w:ascii="Cambria Math" w:hAnsi="Cambria Math"/>
          </w:rPr>
          <m:t>μm</m:t>
        </m:r>
      </m:oMath>
      <w:r w:rsidR="00D30F24">
        <w:rPr>
          <w:rFonts w:eastAsiaTheme="minorEastAsia"/>
        </w:rPr>
        <w:t xml:space="preserve">. </w:t>
      </w:r>
      <w:r>
        <w:rPr>
          <w:rFonts w:eastAsiaTheme="minorEastAsia"/>
        </w:rPr>
        <w:t>T</w:t>
      </w:r>
      <w:r>
        <w:rPr>
          <w:rFonts w:eastAsiaTheme="minorEastAsia"/>
        </w:rPr>
        <w:t xml:space="preserve">he approximation is due to the fact that </w:t>
      </w:r>
      <m:oMath>
        <m:sSub>
          <m:sSubPr>
            <m:ctrlPr>
              <w:rPr>
                <w:rFonts w:ascii="Cambria Math" w:hAnsi="Cambria Math"/>
                <w:i/>
                <w:iCs/>
              </w:rPr>
            </m:ctrlPr>
          </m:sSubPr>
          <m:e>
            <m:r>
              <w:rPr>
                <w:rFonts w:ascii="Cambria Math" w:hAnsi="Cambria Math"/>
              </w:rPr>
              <m:t>b</m:t>
            </m:r>
          </m:e>
          <m:sub>
            <m:r>
              <w:rPr>
                <w:rFonts w:ascii="Cambria Math" w:hAnsi="Cambria Math"/>
              </w:rPr>
              <m:t>g</m:t>
            </m:r>
          </m:sub>
        </m:sSub>
      </m:oMath>
      <w:r>
        <w:rPr>
          <w:rFonts w:eastAsiaTheme="minorEastAsia"/>
          <w:iCs/>
        </w:rPr>
        <w:t xml:space="preserve"> is small.</w:t>
      </w:r>
      <w:r>
        <w:rPr>
          <w:rFonts w:eastAsiaTheme="minorEastAsia"/>
        </w:rPr>
        <w:t xml:space="preserve"> Best</w:t>
      </w:r>
      <w:r>
        <w:t xml:space="preserve"> </w:t>
      </w:r>
      <w:r w:rsidR="00C524E4">
        <w:t>A</w:t>
      </w:r>
      <w:r w:rsidR="00D30F24">
        <w:t xml:space="preserve">nalysis of ablating </w:t>
      </w:r>
      <w:r w:rsidR="00C524E4">
        <w:t xml:space="preserve">scenarios also </w:t>
      </w:r>
      <w:r w:rsidR="00D30F24">
        <w:t>yields</w:t>
      </w:r>
      <w:r w:rsidR="00C524E4">
        <w:t xml:space="preserve"> a straight line, </w:t>
      </w:r>
    </w:p>
    <w:p w:rsidR="00D30F24" w:rsidRDefault="00D30F24" w:rsidP="00D30F24"/>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a</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a</m:t>
            </m:r>
          </m:sub>
        </m:sSub>
        <m:r>
          <w:rPr>
            <w:rFonts w:ascii="Cambria Math" w:hAnsi="Cambria Math"/>
          </w:rPr>
          <m:t>z</m:t>
        </m:r>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8648DF">
        <w:rPr>
          <w:rFonts w:eastAsiaTheme="minorEastAsia"/>
          <w:iCs/>
        </w:rPr>
        <w:t>1</w:t>
      </w:r>
      <w:r w:rsidR="009619FE">
        <w:rPr>
          <w:rFonts w:eastAsiaTheme="minorEastAsia"/>
          <w:iCs/>
        </w:rPr>
        <w:t>3</w:t>
      </w:r>
      <w:r w:rsidR="00572334">
        <w:rPr>
          <w:rFonts w:eastAsiaTheme="minorEastAsia"/>
          <w:iCs/>
        </w:rPr>
        <w:t>b</w:t>
      </w:r>
      <w:r w:rsidR="00D30F24">
        <w:rPr>
          <w:rFonts w:eastAsiaTheme="minorEastAsia"/>
          <w:iCs/>
        </w:rPr>
        <w:t>)</w:t>
      </w:r>
    </w:p>
    <w:p w:rsidR="00D30F24" w:rsidRDefault="00D30F24" w:rsidP="00EF53B8"/>
    <w:p w:rsidR="00D30F24" w:rsidRDefault="0069310D" w:rsidP="00D30F24">
      <w:pPr>
        <w:keepNext/>
      </w:pPr>
      <w:r>
        <w:rPr>
          <w:rFonts w:eastAsiaTheme="minorEastAsia"/>
        </w:rPr>
        <w:t>with</w:t>
      </w:r>
      <w:r w:rsidR="00C524E4">
        <w:rPr>
          <w:rFonts w:eastAsiaTheme="minorEastAsia"/>
        </w:rPr>
        <w:t xml:space="preserve"> slightly different parameters:</w:t>
      </w:r>
      <w:r>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a</m:t>
            </m:r>
          </m:sub>
        </m:sSub>
        <m:r>
          <w:rPr>
            <w:rFonts w:ascii="Cambria Math" w:eastAsiaTheme="minorEastAsia" w:hAnsi="Cambria Math" w:cstheme="minorHAnsi"/>
          </w:rPr>
          <m:t>=</m:t>
        </m:r>
        <m:r>
          <w:rPr>
            <w:rFonts w:ascii="Cambria Math" w:eastAsiaTheme="minorEastAsia" w:hAnsi="Cambria Math" w:cstheme="minorHAnsi"/>
          </w:rPr>
          <m:t>0.1</m:t>
        </m:r>
        <m:r>
          <w:rPr>
            <w:rFonts w:ascii="Cambria Math" w:eastAsiaTheme="minorEastAsia" w:hAnsi="Cambria Math" w:cstheme="minorHAnsi"/>
          </w:rPr>
          <m:t>95</m:t>
        </m:r>
        <m:r>
          <w:rPr>
            <w:rFonts w:ascii="Cambria Math" w:eastAsiaTheme="minorEastAsia" w:hAnsi="Cambria Math" w:cstheme="minorHAnsi"/>
          </w:rPr>
          <m:t xml:space="preserve"> </m:t>
        </m:r>
        <m:r>
          <w:rPr>
            <w:rFonts w:ascii="Cambria Math" w:hAnsi="Cambria Math"/>
          </w:rPr>
          <m:t>μm</m:t>
        </m:r>
      </m:oMath>
      <w:r w:rsidR="00D30F24">
        <w:rPr>
          <w:rFonts w:eastAsiaTheme="minorEastAsia"/>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a</m:t>
            </m:r>
          </m:sub>
        </m:sSub>
        <m:r>
          <w:rPr>
            <w:rFonts w:ascii="Cambria Math" w:eastAsiaTheme="minorEastAsia" w:hAnsi="Cambria Math" w:cstheme="minorHAnsi"/>
          </w:rPr>
          <m:t>=</m:t>
        </m:r>
        <m:r>
          <w:rPr>
            <w:rFonts w:ascii="Cambria Math" w:eastAsiaTheme="minorEastAsia" w:hAnsi="Cambria Math" w:cstheme="minorHAnsi"/>
          </w:rPr>
          <m:t>-0.</m:t>
        </m:r>
        <m:r>
          <w:rPr>
            <w:rFonts w:ascii="Cambria Math" w:eastAsiaTheme="minorEastAsia" w:hAnsi="Cambria Math" w:cstheme="minorHAnsi"/>
          </w:rPr>
          <m:t>063</m:t>
        </m:r>
        <m:r>
          <w:rPr>
            <w:rFonts w:ascii="Cambria Math" w:eastAsiaTheme="minorEastAsia" w:hAnsi="Cambria Math" w:cstheme="minorHAnsi"/>
          </w:rPr>
          <m:t xml:space="preserve"> </m:t>
        </m:r>
        <m:r>
          <w:rPr>
            <w:rFonts w:ascii="Cambria Math" w:hAnsi="Cambria Math"/>
          </w:rPr>
          <m:t>μm</m:t>
        </m:r>
      </m:oMath>
      <w:r w:rsidR="00D30F24">
        <w:rPr>
          <w:rFonts w:eastAsiaTheme="minorEastAsia"/>
        </w:rPr>
        <w:t>.</w:t>
      </w:r>
    </w:p>
    <w:p w:rsidR="00D30F24" w:rsidRPr="00C11BED" w:rsidRDefault="00C11BED" w:rsidP="00C11B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kern w:val="0"/>
          <w:sz w:val="20"/>
          <w:szCs w:val="20"/>
          <w14:ligatures w14:val="none"/>
        </w:rPr>
      </w:pPr>
      <w:r w:rsidRPr="00C11BED">
        <w:rPr>
          <w:rFonts w:ascii="Courier New" w:eastAsia="Times New Roman" w:hAnsi="Courier New" w:cs="Courier New"/>
          <w:kern w:val="0"/>
          <w:sz w:val="20"/>
          <w:szCs w:val="20"/>
          <w14:ligatures w14:val="none"/>
        </w:rPr>
        <w:t xml:space="preserve">  </w:t>
      </w:r>
    </w:p>
    <w:p w:rsidR="003937C6" w:rsidRDefault="00403183" w:rsidP="00EF53B8">
      <w:r>
        <w:t>Fig</w:t>
      </w:r>
      <w:r w:rsidR="00525A69">
        <w:t>ure</w:t>
      </w:r>
      <w:r>
        <w:t xml:space="preserve"> </w:t>
      </w:r>
      <w:r w:rsidR="00525A69">
        <w:t>8</w:t>
      </w:r>
      <w:r>
        <w:t xml:space="preserve"> </w:t>
      </w:r>
      <w:r w:rsidR="00525A69">
        <w:t xml:space="preserve">shows </w:t>
      </w:r>
      <w:r w:rsidR="00262F8E">
        <w:t>v</w:t>
      </w:r>
      <w:r w:rsidR="006E097D">
        <w:t>alues of</w:t>
      </w:r>
      <w:r w:rsidR="00F0549C">
        <w:t xml:space="preserve"> </w:t>
      </w:r>
      <m:oMath>
        <m:acc>
          <m:accPr>
            <m:chr m:val="̅"/>
            <m:ctrlPr>
              <w:rPr>
                <w:rFonts w:ascii="Cambria Math" w:hAnsi="Cambria Math"/>
                <w:i/>
              </w:rPr>
            </m:ctrlPr>
          </m:accPr>
          <m:e>
            <m:r>
              <w:rPr>
                <w:rFonts w:ascii="Cambria Math" w:hAnsi="Cambria Math"/>
              </w:rPr>
              <m:t>λ</m:t>
            </m:r>
          </m:e>
        </m:acc>
      </m:oMath>
      <w:r>
        <w:t xml:space="preserve"> for a range of corner </w:t>
      </w:r>
      <w:r w:rsidR="006E097D">
        <w:t>supersaturation</w:t>
      </w:r>
      <w:r>
        <w:t>s</w:t>
      </w:r>
      <w:r w:rsidR="006E097D">
        <w:t xml:space="preserve">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6E097D">
        <w:t>)</w:t>
      </w:r>
      <w:r w:rsidR="00F4357E">
        <w:t xml:space="preserve">, holding parameter </w:t>
      </w:r>
      <m:oMath>
        <m:r>
          <w:rPr>
            <w:rFonts w:ascii="Cambria Math" w:eastAsiaTheme="minorEastAsia" w:hAnsi="Cambria Math" w:cstheme="minorHAnsi"/>
          </w:rPr>
          <m:t>z</m:t>
        </m:r>
      </m:oMath>
      <w:r w:rsidR="00F4357E">
        <w:rPr>
          <w:rFonts w:eastAsiaTheme="minorEastAsia"/>
        </w:rPr>
        <w:t xml:space="preserve"> constant.</w:t>
      </w:r>
      <w:r w:rsidR="0054683D">
        <w:t xml:space="preserve"> </w:t>
      </w:r>
      <w:r w:rsidR="003937C6">
        <w:t xml:space="preserve">We see that when conditions begin to become supersaturat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oMath>
      <w:r w:rsidR="003937C6">
        <w:rPr>
          <w:rFonts w:eastAsiaTheme="minorEastAsia"/>
        </w:rPr>
        <w:t xml:space="preserve"> starts off at about </w:t>
      </w:r>
      <m:oMath>
        <m:r>
          <w:rPr>
            <w:rFonts w:ascii="Cambria Math" w:eastAsiaTheme="minorEastAsia" w:hAnsi="Cambria Math"/>
          </w:rPr>
          <m:t xml:space="preserve">9 </m:t>
        </m:r>
        <m:r>
          <w:rPr>
            <w:rFonts w:ascii="Cambria Math" w:eastAsiaTheme="minorEastAsia" w:hAnsi="Cambria Math" w:cstheme="minorHAnsi"/>
          </w:rPr>
          <m:t>μm</m:t>
        </m:r>
      </m:oMath>
      <w:r w:rsidR="003937C6">
        <w:rPr>
          <w:rFonts w:eastAsiaTheme="minorEastAsia"/>
        </w:rPr>
        <w:t xml:space="preserve"> and declines monotonically, ultimately leading (we surmise) </w:t>
      </w:r>
      <w:r w:rsidR="003937C6">
        <w:t xml:space="preserve">to </w:t>
      </w:r>
      <w:r w:rsidR="0069310D">
        <w:t xml:space="preserve">hollowed or </w:t>
      </w:r>
      <w:r w:rsidR="003937C6">
        <w:t xml:space="preserve">dendritic growth at high supersaturations. On the left-hand side are shown results when conditions are subsaturated. We see that under these condition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oMath>
      <w:r w:rsidR="003937C6">
        <w:rPr>
          <w:rFonts w:eastAsiaTheme="minorEastAsia"/>
        </w:rPr>
        <w:t xml:space="preserve"> starts</w:t>
      </w:r>
      <w:r w:rsidR="003937C6">
        <w:t xml:space="preserve"> </w:t>
      </w:r>
      <w:r w:rsidR="003937C6">
        <w:rPr>
          <w:rFonts w:eastAsiaTheme="minorEastAsia"/>
        </w:rPr>
        <w:t xml:space="preserve">much higher than on the supersaturated side, at about </w:t>
      </w:r>
      <m:oMath>
        <m:r>
          <w:rPr>
            <w:rFonts w:ascii="Cambria Math" w:eastAsiaTheme="minorEastAsia" w:hAnsi="Cambria Math"/>
          </w:rPr>
          <m:t xml:space="preserve">30 </m:t>
        </m:r>
        <m:r>
          <w:rPr>
            <w:rFonts w:ascii="Cambria Math" w:eastAsiaTheme="minorEastAsia" w:hAnsi="Cambria Math" w:cstheme="minorHAnsi"/>
          </w:rPr>
          <m:t>μm</m:t>
        </m:r>
      </m:oMath>
      <w:r w:rsidR="00396756">
        <w:rPr>
          <w:rFonts w:eastAsiaTheme="minorEastAsia"/>
        </w:rPr>
        <w:t xml:space="preserve">, </w:t>
      </w:r>
      <w:r w:rsidR="003937C6">
        <w:rPr>
          <w:rFonts w:eastAsiaTheme="minorEastAsia"/>
        </w:rPr>
        <w:t>and declines monotonically with increasing subsaturation</w:t>
      </w:r>
      <w:r w:rsidR="003937C6">
        <w:t>, ultimately leading (we surmise) to facet rounding.</w:t>
      </w:r>
    </w:p>
    <w:p w:rsidR="003937C6" w:rsidRDefault="003937C6" w:rsidP="00EF53B8"/>
    <w:tbl>
      <w:tblPr>
        <w:tblStyle w:val="TableGrid"/>
        <w:tblW w:w="0" w:type="auto"/>
        <w:tblLook w:val="04A0" w:firstRow="1" w:lastRow="0" w:firstColumn="1" w:lastColumn="0" w:noHBand="0" w:noVBand="1"/>
      </w:tblPr>
      <w:tblGrid>
        <w:gridCol w:w="9350"/>
      </w:tblGrid>
      <w:tr w:rsidR="00014B8B" w:rsidTr="00014B8B">
        <w:tc>
          <w:tcPr>
            <w:tcW w:w="0" w:type="auto"/>
          </w:tcPr>
          <w:p w:rsidR="00014B8B" w:rsidRDefault="00061635" w:rsidP="008B0EE2">
            <w:pPr>
              <w:keepNext/>
              <w:keepLines/>
              <w:jc w:val="center"/>
            </w:pPr>
            <w:r w:rsidRPr="00061635">
              <w:rPr>
                <w:noProof/>
              </w:rPr>
              <w:lastRenderedPageBreak/>
              <w:drawing>
                <wp:inline distT="0" distB="0" distL="0" distR="0" wp14:anchorId="728BB282" wp14:editId="7C006106">
                  <wp:extent cx="5943600" cy="3258820"/>
                  <wp:effectExtent l="0" t="0" r="0" b="5080"/>
                  <wp:docPr id="1331148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48853" name=""/>
                          <pic:cNvPicPr/>
                        </pic:nvPicPr>
                        <pic:blipFill>
                          <a:blip r:embed="rId21"/>
                          <a:stretch>
                            <a:fillRect/>
                          </a:stretch>
                        </pic:blipFill>
                        <pic:spPr>
                          <a:xfrm>
                            <a:off x="0" y="0"/>
                            <a:ext cx="5943600" cy="3258820"/>
                          </a:xfrm>
                          <a:prstGeom prst="rect">
                            <a:avLst/>
                          </a:prstGeom>
                        </pic:spPr>
                      </pic:pic>
                    </a:graphicData>
                  </a:graphic>
                </wp:inline>
              </w:drawing>
            </w:r>
          </w:p>
        </w:tc>
      </w:tr>
      <w:tr w:rsidR="00014B8B" w:rsidTr="00014B8B">
        <w:tc>
          <w:tcPr>
            <w:tcW w:w="0" w:type="auto"/>
          </w:tcPr>
          <w:p w:rsidR="00014B8B" w:rsidRDefault="00014B8B" w:rsidP="008B0EE2">
            <w:pPr>
              <w:keepNext/>
              <w:keepLines/>
            </w:pPr>
            <w:r w:rsidRPr="00DC2BA8">
              <w:rPr>
                <w:b/>
                <w:bCs/>
              </w:rPr>
              <w:t>Fig</w:t>
            </w:r>
            <w:r>
              <w:rPr>
                <w:b/>
                <w:bCs/>
              </w:rPr>
              <w:t>ure</w:t>
            </w:r>
            <w:r w:rsidRPr="00DC2BA8">
              <w:rPr>
                <w:b/>
                <w:bCs/>
              </w:rPr>
              <w:t xml:space="preserve"> </w:t>
            </w:r>
            <w:r w:rsidR="00525A69">
              <w:rPr>
                <w:b/>
                <w:bCs/>
              </w:rPr>
              <w:t>8</w:t>
            </w:r>
            <w:r>
              <w:t xml:space="preserve">. </w:t>
            </w:r>
            <w:r w:rsidR="00CF0D6E">
              <w:t>Mean horizontal layer separation</w:t>
            </w:r>
            <w:r>
              <w:t xml:space="preserve"> (</w:t>
            </w:r>
            <m:oMath>
              <m:acc>
                <m:accPr>
                  <m:chr m:val="̅"/>
                  <m:ctrlPr>
                    <w:rPr>
                      <w:rFonts w:ascii="Cambria Math" w:hAnsi="Cambria Math"/>
                      <w:i/>
                    </w:rPr>
                  </m:ctrlPr>
                </m:accPr>
                <m:e>
                  <m:r>
                    <w:rPr>
                      <w:rFonts w:ascii="Cambria Math" w:hAnsi="Cambria Math"/>
                    </w:rPr>
                    <m:t>λ</m:t>
                  </m:r>
                </m:e>
              </m:acc>
            </m:oMath>
            <w:r>
              <w:t>) as a function of</w:t>
            </w:r>
            <w:r>
              <w:rPr>
                <w:rFonts w:eastAsiaTheme="minorEastAsia"/>
              </w:rPr>
              <w:t xml:space="preserve"> </w:t>
            </w:r>
            <w:r>
              <w:t xml:space="preserve">corner supersaturation </w:t>
            </w:r>
            <m:oMath>
              <m:sSub>
                <m:sSubPr>
                  <m:ctrlPr>
                    <w:rPr>
                      <w:rFonts w:ascii="Cambria Math" w:hAnsi="Cambria Math"/>
                      <w:i/>
                    </w:rPr>
                  </m:ctrlPr>
                </m:sSubPr>
                <m:e>
                  <m:r>
                    <w:rPr>
                      <w:rFonts w:ascii="Cambria Math" w:hAnsi="Cambria Math"/>
                    </w:rPr>
                    <m:t>σ</m:t>
                  </m:r>
                </m:e>
                <m:sub>
                  <m:r>
                    <w:rPr>
                      <w:rFonts w:ascii="Cambria Math" w:hAnsi="Cambria Math"/>
                    </w:rPr>
                    <m:t>corner</m:t>
                  </m:r>
                </m:sub>
              </m:sSub>
              <m:r>
                <w:rPr>
                  <w:rFonts w:ascii="Cambria Math" w:hAnsi="Cambria Math"/>
                </w:rPr>
                <m:t xml:space="preserve">, </m:t>
              </m:r>
            </m:oMath>
            <w:r w:rsidR="00743102">
              <w:rPr>
                <w:rFonts w:eastAsiaTheme="minorEastAsia"/>
              </w:rPr>
              <w:t xml:space="preserve">according to </w:t>
            </w:r>
            <w:proofErr w:type="spellStart"/>
            <w:r w:rsidR="00743102">
              <w:rPr>
                <w:rFonts w:eastAsiaTheme="minorEastAsia"/>
              </w:rPr>
              <w:t>Eqs</w:t>
            </w:r>
            <w:proofErr w:type="spellEnd"/>
            <w:r w:rsidR="00743102">
              <w:rPr>
                <w:rFonts w:eastAsiaTheme="minorEastAsia"/>
              </w:rPr>
              <w:t>. 14a and 14b.</w:t>
            </w:r>
          </w:p>
        </w:tc>
      </w:tr>
    </w:tbl>
    <w:p w:rsidR="00014B8B" w:rsidRDefault="00014B8B" w:rsidP="002234B4"/>
    <w:p w:rsidR="00994504" w:rsidRPr="00743102" w:rsidRDefault="00735D66" w:rsidP="00743102">
      <w:pPr>
        <w:rPr>
          <w:rFonts w:eastAsiaTheme="minorEastAsia"/>
        </w:rPr>
      </w:pPr>
      <w:r>
        <w:t>We have carried out a best-fit analysis of the supersaturated-condition points of Fig. 8</w:t>
      </w:r>
      <w:r w:rsidR="00743102">
        <w:t xml:space="preserve"> in the factorized form</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d>
          <m:dPr>
            <m:ctrlPr>
              <w:rPr>
                <w:rFonts w:ascii="Cambria Math" w:hAnsi="Cambria Math"/>
                <w:i/>
              </w:rPr>
            </m:ctrlPr>
          </m:dPr>
          <m:e>
            <m:r>
              <w:rPr>
                <w:rFonts w:ascii="Cambria Math" w:hAnsi="Cambria Math"/>
              </w:rPr>
              <m:t>1-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g,o</m:t>
                        </m:r>
                      </m:sub>
                    </m:sSub>
                  </m:den>
                </m:f>
              </m:e>
            </m:d>
          </m:e>
        </m:d>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g</m:t>
                </m:r>
              </m:sub>
            </m:sSub>
          </m:num>
          <m:den>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z</m:t>
                </m:r>
              </m:e>
              <m:sub>
                <m:r>
                  <w:rPr>
                    <w:rFonts w:ascii="Cambria Math" w:eastAsiaTheme="minorEastAsia" w:hAnsi="Cambria Math"/>
                  </w:rPr>
                  <m:t>re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g</m:t>
                </m:r>
              </m:sub>
            </m:sSub>
          </m:den>
        </m:f>
      </m:oMath>
      <w:r w:rsidR="00743102">
        <w:rPr>
          <w:rFonts w:eastAsiaTheme="minorEastAsia"/>
        </w:rPr>
        <w:t xml:space="preserve">, </w:t>
      </w:r>
      <w:r w:rsidR="00994504">
        <w:t>which, with the approximation indicated in Eq. 13</w:t>
      </w:r>
      <w:r w:rsidR="00F0527B">
        <w:t>a</w:t>
      </w:r>
      <w:r w:rsidR="00994504">
        <w:t>, becomes</w:t>
      </w:r>
    </w:p>
    <w:p w:rsidR="00994504" w:rsidRDefault="00994504" w:rsidP="00525A69">
      <w:pPr>
        <w:keepNext/>
      </w:pPr>
    </w:p>
    <w:p w:rsidR="00994504" w:rsidRDefault="00994504" w:rsidP="0099450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d>
          <m:dPr>
            <m:ctrlPr>
              <w:rPr>
                <w:rFonts w:ascii="Cambria Math" w:hAnsi="Cambria Math"/>
                <w:i/>
              </w:rPr>
            </m:ctrlPr>
          </m:dPr>
          <m:e>
            <m:r>
              <w:rPr>
                <w:rFonts w:ascii="Cambria Math" w:hAnsi="Cambria Math"/>
              </w:rPr>
              <m:t>1-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g,o</m:t>
                        </m:r>
                      </m:sub>
                    </m:sSub>
                  </m:den>
                </m:f>
              </m:e>
            </m:d>
          </m:e>
        </m:d>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oMath>
      <w:r>
        <w:rPr>
          <w:rFonts w:eastAsiaTheme="minorEastAsia"/>
        </w:rPr>
        <w:tab/>
      </w:r>
      <w:r>
        <w:rPr>
          <w:rFonts w:eastAsiaTheme="minorEastAsia"/>
        </w:rPr>
        <w:tab/>
      </w:r>
      <w:r>
        <w:rPr>
          <w:rFonts w:eastAsiaTheme="minorEastAsia"/>
        </w:rPr>
        <w:tab/>
      </w:r>
      <w:r>
        <w:rPr>
          <w:rFonts w:eastAsiaTheme="minorEastAsia"/>
        </w:rPr>
        <w:tab/>
        <w:t>(14a)</w:t>
      </w:r>
    </w:p>
    <w:p w:rsidR="00994504" w:rsidRDefault="00994504" w:rsidP="00525A69">
      <w:pPr>
        <w:keepNext/>
      </w:pPr>
    </w:p>
    <w:p w:rsidR="00CD725A" w:rsidRDefault="00994504" w:rsidP="00525A69">
      <w:pPr>
        <w:keepNext/>
      </w:pPr>
      <w:r>
        <w:t>Similarly, for ablating facets,</w:t>
      </w:r>
      <w:r w:rsidR="00F0527B">
        <w:t xml:space="preserve"> and using the </w:t>
      </w:r>
      <w:r w:rsidR="00F0527B">
        <w:t>approximation indicated in Eq. 13</w:t>
      </w:r>
      <w:r w:rsidR="00F0527B">
        <w:t>b,</w:t>
      </w:r>
    </w:p>
    <w:p w:rsidR="00994504" w:rsidRDefault="00994504" w:rsidP="00994504">
      <w:pPr>
        <w:jc w:val="right"/>
      </w:pPr>
    </w:p>
    <w:p w:rsidR="00994504" w:rsidRDefault="00994504" w:rsidP="0099450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d>
          <m:dPr>
            <m:ctrlPr>
              <w:rPr>
                <w:rFonts w:ascii="Cambria Math" w:hAnsi="Cambria Math"/>
                <w:i/>
              </w:rPr>
            </m:ctrlPr>
          </m:dPr>
          <m:e>
            <m:r>
              <w:rPr>
                <w:rFonts w:ascii="Cambria Math" w:hAnsi="Cambria Math"/>
              </w:rPr>
              <m:t>1-exp</m:t>
            </m:r>
            <m:d>
              <m:dPr>
                <m:ctrlPr>
                  <w:rPr>
                    <w:rFonts w:ascii="Cambria Math" w:hAnsi="Cambria Math"/>
                    <w:i/>
                  </w:rPr>
                </m:ctrlPr>
              </m:dPr>
              <m:e>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a,o</m:t>
                        </m:r>
                      </m:sub>
                    </m:sSub>
                  </m:den>
                </m:f>
              </m:e>
            </m:d>
          </m:e>
        </m:d>
        <m:f>
          <m:fPr>
            <m:ctrlPr>
              <w:rPr>
                <w:rFonts w:ascii="Cambria Math" w:eastAsiaTheme="minorEastAsia" w:hAnsi="Cambria Math"/>
                <w:i/>
              </w:rPr>
            </m:ctrlPr>
          </m:fPr>
          <m:num>
            <m:r>
              <w:rPr>
                <w:rFonts w:ascii="Cambria Math" w:eastAsiaTheme="minorEastAsia" w:hAnsi="Cambria Math"/>
              </w:rPr>
              <m:t>z</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ef</m:t>
                </m:r>
              </m:sub>
            </m:sSub>
          </m:den>
        </m:f>
      </m:oMath>
      <w:r>
        <w:rPr>
          <w:rFonts w:eastAsiaTheme="minorEastAsia"/>
        </w:rPr>
        <w:tab/>
      </w:r>
      <w:r>
        <w:rPr>
          <w:rFonts w:eastAsiaTheme="minorEastAsia"/>
        </w:rPr>
        <w:tab/>
      </w:r>
      <w:r>
        <w:rPr>
          <w:rFonts w:eastAsiaTheme="minorEastAsia"/>
        </w:rPr>
        <w:tab/>
      </w:r>
      <w:r w:rsidR="00743102">
        <w:rPr>
          <w:rFonts w:eastAsiaTheme="minorEastAsia"/>
        </w:rPr>
        <w:tab/>
      </w:r>
      <w:r>
        <w:rPr>
          <w:rFonts w:eastAsiaTheme="minorEastAsia"/>
        </w:rPr>
        <w:tab/>
        <w:t>(14b)</w:t>
      </w:r>
    </w:p>
    <w:p w:rsidR="00CD725A" w:rsidRDefault="00CD725A" w:rsidP="00525A69">
      <w:pPr>
        <w:keepNext/>
      </w:pPr>
    </w:p>
    <w:p w:rsidR="00A2744C" w:rsidRDefault="003937C6" w:rsidP="00D30F24">
      <w:pPr>
        <w:keepNext/>
        <w:rPr>
          <w:rFonts w:eastAsiaTheme="minorEastAsia"/>
        </w:rPr>
      </w:pPr>
      <w:proofErr w:type="gramStart"/>
      <w:r>
        <w:t>where</w:t>
      </w:r>
      <w:proofErr w:type="gramEnd"/>
      <w:r>
        <w:t xml:space="preserve"> </w:t>
      </w:r>
    </w:p>
    <w:p w:rsidR="00A2744C" w:rsidRDefault="00000000" w:rsidP="00A2744C">
      <w:pPr>
        <w:keepNext/>
        <w:jc w:val="right"/>
        <w:rPr>
          <w:rFonts w:eastAsiaTheme="minorEastAsia"/>
        </w:rPr>
      </w:pPr>
      <m:oMath>
        <m:sSup>
          <m:sSupPr>
            <m:ctrlPr>
              <w:rPr>
                <w:rFonts w:ascii="Cambria Math" w:hAnsi="Cambria Math"/>
                <w:i/>
              </w:rPr>
            </m:ctrlPr>
          </m:sSupPr>
          <m:e>
            <m:sSub>
              <m:sSubPr>
                <m:ctrlPr>
                  <w:rPr>
                    <w:rFonts w:ascii="Cambria Math" w:hAnsi="Cambria Math"/>
                    <w:i/>
                  </w:rPr>
                </m:ctrlPr>
              </m:sSubPr>
              <m:e>
                <m:r>
                  <w:rPr>
                    <w:rFonts w:ascii="Cambria Math" w:hAnsi="Cambria Math"/>
                  </w:rPr>
                  <m:t>z</m:t>
                </m:r>
              </m:e>
              <m:sub>
                <m:r>
                  <w:rPr>
                    <w:rFonts w:ascii="Cambria Math" w:hAnsi="Cambria Math"/>
                  </w:rPr>
                  <m:t>ref</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ref</m:t>
                        </m:r>
                      </m:sub>
                    </m:sSub>
                  </m:num>
                  <m:den>
                    <m:sSub>
                      <m:sSubPr>
                        <m:ctrlPr>
                          <w:rPr>
                            <w:rFonts w:ascii="Cambria Math" w:hAnsi="Cambria Math"/>
                            <w:i/>
                          </w:rPr>
                        </m:ctrlPr>
                      </m:sSubPr>
                      <m:e>
                        <m:r>
                          <w:rPr>
                            <w:rFonts w:ascii="Cambria Math" w:hAnsi="Cambria Math"/>
                          </w:rPr>
                          <m:t>c</m:t>
                        </m:r>
                      </m:e>
                      <m:sub>
                        <m:r>
                          <w:rPr>
                            <w:rFonts w:ascii="Cambria Math" w:hAnsi="Cambria Math"/>
                          </w:rPr>
                          <m:t>r,ref</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ref</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A2744C">
        <w:rPr>
          <w:rFonts w:eastAsiaTheme="minorEastAsia"/>
        </w:rPr>
        <w:tab/>
      </w:r>
      <w:r w:rsidR="00A2744C">
        <w:rPr>
          <w:rFonts w:eastAsiaTheme="minorEastAsia"/>
        </w:rPr>
        <w:tab/>
      </w:r>
      <w:r w:rsidR="00A2744C">
        <w:rPr>
          <w:rFonts w:eastAsiaTheme="minorEastAsia"/>
        </w:rPr>
        <w:tab/>
      </w:r>
      <w:r w:rsidR="00A2744C">
        <w:rPr>
          <w:rFonts w:eastAsiaTheme="minorEastAsia"/>
        </w:rPr>
        <w:tab/>
      </w:r>
      <w:r w:rsidR="00A2744C">
        <w:rPr>
          <w:rFonts w:eastAsiaTheme="minorEastAsia"/>
        </w:rPr>
        <w:tab/>
      </w:r>
      <w:r w:rsidR="00A2744C">
        <w:rPr>
          <w:rFonts w:eastAsiaTheme="minorEastAsia"/>
        </w:rPr>
        <w:tab/>
      </w:r>
      <w:r w:rsidR="00A2744C">
        <w:rPr>
          <w:rFonts w:eastAsiaTheme="minorEastAsia"/>
        </w:rPr>
        <w:tab/>
        <w:t>(1</w:t>
      </w:r>
      <w:r w:rsidR="009619FE">
        <w:rPr>
          <w:rFonts w:eastAsiaTheme="minorEastAsia"/>
        </w:rPr>
        <w:t>5</w:t>
      </w:r>
      <w:r w:rsidR="00A2744C">
        <w:rPr>
          <w:rFonts w:eastAsiaTheme="minorEastAsia"/>
        </w:rPr>
        <w:t>)</w:t>
      </w:r>
    </w:p>
    <w:p w:rsidR="00A2744C" w:rsidRDefault="00A2744C" w:rsidP="00D30F24">
      <w:pPr>
        <w:keepNext/>
        <w:rPr>
          <w:rFonts w:eastAsiaTheme="minorEastAsia"/>
        </w:rPr>
      </w:pPr>
    </w:p>
    <w:p w:rsidR="0069310D" w:rsidRDefault="00D30F24" w:rsidP="00D30F24">
      <w:pPr>
        <w:keepNext/>
        <w:rPr>
          <w:rFonts w:eastAsiaTheme="minorEastAsia"/>
        </w:rPr>
      </w:pPr>
      <w:r>
        <w:rPr>
          <w:rFonts w:eastAsiaTheme="minorEastAsia"/>
        </w:rPr>
        <w:t xml:space="preserve">with </w:t>
      </w:r>
      <m:oMath>
        <m:sSub>
          <m:sSubPr>
            <m:ctrlPr>
              <w:rPr>
                <w:rFonts w:ascii="Cambria Math" w:hAnsi="Cambria Math"/>
                <w:i/>
              </w:rPr>
            </m:ctrlPr>
          </m:sSubPr>
          <m:e>
            <m:r>
              <w:rPr>
                <w:rFonts w:ascii="Cambria Math" w:hAnsi="Cambria Math"/>
              </w:rPr>
              <m:t>D</m:t>
            </m:r>
          </m:e>
          <m:sub>
            <m:r>
              <w:rPr>
                <w:rFonts w:ascii="Cambria Math" w:hAnsi="Cambria Math"/>
              </w:rPr>
              <m:t>ref</m:t>
            </m:r>
          </m:sub>
        </m:sSub>
        <m:r>
          <w:rPr>
            <w:rFonts w:ascii="Cambria Math" w:hAnsi="Cambria Math"/>
          </w:rPr>
          <m:t>=1.0×</m:t>
        </m:r>
        <m:sSup>
          <m:sSupPr>
            <m:ctrlPr>
              <w:rPr>
                <w:rFonts w:ascii="Cambria Math" w:hAnsi="Cambria Math"/>
                <w:i/>
              </w:rPr>
            </m:ctrlPr>
          </m:sSupPr>
          <m:e>
            <m:r>
              <w:rPr>
                <w:rFonts w:ascii="Cambria Math" w:hAnsi="Cambria Math"/>
              </w:rPr>
              <m:t>10</m:t>
            </m:r>
          </m:e>
          <m:sup>
            <m:r>
              <w:rPr>
                <w:rFonts w:ascii="Cambria Math" w:hAnsi="Cambria Math"/>
              </w:rPr>
              <m:t>-3</m:t>
            </m:r>
          </m:sup>
        </m:sSup>
        <m:f>
          <m:fPr>
            <m:ctrlPr>
              <w:rPr>
                <w:rFonts w:ascii="Cambria Math" w:hAnsi="Cambria Math"/>
                <w:i/>
              </w:rPr>
            </m:ctrlPr>
          </m:fPr>
          <m:num>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2</m:t>
                </m:r>
              </m:sup>
            </m:sSup>
          </m:num>
          <m:den>
            <m:r>
              <w:rPr>
                <w:rFonts w:ascii="Cambria Math" w:hAnsi="Cambria Math"/>
              </w:rPr>
              <m:t>μs</m:t>
            </m:r>
          </m:den>
        </m:f>
      </m:oMath>
      <w:r>
        <w:rPr>
          <w:rFonts w:eastAsiaTheme="minor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r,ref</m:t>
            </m:r>
          </m:sub>
        </m:sSub>
        <m:r>
          <w:rPr>
            <w:rFonts w:ascii="Cambria Math" w:hAnsi="Cambria Math"/>
          </w:rPr>
          <m:t>=…</m:t>
        </m:r>
      </m:oMath>
      <w:r>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ref</m:t>
            </m:r>
          </m:sub>
        </m:sSub>
        <m:r>
          <w:rPr>
            <w:rFonts w:ascii="Cambria Math" w:hAnsi="Cambria Math"/>
          </w:rPr>
          <m:t>=34</m:t>
        </m:r>
        <m:f>
          <m:fPr>
            <m:ctrlPr>
              <w:rPr>
                <w:rFonts w:ascii="Cambria Math" w:hAnsi="Cambria Math"/>
                <w:i/>
              </w:rPr>
            </m:ctrlPr>
          </m:fPr>
          <m:num>
            <m:r>
              <w:rPr>
                <w:rFonts w:ascii="Cambria Math" w:hAnsi="Cambria Math"/>
              </w:rPr>
              <m:t>μm</m:t>
            </m:r>
          </m:num>
          <m:den>
            <m:r>
              <w:rPr>
                <w:rFonts w:ascii="Cambria Math" w:hAnsi="Cambria Math"/>
              </w:rPr>
              <m:t>s</m:t>
            </m:r>
          </m:den>
        </m:f>
      </m:oMath>
      <w:r w:rsidR="00ED70A1">
        <w:rPr>
          <w:rFonts w:eastAsiaTheme="minorEastAsia"/>
        </w:rPr>
        <w:t>.</w:t>
      </w:r>
      <w:r w:rsidR="00B82700">
        <w:rPr>
          <w:rFonts w:eastAsiaTheme="minorEastAsia"/>
        </w:rPr>
        <w:t xml:space="preserve"> </w:t>
      </w:r>
    </w:p>
    <w:p w:rsidR="0069310D" w:rsidRDefault="0069310D" w:rsidP="00D30F24">
      <w:pPr>
        <w:keepNext/>
        <w:rPr>
          <w:rFonts w:eastAsiaTheme="minorEastAsia"/>
        </w:rPr>
      </w:pPr>
    </w:p>
    <w:p w:rsidR="00D30F24" w:rsidRDefault="0069310D" w:rsidP="00D30F24">
      <w:pPr>
        <w:keepNext/>
      </w:pPr>
      <w:r>
        <w:rPr>
          <w:rFonts w:eastAsiaTheme="minorEastAsia"/>
        </w:rPr>
        <w:t>Figure 8 shows the results of applying this</w:t>
      </w:r>
      <w:r w:rsidR="00B82700">
        <w:rPr>
          <w:rFonts w:eastAsiaTheme="minorEastAsia"/>
        </w:rPr>
        <w:t xml:space="preserve"> </w:t>
      </w:r>
      <w:r>
        <w:rPr>
          <w:rFonts w:eastAsiaTheme="minorEastAsia"/>
        </w:rPr>
        <w:t>functional</w:t>
      </w:r>
      <w:r w:rsidR="00B82700">
        <w:rPr>
          <w:rFonts w:eastAsiaTheme="minorEastAsia"/>
        </w:rPr>
        <w:t xml:space="preserve"> </w:t>
      </w:r>
      <w:r>
        <w:rPr>
          <w:rFonts w:eastAsiaTheme="minorEastAsia"/>
        </w:rPr>
        <w:t xml:space="preserve">form to the numerical data, using best-fit parameter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9.65 μm</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o</m:t>
            </m:r>
          </m:sub>
        </m:sSub>
        <m:r>
          <w:rPr>
            <w:rFonts w:ascii="Cambria Math" w:eastAsiaTheme="minorEastAsia" w:hAnsi="Cambria Math"/>
          </w:rPr>
          <m:t>=6.34</m:t>
        </m:r>
      </m:oMath>
      <w:r>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r>
          <w:rPr>
            <w:rFonts w:ascii="Cambria Math" w:hAnsi="Cambria Math"/>
          </w:rPr>
          <m:t>=37.1 μm</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o</m:t>
            </m:r>
          </m:sub>
        </m:sSub>
        <m:r>
          <w:rPr>
            <w:rFonts w:ascii="Cambria Math" w:eastAsiaTheme="minorEastAsia" w:hAnsi="Cambria Math"/>
          </w:rPr>
          <m:t>=23.7.</m:t>
        </m:r>
      </m:oMath>
      <w:r w:rsidR="00B82700">
        <w:rPr>
          <w:rFonts w:eastAsiaTheme="minorEastAsia"/>
        </w:rPr>
        <w:t xml:space="preserve"> </w:t>
      </w:r>
      <w:r>
        <w:rPr>
          <w:rFonts w:eastAsiaTheme="minorEastAsia"/>
        </w:rPr>
        <w:t xml:space="preserve">The fit is pretty good … </w:t>
      </w:r>
      <w:r w:rsidR="00A12AA4">
        <w:rPr>
          <w:rFonts w:eastAsiaTheme="minorEastAsia"/>
        </w:rPr>
        <w:lastRenderedPageBreak/>
        <w:t xml:space="preserve">And what it means is, we can predict steady-state properties over a very big range of physical variables (crystal length, surface diffusivity,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A12AA4">
        <w:rPr>
          <w:rFonts w:eastAsiaTheme="minorEastAsia"/>
        </w:rPr>
        <w:t>, and imposed supersaturations</w:t>
      </w:r>
      <w:r w:rsidR="005E6C47">
        <w:rPr>
          <w:rFonts w:eastAsiaTheme="minorEastAsia"/>
        </w:rPr>
        <w:t>).</w:t>
      </w:r>
    </w:p>
    <w:p w:rsidR="00CD725A" w:rsidRDefault="00CD725A" w:rsidP="00525A69">
      <w:pPr>
        <w:keepNext/>
        <w:rPr>
          <w:rFonts w:eastAsiaTheme="minorEastAsia"/>
        </w:rPr>
      </w:pPr>
    </w:p>
    <w:p w:rsidR="00C509D3" w:rsidRPr="00C509D3" w:rsidRDefault="00C509D3" w:rsidP="00C509D3">
      <w:pPr>
        <w:rPr>
          <w:i/>
          <w:iCs/>
        </w:rPr>
      </w:pPr>
      <w:r w:rsidRPr="000F1961">
        <w:rPr>
          <w:i/>
          <w:iCs/>
        </w:rPr>
        <w:t>I</w:t>
      </w:r>
      <w:r>
        <w:rPr>
          <w:i/>
          <w:iCs/>
        </w:rPr>
        <w:t>V</w:t>
      </w:r>
      <w:r w:rsidRPr="000F1961">
        <w:rPr>
          <w:i/>
          <w:iCs/>
        </w:rPr>
        <w:t xml:space="preserve">. </w:t>
      </w:r>
      <w:r>
        <w:rPr>
          <w:i/>
          <w:iCs/>
        </w:rPr>
        <w:t>Dependence on crystal size</w:t>
      </w:r>
    </w:p>
    <w:p w:rsidR="00C509D3" w:rsidRPr="00C90EAF" w:rsidRDefault="00C509D3" w:rsidP="00C509D3">
      <w:pPr>
        <w:rPr>
          <w:rFonts w:eastAsiaTheme="minorEastAsia"/>
        </w:rPr>
      </w:pPr>
      <w:r>
        <w:rPr>
          <w:rFonts w:eastAsiaTheme="minorEastAsia"/>
        </w:rPr>
        <w:t xml:space="preserve">Figure </w:t>
      </w:r>
      <w:r>
        <w:rPr>
          <w:rFonts w:eastAsiaTheme="minorEastAsia"/>
        </w:rPr>
        <w:t>9</w:t>
      </w:r>
      <w:r>
        <w:rPr>
          <w:rFonts w:eastAsiaTheme="minorEastAsia"/>
        </w:rPr>
        <w:t xml:space="preserve"> shows simulation results when the crystal edge length is varied</w:t>
      </w:r>
      <w:r>
        <w:rPr>
          <w:rFonts w:eastAsiaTheme="minorEastAsia"/>
        </w:rPr>
        <w:t>, employing Strategy B.</w:t>
      </w:r>
      <w:r>
        <w:rPr>
          <w:rFonts w:eastAsiaTheme="minorEastAsia"/>
        </w:rPr>
        <w:t xml:space="preserve"> Fig. </w:t>
      </w:r>
      <w:r>
        <w:rPr>
          <w:rFonts w:eastAsiaTheme="minorEastAsia"/>
        </w:rPr>
        <w:t>9</w:t>
      </w:r>
      <w:r>
        <w:rPr>
          <w:rFonts w:eastAsiaTheme="minorEastAsia"/>
        </w:rPr>
        <w:t xml:space="preserve">(a) shows that the steady-state concentration of water vapor at crystal corners declines with increasing crystal size. This is expected, since a larger growing crystal means there is more crystal surface area drawing water vapor out of the air. </w:t>
      </w:r>
    </w:p>
    <w:p w:rsidR="00C509D3" w:rsidRDefault="00C509D3" w:rsidP="00C509D3">
      <w:pPr>
        <w:rPr>
          <w:rFonts w:eastAsiaTheme="minorEastAsia"/>
        </w:rPr>
      </w:pPr>
    </w:p>
    <w:tbl>
      <w:tblPr>
        <w:tblStyle w:val="TableGrid"/>
        <w:tblW w:w="0" w:type="auto"/>
        <w:tblLook w:val="04A0" w:firstRow="1" w:lastRow="0" w:firstColumn="1" w:lastColumn="0" w:noHBand="0" w:noVBand="1"/>
      </w:tblPr>
      <w:tblGrid>
        <w:gridCol w:w="4795"/>
        <w:gridCol w:w="4555"/>
      </w:tblGrid>
      <w:tr w:rsidR="00C509D3" w:rsidTr="00565E86">
        <w:tc>
          <w:tcPr>
            <w:tcW w:w="0" w:type="auto"/>
          </w:tcPr>
          <w:p w:rsidR="00C509D3" w:rsidRDefault="00C509D3" w:rsidP="00565E86">
            <w:pPr>
              <w:keepNext/>
              <w:jc w:val="center"/>
              <w:rPr>
                <w:noProof/>
              </w:rPr>
            </w:pPr>
            <w:r>
              <w:rPr>
                <w:noProof/>
              </w:rPr>
              <w:t>(a)</w:t>
            </w:r>
          </w:p>
        </w:tc>
        <w:tc>
          <w:tcPr>
            <w:tcW w:w="0" w:type="auto"/>
          </w:tcPr>
          <w:p w:rsidR="00C509D3" w:rsidRDefault="00C509D3" w:rsidP="00565E86">
            <w:pPr>
              <w:keepNext/>
              <w:jc w:val="center"/>
              <w:rPr>
                <w:noProof/>
              </w:rPr>
            </w:pPr>
            <w:r>
              <w:rPr>
                <w:noProof/>
              </w:rPr>
              <w:t>(b)</w:t>
            </w:r>
          </w:p>
        </w:tc>
      </w:tr>
      <w:tr w:rsidR="00C509D3" w:rsidTr="00565E86">
        <w:tc>
          <w:tcPr>
            <w:tcW w:w="0" w:type="auto"/>
          </w:tcPr>
          <w:p w:rsidR="00C509D3" w:rsidRDefault="00C509D3" w:rsidP="00565E86">
            <w:pPr>
              <w:keepNext/>
              <w:jc w:val="center"/>
              <w:rPr>
                <w:rFonts w:eastAsiaTheme="minorEastAsia"/>
              </w:rPr>
            </w:pPr>
            <w:r w:rsidRPr="009619FE">
              <w:rPr>
                <w:rFonts w:eastAsiaTheme="minorEastAsia"/>
              </w:rPr>
              <w:drawing>
                <wp:inline distT="0" distB="0" distL="0" distR="0" wp14:anchorId="5395BE5F" wp14:editId="32B52D36">
                  <wp:extent cx="2762119" cy="1939680"/>
                  <wp:effectExtent l="0" t="0" r="0" b="3810"/>
                  <wp:docPr id="303655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655017" name=""/>
                          <pic:cNvPicPr/>
                        </pic:nvPicPr>
                        <pic:blipFill>
                          <a:blip r:embed="rId22"/>
                          <a:stretch>
                            <a:fillRect/>
                          </a:stretch>
                        </pic:blipFill>
                        <pic:spPr>
                          <a:xfrm>
                            <a:off x="0" y="0"/>
                            <a:ext cx="2801687" cy="1967467"/>
                          </a:xfrm>
                          <a:prstGeom prst="rect">
                            <a:avLst/>
                          </a:prstGeom>
                        </pic:spPr>
                      </pic:pic>
                    </a:graphicData>
                  </a:graphic>
                </wp:inline>
              </w:drawing>
            </w:r>
          </w:p>
        </w:tc>
        <w:tc>
          <w:tcPr>
            <w:tcW w:w="0" w:type="auto"/>
          </w:tcPr>
          <w:p w:rsidR="00C509D3" w:rsidRDefault="00C509D3" w:rsidP="00565E86">
            <w:pPr>
              <w:keepNext/>
              <w:jc w:val="center"/>
              <w:rPr>
                <w:rFonts w:eastAsiaTheme="minorEastAsia"/>
              </w:rPr>
            </w:pPr>
            <w:r w:rsidRPr="009619FE">
              <w:rPr>
                <w:rFonts w:eastAsiaTheme="minorEastAsia"/>
              </w:rPr>
              <w:drawing>
                <wp:inline distT="0" distB="0" distL="0" distR="0" wp14:anchorId="6B943D44" wp14:editId="30FF52F0">
                  <wp:extent cx="2616612" cy="1919408"/>
                  <wp:effectExtent l="0" t="0" r="0" b="0"/>
                  <wp:docPr id="140700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00545" name=""/>
                          <pic:cNvPicPr/>
                        </pic:nvPicPr>
                        <pic:blipFill>
                          <a:blip r:embed="rId23"/>
                          <a:stretch>
                            <a:fillRect/>
                          </a:stretch>
                        </pic:blipFill>
                        <pic:spPr>
                          <a:xfrm>
                            <a:off x="0" y="0"/>
                            <a:ext cx="2669430" cy="1958153"/>
                          </a:xfrm>
                          <a:prstGeom prst="rect">
                            <a:avLst/>
                          </a:prstGeom>
                        </pic:spPr>
                      </pic:pic>
                    </a:graphicData>
                  </a:graphic>
                </wp:inline>
              </w:drawing>
            </w:r>
          </w:p>
        </w:tc>
      </w:tr>
      <w:tr w:rsidR="00C509D3" w:rsidTr="00565E86">
        <w:tc>
          <w:tcPr>
            <w:tcW w:w="0" w:type="auto"/>
            <w:gridSpan w:val="2"/>
          </w:tcPr>
          <w:p w:rsidR="00C509D3" w:rsidRDefault="00C509D3" w:rsidP="00565E86">
            <w:pPr>
              <w:keepLines/>
              <w:rPr>
                <w:rFonts w:eastAsiaTheme="minorEastAsia"/>
              </w:rPr>
            </w:pPr>
            <w:r w:rsidRPr="00EA6A21">
              <w:rPr>
                <w:rFonts w:eastAsiaTheme="minorEastAsia"/>
                <w:b/>
                <w:bCs/>
              </w:rPr>
              <w:t xml:space="preserve">Figure </w:t>
            </w:r>
            <w:r>
              <w:rPr>
                <w:rFonts w:eastAsiaTheme="minorEastAsia"/>
                <w:b/>
                <w:bCs/>
              </w:rPr>
              <w:t>9</w:t>
            </w:r>
            <w:r>
              <w:rPr>
                <w:rFonts w:eastAsiaTheme="minorEastAsia"/>
              </w:rPr>
              <w:t xml:space="preserve">. Steady-state results using Strategy B, with increasing crystal size: (a) Supersaturatio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t crystal corners; and (b) Percent reduction i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t facet center relative to crystal corners (Eq. 6).</w:t>
            </w:r>
          </w:p>
        </w:tc>
      </w:tr>
    </w:tbl>
    <w:p w:rsidR="00C509D3" w:rsidRDefault="00C509D3" w:rsidP="00C509D3">
      <w:pPr>
        <w:rPr>
          <w:rFonts w:eastAsiaTheme="minorEastAsia"/>
        </w:rPr>
      </w:pPr>
    </w:p>
    <w:p w:rsidR="00C509D3" w:rsidRPr="00156807" w:rsidRDefault="00C509D3" w:rsidP="00C509D3">
      <w:pPr>
        <w:rPr>
          <w:rFonts w:eastAsiaTheme="minorEastAsia"/>
        </w:rPr>
      </w:pPr>
      <w:r>
        <w:rPr>
          <w:rFonts w:eastAsiaTheme="minorEastAsia"/>
        </w:rPr>
        <w:t xml:space="preserve">Fig. </w:t>
      </w:r>
      <w:r>
        <w:rPr>
          <w:rFonts w:eastAsiaTheme="minorEastAsia"/>
        </w:rPr>
        <w:t>9</w:t>
      </w:r>
      <w:r>
        <w:rPr>
          <w:rFonts w:eastAsiaTheme="minorEastAsia"/>
        </w:rPr>
        <w:t xml:space="preserve">(b) shows the percent reduction in surface vapor concentration at facet center relative to facet corner (see the definition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Pr>
          <w:rFonts w:eastAsiaTheme="minorEastAsia"/>
        </w:rPr>
        <w:t xml:space="preserve"> in Eq. 6).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L</m:t>
            </m:r>
          </m:e>
        </m:d>
      </m:oMath>
      <w:r>
        <w:rPr>
          <w:rFonts w:eastAsiaTheme="minorEastAsia"/>
        </w:rPr>
        <w:t xml:space="preserve"> is seen to be a smoothly increasing function of crystal size, well-described by</w:t>
      </w:r>
    </w:p>
    <w:p w:rsidR="00C509D3" w:rsidRDefault="00C509D3" w:rsidP="00C509D3">
      <w:pPr>
        <w:rPr>
          <w:rFonts w:eastAsiaTheme="minorEastAsia"/>
        </w:rPr>
      </w:pPr>
    </w:p>
    <w:p w:rsidR="00C509D3" w:rsidRPr="000E63E0" w:rsidRDefault="00C509D3" w:rsidP="00C509D3">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1</m:t>
            </m:r>
          </m:sub>
        </m:s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2</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Pr>
          <w:rFonts w:eastAsiaTheme="minorEastAsia"/>
        </w:rPr>
        <w:t>16</w:t>
      </w:r>
      <w:r>
        <w:rPr>
          <w:rFonts w:eastAsiaTheme="minorEastAsia"/>
        </w:rPr>
        <w:t>)</w:t>
      </w:r>
    </w:p>
    <w:p w:rsidR="00C509D3" w:rsidRDefault="00C509D3" w:rsidP="00C509D3">
      <w:pPr>
        <w:rPr>
          <w:rFonts w:eastAsiaTheme="minorEastAsia"/>
        </w:rPr>
      </w:pPr>
    </w:p>
    <w:p w:rsidR="00C509D3" w:rsidRDefault="00C509D3" w:rsidP="00C509D3">
      <w:pPr>
        <w:rPr>
          <w:rFonts w:eastAsiaTheme="minorEastAsia"/>
        </w:rPr>
      </w:pPr>
      <w:r>
        <w:rPr>
          <w:rFonts w:eastAsiaTheme="minorEastAsia"/>
        </w:rPr>
        <w:t>Other simulations (not shown) show that h</w:t>
      </w:r>
      <w:r w:rsidRPr="00C477E5">
        <w:rPr>
          <w:rFonts w:eastAsiaTheme="minorEastAsia"/>
        </w:rPr>
        <w:t>igher far-field vapor concentration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oMath>
      <w:r w:rsidRPr="00C477E5">
        <w:rPr>
          <w:rFonts w:eastAsiaTheme="minorEastAsia"/>
        </w:rPr>
        <w:t>)</w:t>
      </w:r>
      <w:r>
        <w:rPr>
          <w:rFonts w:eastAsiaTheme="minorEastAsia"/>
        </w:rPr>
        <w:t xml:space="preserve"> do </w:t>
      </w:r>
      <w:r w:rsidRPr="00B91EE0">
        <w:rPr>
          <w:rFonts w:eastAsiaTheme="minorEastAsia"/>
        </w:rPr>
        <w:t>not</w:t>
      </w:r>
      <w:r>
        <w:rPr>
          <w:rFonts w:eastAsiaTheme="minorEastAsia"/>
        </w:rPr>
        <w:t xml:space="preserve"> greatly alter this parameterization</w:t>
      </w:r>
      <w:r w:rsidRPr="00C477E5">
        <w:rPr>
          <w:rFonts w:eastAsiaTheme="minorEastAsia"/>
        </w:rPr>
        <w:t>.</w:t>
      </w:r>
      <w:r>
        <w:rPr>
          <w:rFonts w:eastAsiaTheme="minorEastAsia"/>
        </w:rPr>
        <w:t xml:space="preserve"> However, yet other simulations show that this parameterization is greatly affected by lowered temperature (which increas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1</m:t>
            </m:r>
          </m:sub>
        </m:sSub>
      </m:oMath>
      <w:r>
        <w:rPr>
          <w:rFonts w:eastAsiaTheme="minorEastAsia"/>
        </w:rPr>
        <w:t xml:space="preserve">), and by increasing ambient pressure (which also increas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1</m:t>
            </m:r>
          </m:sub>
        </m:sSub>
      </m:oMath>
      <w:r w:rsidRPr="00E34AC3">
        <w:rPr>
          <w:rFonts w:eastAsiaTheme="minorEastAsia"/>
        </w:rPr>
        <w:t xml:space="preserve">). Lower ambient temperatures and higher ambient pressures are both associated with smaller vapor diffusion coefficients,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Pr="00E34AC3">
        <w:rPr>
          <w:rFonts w:eastAsiaTheme="minorEastAsia"/>
        </w:rPr>
        <w:t xml:space="preserve">. Smaller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Pr="00E34AC3">
        <w:rPr>
          <w:rFonts w:eastAsiaTheme="minorEastAsia"/>
          <w:i/>
          <w:iCs/>
        </w:rPr>
        <w:t>,</w:t>
      </w:r>
      <w:r w:rsidRPr="00E34AC3">
        <w:rPr>
          <w:rFonts w:eastAsiaTheme="minorEastAsia"/>
        </w:rPr>
        <w:t xml:space="preserve"> in turn, manifests as a more steeply curved </w:t>
      </w:r>
      <m:oMath>
        <m:sSub>
          <m:sSubPr>
            <m:ctrlPr>
              <w:rPr>
                <w:rFonts w:ascii="Cambria Math" w:eastAsiaTheme="minorEastAsia" w:hAnsi="Cambria Math"/>
                <w:i/>
                <w:iCs/>
              </w:rPr>
            </m:ctrlPr>
          </m:sSubPr>
          <m:e>
            <m:r>
              <w:rPr>
                <w:rFonts w:ascii="Cambria Math" w:eastAsiaTheme="minorEastAsia" w:hAnsi="Cambria Math"/>
              </w:rPr>
              <m:t>P</m:t>
            </m:r>
          </m:e>
          <m:sub>
            <m:r>
              <w:rPr>
                <w:rFonts w:ascii="Cambria Math" w:eastAsiaTheme="minorEastAsia" w:hAnsi="Cambria Math"/>
              </w:rPr>
              <m:t>vap,surf</m:t>
            </m:r>
          </m:sub>
        </m:sSub>
      </m:oMath>
      <w:r w:rsidRPr="00E34AC3">
        <w:rPr>
          <w:rFonts w:eastAsiaTheme="minorEastAsia"/>
        </w:rPr>
        <w:t xml:space="preserve"> profile across the crystal surface, compared to the example shown in Fig. A1(b): it is harder for water vapor to diffuse across the facet surface when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Pr="00E34AC3">
        <w:rPr>
          <w:rFonts w:eastAsiaTheme="minorEastAsia"/>
        </w:rPr>
        <w:t xml:space="preserve"> is small. </w:t>
      </w:r>
    </w:p>
    <w:p w:rsidR="00C509D3" w:rsidRDefault="00C509D3" w:rsidP="00C509D3">
      <w:pPr>
        <w:rPr>
          <w:rFonts w:eastAsiaTheme="minorEastAsia"/>
        </w:rPr>
      </w:pPr>
    </w:p>
    <w:p w:rsidR="00C509D3" w:rsidRPr="00E34AC3" w:rsidRDefault="00C509D3" w:rsidP="00C509D3">
      <w:pPr>
        <w:rPr>
          <w:rFonts w:eastAsiaTheme="minorEastAsia"/>
        </w:rPr>
      </w:pPr>
      <w:r w:rsidRPr="00E34AC3">
        <w:rPr>
          <w:rFonts w:eastAsiaTheme="minorEastAsia"/>
        </w:rPr>
        <w:t xml:space="preserve">The expected consequence </w:t>
      </w:r>
      <w:r>
        <w:rPr>
          <w:rFonts w:eastAsiaTheme="minorEastAsia"/>
        </w:rPr>
        <w:t>of the foregoing is</w:t>
      </w:r>
      <w:r w:rsidRPr="00E34AC3">
        <w:rPr>
          <w:rFonts w:eastAsiaTheme="minorEastAsia"/>
        </w:rPr>
        <w:t xml:space="preserve"> that lower ambient temperatures and higher ambient pressures</w:t>
      </w:r>
      <w:r>
        <w:rPr>
          <w:rFonts w:eastAsiaTheme="minorEastAsia"/>
        </w:rPr>
        <w:t xml:space="preserve"> will tend to</w:t>
      </w:r>
      <w:r w:rsidRPr="00E34AC3">
        <w:rPr>
          <w:rFonts w:eastAsiaTheme="minorEastAsia"/>
        </w:rPr>
        <w:t xml:space="preserve"> </w:t>
      </w:r>
      <w:r>
        <w:rPr>
          <w:rFonts w:eastAsiaTheme="minorEastAsia"/>
        </w:rPr>
        <w:t>promote</w:t>
      </w:r>
      <w:r w:rsidRPr="00E34AC3">
        <w:rPr>
          <w:rFonts w:eastAsiaTheme="minorEastAsia"/>
        </w:rPr>
        <w:t xml:space="preserve"> excess growth at facet corners, ultimately leading to </w:t>
      </w:r>
      <w:r>
        <w:rPr>
          <w:rFonts w:eastAsiaTheme="minorEastAsia"/>
        </w:rPr>
        <w:t>greater facet</w:t>
      </w:r>
      <w:r w:rsidRPr="00E34AC3">
        <w:rPr>
          <w:rFonts w:eastAsiaTheme="minorEastAsia"/>
        </w:rPr>
        <w:t xml:space="preserve"> convex</w:t>
      </w:r>
      <w:r>
        <w:rPr>
          <w:rFonts w:eastAsiaTheme="minorEastAsia"/>
        </w:rPr>
        <w:t xml:space="preserve">ity – </w:t>
      </w:r>
      <w:r w:rsidRPr="00E34AC3">
        <w:rPr>
          <w:rFonts w:eastAsiaTheme="minorEastAsia"/>
        </w:rPr>
        <w:t>an</w:t>
      </w:r>
      <w:r>
        <w:rPr>
          <w:rFonts w:eastAsiaTheme="minorEastAsia"/>
        </w:rPr>
        <w:t>d, we conjecture,</w:t>
      </w:r>
      <w:r w:rsidRPr="00E34AC3">
        <w:rPr>
          <w:rFonts w:eastAsiaTheme="minorEastAsia"/>
        </w:rPr>
        <w:t xml:space="preserve"> at sufficiently small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Pr="00E34AC3">
        <w:rPr>
          <w:rFonts w:eastAsiaTheme="minorEastAsia"/>
        </w:rPr>
        <w:t xml:space="preserve">, dendritic forms such as snowflakes. </w:t>
      </w:r>
    </w:p>
    <w:p w:rsidR="00CF0D6E" w:rsidRDefault="00CF0D6E" w:rsidP="00403F3A"/>
    <w:p w:rsidR="000F1961" w:rsidRDefault="001D19C1" w:rsidP="00403F3A">
      <w:r>
        <w:rPr>
          <w:i/>
          <w:iCs/>
        </w:rPr>
        <w:t>I</w:t>
      </w:r>
      <w:r w:rsidR="003914A6">
        <w:rPr>
          <w:i/>
          <w:iCs/>
        </w:rPr>
        <w:t>V</w:t>
      </w:r>
      <w:r w:rsidR="008A24F2">
        <w:rPr>
          <w:i/>
          <w:iCs/>
        </w:rPr>
        <w:t xml:space="preserve">. </w:t>
      </w:r>
      <w:r w:rsidR="00AC4256">
        <w:rPr>
          <w:i/>
          <w:iCs/>
        </w:rPr>
        <w:t xml:space="preserve">Resilience of </w:t>
      </w:r>
      <w:r w:rsidR="00273D39">
        <w:rPr>
          <w:i/>
          <w:iCs/>
        </w:rPr>
        <w:t>steady states</w:t>
      </w:r>
    </w:p>
    <w:p w:rsidR="00CD6C65" w:rsidRDefault="00033C24" w:rsidP="00403F3A">
      <w:r>
        <w:t>I</w:t>
      </w:r>
      <w:r w:rsidR="00CD6C65">
        <w:t xml:space="preserve">n </w:t>
      </w:r>
      <w:r w:rsidR="00CF0D6E">
        <w:t>E</w:t>
      </w:r>
      <w:r w:rsidR="00CD6C65">
        <w:t xml:space="preserve">SEM experiments, facets </w:t>
      </w:r>
      <w:r>
        <w:t xml:space="preserve">exhibit </w:t>
      </w:r>
      <w:r w:rsidR="00CF0D6E">
        <w:t xml:space="preserve">a certain </w:t>
      </w:r>
      <w:r>
        <w:t>resilience</w:t>
      </w:r>
      <w:r w:rsidR="00CF0D6E">
        <w:t>,</w:t>
      </w:r>
      <w:r>
        <w:t xml:space="preserve"> in </w:t>
      </w:r>
      <w:r w:rsidR="00CD6C65">
        <w:t>that</w:t>
      </w:r>
      <w:r w:rsidR="009F4D9D">
        <w:t xml:space="preserve"> an initially faceted surface,</w:t>
      </w:r>
      <w:r w:rsidR="00CD6C65">
        <w:t xml:space="preserve"> </w:t>
      </w:r>
      <w:r>
        <w:t>after</w:t>
      </w:r>
      <w:r w:rsidR="00CD6C65">
        <w:t xml:space="preserve"> </w:t>
      </w:r>
      <w:r w:rsidR="009F4D9D">
        <w:t>it is</w:t>
      </w:r>
      <w:r w:rsidR="00CD6C65">
        <w:t xml:space="preserve"> roughened by some perturbation</w:t>
      </w:r>
      <w:r w:rsidR="00F962DC">
        <w:t>,</w:t>
      </w:r>
      <w:r w:rsidR="00CD6C65">
        <w:t xml:space="preserve"> </w:t>
      </w:r>
      <w:r w:rsidR="009F4D9D">
        <w:t>can</w:t>
      </w:r>
      <w:r>
        <w:t xml:space="preserve"> </w:t>
      </w:r>
      <w:r w:rsidR="00DD6CF4">
        <w:t>usually</w:t>
      </w:r>
      <w:r w:rsidR="00CD6C65">
        <w:t xml:space="preserve"> be </w:t>
      </w:r>
      <w:r w:rsidR="009F4D9D">
        <w:t>restored</w:t>
      </w:r>
      <w:r w:rsidR="00CD6C65">
        <w:t xml:space="preserve"> to </w:t>
      </w:r>
      <w:r w:rsidR="009F4D9D">
        <w:t xml:space="preserve">its initial </w:t>
      </w:r>
      <w:r w:rsidR="00CD6C65">
        <w:t>smoot</w:t>
      </w:r>
      <w:r w:rsidR="009F4D9D">
        <w:t xml:space="preserve">h faceted </w:t>
      </w:r>
      <w:r w:rsidR="00461528">
        <w:t>state</w:t>
      </w:r>
      <w:r w:rsidR="00CD6C65">
        <w:t xml:space="preserve"> </w:t>
      </w:r>
      <w:r>
        <w:t xml:space="preserve">after </w:t>
      </w:r>
      <w:r w:rsidR="00CD6C65">
        <w:t xml:space="preserve">the </w:t>
      </w:r>
      <w:r w:rsidR="009F4D9D">
        <w:t>initial conditions are</w:t>
      </w:r>
      <w:r>
        <w:t xml:space="preserve"> </w:t>
      </w:r>
      <w:r w:rsidR="009F4D9D">
        <w:t>restored</w:t>
      </w:r>
      <w:r w:rsidR="00CD6C65">
        <w:t xml:space="preserve">. An example is shown in Fig. </w:t>
      </w:r>
      <w:r w:rsidR="00072DC4">
        <w:t>9</w:t>
      </w:r>
      <w:r w:rsidR="00463C19">
        <w:t>, in which the fraction of smooth, faceted area is seen to increase as a result of lowered temperature.</w:t>
      </w:r>
    </w:p>
    <w:p w:rsidR="003E1569" w:rsidRDefault="003E1569" w:rsidP="0021470F">
      <w:pPr>
        <w:jc w:val="right"/>
      </w:pPr>
    </w:p>
    <w:tbl>
      <w:tblPr>
        <w:tblStyle w:val="TableGrid"/>
        <w:tblW w:w="0" w:type="auto"/>
        <w:jc w:val="center"/>
        <w:tblLayout w:type="fixed"/>
        <w:tblLook w:val="04A0" w:firstRow="1" w:lastRow="0" w:firstColumn="1" w:lastColumn="0" w:noHBand="0" w:noVBand="1"/>
      </w:tblPr>
      <w:tblGrid>
        <w:gridCol w:w="2440"/>
        <w:gridCol w:w="3893"/>
      </w:tblGrid>
      <w:tr w:rsidR="00463C19" w:rsidTr="0028262F">
        <w:trPr>
          <w:trHeight w:val="5725"/>
          <w:jc w:val="center"/>
        </w:trPr>
        <w:tc>
          <w:tcPr>
            <w:tcW w:w="2440" w:type="dxa"/>
            <w:vAlign w:val="center"/>
          </w:tcPr>
          <w:p w:rsidR="00463C19" w:rsidRDefault="00463C19" w:rsidP="00463C19">
            <w:pPr>
              <w:keepNext/>
            </w:pPr>
            <w:r w:rsidRPr="00DC2BA8">
              <w:rPr>
                <w:b/>
                <w:bCs/>
              </w:rPr>
              <w:t>Fig</w:t>
            </w:r>
            <w:r>
              <w:rPr>
                <w:b/>
                <w:bCs/>
              </w:rPr>
              <w:t>ure</w:t>
            </w:r>
            <w:r w:rsidRPr="00DC2BA8">
              <w:rPr>
                <w:b/>
                <w:bCs/>
              </w:rPr>
              <w:t xml:space="preserve"> </w:t>
            </w:r>
            <w:r>
              <w:rPr>
                <w:b/>
                <w:bCs/>
              </w:rPr>
              <w:t>9</w:t>
            </w:r>
            <w:r>
              <w:t>. SEM images showing the fraction of smooth, faceted area increasing as a result of lowered temperature (top to bottom).</w:t>
            </w:r>
          </w:p>
        </w:tc>
        <w:tc>
          <w:tcPr>
            <w:tcW w:w="3893" w:type="dxa"/>
          </w:tcPr>
          <w:p w:rsidR="00463C19" w:rsidRDefault="00463C19" w:rsidP="003E1569">
            <w:pPr>
              <w:keepNext/>
            </w:pPr>
            <w:r w:rsidRPr="00463C19">
              <w:rPr>
                <w:noProof/>
              </w:rPr>
              <w:drawing>
                <wp:inline distT="0" distB="0" distL="0" distR="0" wp14:anchorId="67F422F9" wp14:editId="1BEE96E1">
                  <wp:extent cx="2518274" cy="3687472"/>
                  <wp:effectExtent l="0" t="0" r="0" b="0"/>
                  <wp:docPr id="30618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8966" name=""/>
                          <pic:cNvPicPr/>
                        </pic:nvPicPr>
                        <pic:blipFill>
                          <a:blip r:embed="rId24"/>
                          <a:stretch>
                            <a:fillRect/>
                          </a:stretch>
                        </pic:blipFill>
                        <pic:spPr>
                          <a:xfrm>
                            <a:off x="0" y="0"/>
                            <a:ext cx="2532978" cy="3709003"/>
                          </a:xfrm>
                          <a:prstGeom prst="rect">
                            <a:avLst/>
                          </a:prstGeom>
                        </pic:spPr>
                      </pic:pic>
                    </a:graphicData>
                  </a:graphic>
                </wp:inline>
              </w:drawing>
            </w:r>
          </w:p>
        </w:tc>
      </w:tr>
    </w:tbl>
    <w:p w:rsidR="00CD6C65" w:rsidRDefault="00CD6C65" w:rsidP="00403F3A"/>
    <w:p w:rsidR="003B1635" w:rsidRDefault="00257A19" w:rsidP="003B1635">
      <w:r>
        <w:t>What resilience</w:t>
      </w:r>
      <w:r w:rsidR="007C057C">
        <w:t>, if any,</w:t>
      </w:r>
      <w:r>
        <w:t xml:space="preserve"> </w:t>
      </w:r>
      <w:r w:rsidR="00191DD3">
        <w:t xml:space="preserve">is exhibited by </w:t>
      </w:r>
      <w:r>
        <w:t>modeled facet</w:t>
      </w:r>
      <w:r w:rsidR="00033C24">
        <w:t>s</w:t>
      </w:r>
      <w:r>
        <w:t xml:space="preserve">? </w:t>
      </w:r>
      <w:r w:rsidR="00245452">
        <w:t xml:space="preserve">Figure </w:t>
      </w:r>
      <w:r w:rsidR="00072DC4">
        <w:t>10</w:t>
      </w:r>
      <w:r w:rsidR="00245452">
        <w:t xml:space="preserve"> is an examination of </w:t>
      </w:r>
      <w:r>
        <w:t>this question</w:t>
      </w:r>
      <w:r w:rsidR="00072DC4">
        <w:t>.</w:t>
      </w:r>
    </w:p>
    <w:p w:rsidR="00072DC4" w:rsidRDefault="00072DC4" w:rsidP="003B1635">
      <w:pPr>
        <w:rPr>
          <w:i/>
          <w:iCs/>
        </w:rPr>
      </w:pPr>
    </w:p>
    <w:tbl>
      <w:tblPr>
        <w:tblStyle w:val="TableGrid"/>
        <w:tblW w:w="0" w:type="auto"/>
        <w:tblLook w:val="04A0" w:firstRow="1" w:lastRow="0" w:firstColumn="1" w:lastColumn="0" w:noHBand="0" w:noVBand="1"/>
      </w:tblPr>
      <w:tblGrid>
        <w:gridCol w:w="9350"/>
      </w:tblGrid>
      <w:tr w:rsidR="009F4D9D" w:rsidTr="00EE21C0">
        <w:tc>
          <w:tcPr>
            <w:tcW w:w="0" w:type="auto"/>
          </w:tcPr>
          <w:p w:rsidR="009F4D9D" w:rsidRDefault="00461528" w:rsidP="009F4D9D">
            <w:pPr>
              <w:keepNext/>
              <w:keepLines/>
              <w:rPr>
                <w:i/>
                <w:iCs/>
              </w:rPr>
            </w:pPr>
            <w:r w:rsidRPr="00461528">
              <w:rPr>
                <w:i/>
                <w:iCs/>
                <w:noProof/>
              </w:rPr>
              <w:lastRenderedPageBreak/>
              <w:drawing>
                <wp:inline distT="0" distB="0" distL="0" distR="0" wp14:anchorId="2D7BC5AD" wp14:editId="2467F83E">
                  <wp:extent cx="5705856" cy="4105046"/>
                  <wp:effectExtent l="0" t="0" r="0" b="0"/>
                  <wp:docPr id="341380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80008" name=""/>
                          <pic:cNvPicPr/>
                        </pic:nvPicPr>
                        <pic:blipFill>
                          <a:blip r:embed="rId25"/>
                          <a:stretch>
                            <a:fillRect/>
                          </a:stretch>
                        </pic:blipFill>
                        <pic:spPr>
                          <a:xfrm>
                            <a:off x="0" y="0"/>
                            <a:ext cx="5726441" cy="4119855"/>
                          </a:xfrm>
                          <a:prstGeom prst="rect">
                            <a:avLst/>
                          </a:prstGeom>
                        </pic:spPr>
                      </pic:pic>
                    </a:graphicData>
                  </a:graphic>
                </wp:inline>
              </w:drawing>
            </w:r>
          </w:p>
        </w:tc>
      </w:tr>
      <w:tr w:rsidR="009F4D9D" w:rsidTr="00460373">
        <w:tc>
          <w:tcPr>
            <w:tcW w:w="0" w:type="auto"/>
          </w:tcPr>
          <w:p w:rsidR="009F4D9D" w:rsidRPr="00401F00" w:rsidRDefault="009F4D9D" w:rsidP="009F4D9D">
            <w:pPr>
              <w:keepNext/>
              <w:keepLines/>
            </w:pPr>
            <w:r w:rsidRPr="00DC2BA8">
              <w:rPr>
                <w:b/>
                <w:bCs/>
              </w:rPr>
              <w:t>Fig</w:t>
            </w:r>
            <w:r>
              <w:rPr>
                <w:b/>
                <w:bCs/>
              </w:rPr>
              <w:t>ure</w:t>
            </w:r>
            <w:r w:rsidRPr="00DC2BA8">
              <w:rPr>
                <w:b/>
                <w:bCs/>
              </w:rPr>
              <w:t xml:space="preserve"> </w:t>
            </w:r>
            <w:r w:rsidR="00072DC4">
              <w:rPr>
                <w:b/>
                <w:bCs/>
              </w:rPr>
              <w:t>10</w:t>
            </w:r>
            <w:r>
              <w:t>. Examination of model facet resilience.</w:t>
            </w:r>
            <w:r w:rsidR="00461528">
              <w:t xml:space="preserve"> Curves in the upper-left graph show timelines of </w:t>
            </w:r>
            <m:oMath>
              <m:sSub>
                <m:sSubPr>
                  <m:ctrlPr>
                    <w:rPr>
                      <w:rFonts w:ascii="Cambria Math" w:hAnsi="Cambria Math"/>
                      <w:i/>
                    </w:rPr>
                  </m:ctrlPr>
                </m:sSubPr>
                <m:e>
                  <m:r>
                    <w:rPr>
                      <w:rFonts w:ascii="Cambria Math" w:hAnsi="Cambria Math"/>
                    </w:rPr>
                    <m:t>n</m:t>
                  </m:r>
                </m:e>
                <m:sub>
                  <m:r>
                    <w:rPr>
                      <w:rFonts w:ascii="Cambria Math" w:hAnsi="Cambria Math"/>
                    </w:rPr>
                    <m:t>steps</m:t>
                  </m:r>
                </m:sub>
              </m:sSub>
            </m:oMath>
            <w:r w:rsidR="00461528">
              <w:t xml:space="preserve"> that characterize the surface when subjected to the supersaturation curves shown in the upper-right insets, over the indicated time intervals.</w:t>
            </w:r>
          </w:p>
        </w:tc>
      </w:tr>
    </w:tbl>
    <w:p w:rsidR="009F4D9D" w:rsidRDefault="009F4D9D" w:rsidP="003B1635">
      <w:pPr>
        <w:rPr>
          <w:i/>
          <w:iCs/>
        </w:rPr>
      </w:pPr>
    </w:p>
    <w:p w:rsidR="00072DC4" w:rsidRDefault="00072DC4" w:rsidP="00072DC4">
      <w:r>
        <w:t xml:space="preserve">The sequence of images in Fig. 10 begins with an initially-flat profile, which is then subjected to the following sequence: </w:t>
      </w:r>
    </w:p>
    <w:p w:rsidR="00072DC4" w:rsidRDefault="00072DC4" w:rsidP="00072DC4"/>
    <w:p w:rsidR="00072DC4" w:rsidRDefault="00072DC4" w:rsidP="00072DC4">
      <w:pPr>
        <w:pStyle w:val="ListParagraph"/>
        <w:numPr>
          <w:ilvl w:val="0"/>
          <w:numId w:val="11"/>
        </w:numPr>
      </w:pPr>
      <w:r>
        <w:t xml:space="preserve">From </w:t>
      </w:r>
      <m:oMath>
        <m:r>
          <w:rPr>
            <w:rFonts w:ascii="Cambria Math" w:hAnsi="Cambria Math"/>
          </w:rPr>
          <m:t>0</m:t>
        </m:r>
      </m:oMath>
      <w:r>
        <w:t xml:space="preserve"> to </w:t>
      </w:r>
      <m:oMath>
        <m:r>
          <w:rPr>
            <w:rFonts w:ascii="Cambria Math" w:hAnsi="Cambria Math"/>
          </w:rPr>
          <m:t>400 ms</m:t>
        </m:r>
      </m:oMath>
      <w:r>
        <w:t xml:space="preserve">, the surface is been exposed to the supersaturated water vapor curve shown in the inset </w:t>
      </w:r>
      <w:r w:rsidR="00925610">
        <w:t xml:space="preserve">located </w:t>
      </w:r>
      <w:r>
        <w:t xml:space="preserve">in the upper right part of the figure. By </w:t>
      </w:r>
      <m:oMath>
        <m:r>
          <w:rPr>
            <w:rFonts w:ascii="Cambria Math" w:hAnsi="Cambria Math"/>
          </w:rPr>
          <m:t>400 ms</m:t>
        </m:r>
      </m:oMath>
      <w:r w:rsidRPr="00033C24">
        <w:rPr>
          <w:rFonts w:eastAsiaTheme="minorEastAsia"/>
        </w:rPr>
        <w:t xml:space="preserve">, </w:t>
      </w:r>
      <w:r w:rsidR="00925610">
        <w:rPr>
          <w:rFonts w:eastAsiaTheme="minorEastAsia"/>
        </w:rPr>
        <w:t>the profile</w:t>
      </w:r>
      <w:r w:rsidRPr="00033C24">
        <w:rPr>
          <w:rFonts w:eastAsiaTheme="minorEastAsia"/>
        </w:rPr>
        <w:t xml:space="preserve"> has</w:t>
      </w:r>
      <w:r>
        <w:t xml:space="preserve"> evolved to the faceted</w:t>
      </w:r>
      <w:r w:rsidR="00925610">
        <w:t>, steady-state</w:t>
      </w:r>
      <w:r>
        <w:t xml:space="preserve"> profile labeled “A”.</w:t>
      </w:r>
    </w:p>
    <w:p w:rsidR="00072DC4" w:rsidRDefault="00072DC4" w:rsidP="00072DC4">
      <w:pPr>
        <w:pStyle w:val="ListParagraph"/>
        <w:numPr>
          <w:ilvl w:val="0"/>
          <w:numId w:val="11"/>
        </w:numPr>
      </w:pPr>
      <w:r>
        <w:t xml:space="preserve">From </w:t>
      </w:r>
      <m:oMath>
        <m:r>
          <w:rPr>
            <w:rFonts w:ascii="Cambria Math" w:hAnsi="Cambria Math"/>
          </w:rPr>
          <m:t>400</m:t>
        </m:r>
      </m:oMath>
      <w:r>
        <w:t xml:space="preserve"> to </w:t>
      </w:r>
      <m:oMath>
        <m:r>
          <w:rPr>
            <w:rFonts w:ascii="Cambria Math" w:hAnsi="Cambria Math"/>
          </w:rPr>
          <m:t>800 ms</m:t>
        </m:r>
      </m:oMath>
      <w:r>
        <w:t xml:space="preserve">, a perturbation is introduced in the form of the subsaturated water vapor curve shown in the </w:t>
      </w:r>
      <w:r w:rsidR="00925610">
        <w:t xml:space="preserve">inset located </w:t>
      </w:r>
      <w:r>
        <w:t>in the middle-right part of the figure. During this time, the surface evolve</w:t>
      </w:r>
      <w:r w:rsidR="00925610">
        <w:t>s</w:t>
      </w:r>
      <w:r>
        <w:t xml:space="preserve"> into the highly perturbed </w:t>
      </w:r>
      <w:r w:rsidR="00925610">
        <w:t>state</w:t>
      </w:r>
      <w:r>
        <w:t xml:space="preserve"> labeled “B”. </w:t>
      </w:r>
    </w:p>
    <w:p w:rsidR="00072DC4" w:rsidRDefault="00072DC4" w:rsidP="00072DC4">
      <w:pPr>
        <w:pStyle w:val="ListParagraph"/>
        <w:numPr>
          <w:ilvl w:val="0"/>
          <w:numId w:val="11"/>
        </w:numPr>
      </w:pPr>
      <w:r>
        <w:t>From</w:t>
      </w:r>
      <w:r w:rsidR="00925610">
        <w:t xml:space="preserve"> </w:t>
      </w:r>
      <m:oMath>
        <m:r>
          <w:rPr>
            <w:rFonts w:ascii="Cambria Math" w:hAnsi="Cambria Math"/>
          </w:rPr>
          <m:t>800</m:t>
        </m:r>
      </m:oMath>
      <w:r>
        <w:t xml:space="preserve"> to </w:t>
      </w:r>
      <m:oMath>
        <m:r>
          <w:rPr>
            <w:rFonts w:ascii="Cambria Math" w:hAnsi="Cambria Math"/>
          </w:rPr>
          <m:t>1200 ms</m:t>
        </m:r>
      </m:oMath>
      <w:r>
        <w:t xml:space="preserve">, the </w:t>
      </w:r>
      <w:r w:rsidR="00925610">
        <w:t>initial</w:t>
      </w:r>
      <w:r>
        <w:t xml:space="preserve"> supersaturated water vapor regime is restored. </w:t>
      </w:r>
      <w:r w:rsidR="00925610">
        <w:t>During this time,</w:t>
      </w:r>
      <w:r>
        <w:t xml:space="preserve"> the surface recover</w:t>
      </w:r>
      <w:r w:rsidR="00925610">
        <w:t>s</w:t>
      </w:r>
      <w:r>
        <w:t xml:space="preserve"> its pre-perturbation faceted profile labeled “C”.</w:t>
      </w:r>
    </w:p>
    <w:p w:rsidR="00072DC4" w:rsidRDefault="00072DC4" w:rsidP="00072DC4">
      <w:pPr>
        <w:rPr>
          <w:i/>
          <w:iCs/>
        </w:rPr>
      </w:pPr>
    </w:p>
    <w:p w:rsidR="00FD52F2" w:rsidRDefault="00FD52F2" w:rsidP="003B1635">
      <w:r>
        <w:t xml:space="preserve">Conclusion … qualitatively, </w:t>
      </w:r>
      <w:r w:rsidR="008B4E3B">
        <w:t xml:space="preserve">QLC-2 </w:t>
      </w:r>
      <w:r>
        <w:t>exhibits resilience analogous to that of real crystal facet</w:t>
      </w:r>
      <w:r w:rsidR="00F343BF">
        <w:t>s</w:t>
      </w:r>
      <w:r>
        <w:t xml:space="preserve">, </w:t>
      </w:r>
      <w:r w:rsidR="00DE0D1B">
        <w:t xml:space="preserve">such as the one </w:t>
      </w:r>
      <w:r>
        <w:t xml:space="preserve">shown in Fig. </w:t>
      </w:r>
      <w:r w:rsidR="00032F81">
        <w:t>9</w:t>
      </w:r>
      <w:r>
        <w:t xml:space="preserve">. We should hasten to add, however, the </w:t>
      </w:r>
      <w:r w:rsidR="006A1754">
        <w:t>perturbed states</w:t>
      </w:r>
      <w:r>
        <w:t xml:space="preserve"> </w:t>
      </w:r>
      <w:r w:rsidR="006A1754">
        <w:t>exhibit</w:t>
      </w:r>
      <w:r>
        <w:t xml:space="preserve"> vastly different vertical scale</w:t>
      </w:r>
      <w:r w:rsidR="008B4E3B">
        <w:t>s</w:t>
      </w:r>
      <w:r>
        <w:t xml:space="preserve">. That is, </w:t>
      </w:r>
      <w:r w:rsidR="008E28D1">
        <w:t xml:space="preserve">in Fig. </w:t>
      </w:r>
      <w:r w:rsidR="00604E5B">
        <w:t>10</w:t>
      </w:r>
      <w:r w:rsidR="008E28D1">
        <w:t xml:space="preserve">, </w:t>
      </w:r>
      <w:r w:rsidR="006A1754">
        <w:t>the perturbed</w:t>
      </w:r>
      <w:r w:rsidR="008E28D1">
        <w:t xml:space="preserve"> profile seen at </w:t>
      </w:r>
      <m:oMath>
        <m:r>
          <w:rPr>
            <w:rFonts w:ascii="Cambria Math" w:hAnsi="Cambria Math"/>
          </w:rPr>
          <m:t>800 ms</m:t>
        </m:r>
      </m:oMath>
      <w:r w:rsidR="008E28D1">
        <w:t xml:space="preserve">, caused by the perturbation begun at </w:t>
      </w:r>
      <m:oMath>
        <m:r>
          <w:rPr>
            <w:rFonts w:ascii="Cambria Math" w:hAnsi="Cambria Math"/>
          </w:rPr>
          <m:t>400 ms</m:t>
        </m:r>
      </m:oMath>
      <w:r w:rsidR="008E28D1">
        <w:t xml:space="preserve">, </w:t>
      </w:r>
      <w:r w:rsidR="006A1754">
        <w:t xml:space="preserve">is non-faceted (i.e., “rough”) only on the </w:t>
      </w:r>
      <w:r w:rsidR="008E28D1">
        <w:t>order of a few dozen</w:t>
      </w:r>
      <w:r>
        <w:t xml:space="preserve"> monolayers of ice, whereas </w:t>
      </w:r>
      <w:r w:rsidR="006A1754">
        <w:t xml:space="preserve">the actual crystal shown in Fig. </w:t>
      </w:r>
      <w:r w:rsidR="00032F81">
        <w:t>9</w:t>
      </w:r>
      <w:r w:rsidR="006A1754">
        <w:t xml:space="preserve"> exhibits </w:t>
      </w:r>
      <w:r w:rsidR="009111A4">
        <w:t xml:space="preserve">ridge-to-valley </w:t>
      </w:r>
      <w:r w:rsidR="005C5AA9">
        <w:t>depths</w:t>
      </w:r>
      <w:r>
        <w:t xml:space="preserve"> </w:t>
      </w:r>
      <w:r w:rsidR="000E1388">
        <w:t xml:space="preserve">on the order of </w:t>
      </w:r>
      <w:r>
        <w:t>thousands of monolayers.</w:t>
      </w:r>
    </w:p>
    <w:p w:rsidR="00FD52F2" w:rsidRPr="00FD52F2" w:rsidRDefault="00FD52F2" w:rsidP="003B1635"/>
    <w:p w:rsidR="00C42B92" w:rsidRPr="00C42B92" w:rsidRDefault="00973B9D" w:rsidP="00C42B92">
      <w:pPr>
        <w:pStyle w:val="ListParagraph"/>
        <w:numPr>
          <w:ilvl w:val="0"/>
          <w:numId w:val="5"/>
        </w:numPr>
        <w:rPr>
          <w:b/>
          <w:bCs/>
        </w:rPr>
      </w:pPr>
      <w:r>
        <w:rPr>
          <w:b/>
          <w:bCs/>
        </w:rPr>
        <w:t>Summary</w:t>
      </w:r>
      <w:r w:rsidR="00650AE6">
        <w:rPr>
          <w:b/>
          <w:bCs/>
        </w:rPr>
        <w:t xml:space="preserve"> and discussion</w:t>
      </w:r>
    </w:p>
    <w:p w:rsidR="0048065B" w:rsidRPr="0048065B" w:rsidRDefault="0048065B" w:rsidP="0048065B">
      <w:pPr>
        <w:rPr>
          <w:rFonts w:eastAsiaTheme="minorEastAsia"/>
        </w:rPr>
      </w:pPr>
      <w:r w:rsidRPr="0048065B">
        <w:rPr>
          <w:rFonts w:eastAsiaTheme="minorEastAsia"/>
        </w:rPr>
        <w:t xml:space="preserve">The QLC-2 model presented here </w:t>
      </w:r>
      <w:r w:rsidR="00D5251C">
        <w:rPr>
          <w:rFonts w:eastAsiaTheme="minorEastAsia"/>
        </w:rPr>
        <w:t>offers</w:t>
      </w:r>
      <w:r w:rsidRPr="0048065B">
        <w:rPr>
          <w:rFonts w:eastAsiaTheme="minorEastAsia"/>
        </w:rPr>
        <w:t xml:space="preserve"> significant</w:t>
      </w:r>
      <w:r>
        <w:rPr>
          <w:rFonts w:eastAsiaTheme="minorEastAsia"/>
        </w:rPr>
        <w:t xml:space="preserve"> technical</w:t>
      </w:r>
      <w:r w:rsidRPr="0048065B">
        <w:rPr>
          <w:rFonts w:eastAsiaTheme="minorEastAsia"/>
        </w:rPr>
        <w:t xml:space="preserve"> improvements over the QLC-1 model reported in N2016</w:t>
      </w:r>
      <w:r w:rsidR="00EA70ED">
        <w:rPr>
          <w:rFonts w:eastAsiaTheme="minorEastAsia"/>
        </w:rPr>
        <w:t>, in that i</w:t>
      </w:r>
      <w:r w:rsidRPr="0048065B">
        <w:rPr>
          <w:rFonts w:eastAsiaTheme="minorEastAsia"/>
        </w:rPr>
        <w:t>ts numerical solutions are more stable</w:t>
      </w:r>
      <w:r>
        <w:rPr>
          <w:rFonts w:eastAsiaTheme="minorEastAsia"/>
        </w:rPr>
        <w:t>, and its p</w:t>
      </w:r>
      <w:r w:rsidRPr="0048065B">
        <w:rPr>
          <w:rFonts w:eastAsiaTheme="minorEastAsia"/>
        </w:rPr>
        <w:t>arameterizations are better constrained by independent numerical simulations of the overlying vapor field</w:t>
      </w:r>
      <w:r w:rsidR="00F55C20">
        <w:rPr>
          <w:rFonts w:eastAsiaTheme="minorEastAsia"/>
        </w:rPr>
        <w:t>,</w:t>
      </w:r>
      <w:r w:rsidR="00562179">
        <w:rPr>
          <w:rFonts w:eastAsiaTheme="minorEastAsia"/>
        </w:rPr>
        <w:t xml:space="preserve"> i.e.</w:t>
      </w:r>
      <w:r w:rsidR="00F55C20">
        <w:rPr>
          <w:rFonts w:eastAsiaTheme="minorEastAsia"/>
        </w:rPr>
        <w:t>,</w:t>
      </w:r>
      <w:r w:rsidR="00562179">
        <w:rPr>
          <w:rFonts w:eastAsiaTheme="minorEastAsia"/>
        </w:rPr>
        <w:t xml:space="preserve"> the dependence of the center reduction paramete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562179">
        <w:rPr>
          <w:rFonts w:eastAsiaTheme="minorEastAsia"/>
        </w:rPr>
        <w:t>) on crystal size (</w:t>
      </w:r>
      <m:oMath>
        <m:r>
          <w:rPr>
            <w:rFonts w:ascii="Cambria Math" w:eastAsiaTheme="minorEastAsia" w:hAnsi="Cambria Math"/>
          </w:rPr>
          <m:t>L</m:t>
        </m:r>
      </m:oMath>
      <w:r w:rsidR="00562179">
        <w:rPr>
          <w:rFonts w:eastAsiaTheme="minorEastAsia"/>
        </w:rPr>
        <w:t>).</w:t>
      </w:r>
    </w:p>
    <w:p w:rsidR="0048065B" w:rsidRDefault="0048065B" w:rsidP="00AD3DB6">
      <w:pPr>
        <w:rPr>
          <w:rFonts w:eastAsiaTheme="minorEastAsia"/>
        </w:rPr>
      </w:pPr>
    </w:p>
    <w:p w:rsidR="00A76E1F" w:rsidRDefault="0048065B" w:rsidP="00AD3DB6">
      <w:pPr>
        <w:rPr>
          <w:rFonts w:eastAsiaTheme="minorEastAsia"/>
        </w:rPr>
      </w:pPr>
      <w:r>
        <w:rPr>
          <w:rFonts w:eastAsiaTheme="minorEastAsia"/>
        </w:rPr>
        <w:t>More fundamentally,</w:t>
      </w:r>
      <w:r w:rsidR="00DB7F99">
        <w:rPr>
          <w:rFonts w:eastAsiaTheme="minorEastAsia"/>
        </w:rPr>
        <w:t xml:space="preserve"> </w:t>
      </w:r>
      <w:r w:rsidRPr="0048065B">
        <w:rPr>
          <w:rFonts w:eastAsiaTheme="minorEastAsia"/>
        </w:rPr>
        <w:t>QLC-2</w:t>
      </w:r>
      <w:r>
        <w:rPr>
          <w:rFonts w:eastAsiaTheme="minorEastAsia"/>
        </w:rPr>
        <w:t>’s</w:t>
      </w:r>
      <w:r w:rsidRPr="0048065B">
        <w:rPr>
          <w:rFonts w:eastAsiaTheme="minorEastAsia"/>
        </w:rPr>
        <w:t xml:space="preserve"> equations of motion embody a more faithful atomistic representation of ice/QLL freeze/</w:t>
      </w:r>
      <w:r w:rsidR="00F55C20">
        <w:rPr>
          <w:rFonts w:eastAsiaTheme="minorEastAsia"/>
        </w:rPr>
        <w:t>melt</w:t>
      </w:r>
      <w:r w:rsidRPr="0048065B">
        <w:rPr>
          <w:rFonts w:eastAsiaTheme="minorEastAsia"/>
        </w:rPr>
        <w:t xml:space="preserve"> equilibration</w:t>
      </w:r>
      <w:r>
        <w:rPr>
          <w:rFonts w:eastAsiaTheme="minorEastAsia"/>
        </w:rPr>
        <w:t xml:space="preserve">. That connection, </w:t>
      </w:r>
      <w:r w:rsidR="00952E2C">
        <w:rPr>
          <w:rFonts w:eastAsiaTheme="minorEastAsia"/>
        </w:rPr>
        <w:t xml:space="preserve">in turn, enables the theory to </w:t>
      </w:r>
      <w:r w:rsidR="00F55C20">
        <w:rPr>
          <w:rFonts w:eastAsiaTheme="minorEastAsia"/>
        </w:rPr>
        <w:t>re</w:t>
      </w:r>
      <w:r w:rsidR="00952E2C">
        <w:rPr>
          <w:rFonts w:eastAsiaTheme="minorEastAsia"/>
        </w:rPr>
        <w:t>present a more</w:t>
      </w:r>
      <w:r w:rsidR="003D54AF" w:rsidRPr="001323F9">
        <w:rPr>
          <w:rFonts w:eastAsiaTheme="minorEastAsia"/>
        </w:rPr>
        <w:t xml:space="preserve"> </w:t>
      </w:r>
      <w:r w:rsidR="007F487D" w:rsidRPr="001323F9">
        <w:rPr>
          <w:rFonts w:eastAsiaTheme="minorEastAsia"/>
        </w:rPr>
        <w:t xml:space="preserve">unified </w:t>
      </w:r>
      <w:r w:rsidR="00952E2C">
        <w:rPr>
          <w:rFonts w:eastAsiaTheme="minorEastAsia"/>
        </w:rPr>
        <w:t xml:space="preserve">picture of ice </w:t>
      </w:r>
      <w:r w:rsidR="00440B67">
        <w:rPr>
          <w:rFonts w:eastAsiaTheme="minorEastAsia"/>
        </w:rPr>
        <w:t xml:space="preserve">surface </w:t>
      </w:r>
      <w:r w:rsidR="00952E2C">
        <w:rPr>
          <w:rFonts w:eastAsiaTheme="minorEastAsia"/>
        </w:rPr>
        <w:t xml:space="preserve">dynamics than has previously been </w:t>
      </w:r>
      <w:r w:rsidR="00F55C20">
        <w:rPr>
          <w:rFonts w:eastAsiaTheme="minorEastAsia"/>
        </w:rPr>
        <w:t>possible</w:t>
      </w:r>
      <w:r w:rsidR="00952E2C">
        <w:rPr>
          <w:rFonts w:eastAsiaTheme="minorEastAsia"/>
        </w:rPr>
        <w:t>. The model predicts, for example, facet convexity and concavity under growth and ablation conditions</w:t>
      </w:r>
      <w:r w:rsidR="00287D0D">
        <w:rPr>
          <w:rFonts w:eastAsiaTheme="minorEastAsia"/>
        </w:rPr>
        <w:t xml:space="preserve"> (</w:t>
      </w:r>
      <w:r w:rsidR="005011A0">
        <w:rPr>
          <w:rFonts w:eastAsiaTheme="minorEastAsia"/>
        </w:rPr>
        <w:t>respectively</w:t>
      </w:r>
      <w:r w:rsidR="00287D0D">
        <w:rPr>
          <w:rFonts w:eastAsiaTheme="minorEastAsia"/>
        </w:rPr>
        <w:t>)</w:t>
      </w:r>
      <w:r w:rsidR="00EA70ED">
        <w:rPr>
          <w:rFonts w:eastAsiaTheme="minorEastAsia"/>
        </w:rPr>
        <w:t>,</w:t>
      </w:r>
      <w:r w:rsidR="00952E2C">
        <w:rPr>
          <w:rFonts w:eastAsiaTheme="minorEastAsia"/>
        </w:rPr>
        <w:t xml:space="preserve"> </w:t>
      </w:r>
      <w:r w:rsidR="005011A0">
        <w:rPr>
          <w:rFonts w:eastAsiaTheme="minorEastAsia"/>
        </w:rPr>
        <w:t>a</w:t>
      </w:r>
      <w:r w:rsidR="00952E2C">
        <w:rPr>
          <w:rFonts w:eastAsiaTheme="minorEastAsia"/>
        </w:rPr>
        <w:t xml:space="preserve"> </w:t>
      </w:r>
      <w:r w:rsidR="005011A0">
        <w:rPr>
          <w:rFonts w:eastAsiaTheme="minorEastAsia"/>
        </w:rPr>
        <w:t xml:space="preserve">pattern that </w:t>
      </w:r>
      <w:r w:rsidR="00952E2C">
        <w:rPr>
          <w:rFonts w:eastAsiaTheme="minorEastAsia"/>
        </w:rPr>
        <w:t xml:space="preserve">is echoed in reconstructions of SEM-grown ice crystals. The model also provides a mechanism by which real </w:t>
      </w:r>
      <w:r w:rsidR="00DB7F99">
        <w:rPr>
          <w:rFonts w:eastAsiaTheme="minorEastAsia"/>
        </w:rPr>
        <w:t xml:space="preserve">ice </w:t>
      </w:r>
      <w:r w:rsidR="00DB7F99" w:rsidRPr="001323F9">
        <w:rPr>
          <w:rFonts w:eastAsiaTheme="minorEastAsia"/>
        </w:rPr>
        <w:t>crystals</w:t>
      </w:r>
      <w:r w:rsidR="00952E2C">
        <w:rPr>
          <w:rFonts w:eastAsiaTheme="minorEastAsia"/>
        </w:rPr>
        <w:t xml:space="preserve"> </w:t>
      </w:r>
      <w:r w:rsidR="00DB7F99" w:rsidRPr="001323F9">
        <w:rPr>
          <w:rFonts w:eastAsiaTheme="minorEastAsia"/>
        </w:rPr>
        <w:t xml:space="preserve">resist dendritic geometries when subjected to supersaturation conditions </w:t>
      </w:r>
      <w:r w:rsidR="00DB7F99">
        <w:rPr>
          <w:rFonts w:eastAsiaTheme="minorEastAsia"/>
        </w:rPr>
        <w:t xml:space="preserve">(i.e., </w:t>
      </w:r>
      <w:r w:rsidR="00D604E4" w:rsidRPr="001323F9">
        <w:rPr>
          <w:rFonts w:eastAsiaTheme="minorEastAsia"/>
        </w:rPr>
        <w:t>faceted</w:t>
      </w:r>
      <w:r w:rsidR="00F55C20">
        <w:rPr>
          <w:rFonts w:eastAsiaTheme="minorEastAsia"/>
        </w:rPr>
        <w:t xml:space="preserve"> growth</w:t>
      </w:r>
      <w:r w:rsidR="00D604E4" w:rsidRPr="001323F9">
        <w:rPr>
          <w:rFonts w:eastAsiaTheme="minorEastAsia"/>
        </w:rPr>
        <w:t>)</w:t>
      </w:r>
      <w:r w:rsidR="003D54AF" w:rsidRPr="001323F9">
        <w:rPr>
          <w:rFonts w:eastAsiaTheme="minorEastAsia"/>
        </w:rPr>
        <w:t xml:space="preserve">, </w:t>
      </w:r>
      <w:r w:rsidR="00952E2C">
        <w:rPr>
          <w:rFonts w:eastAsiaTheme="minorEastAsia"/>
        </w:rPr>
        <w:t>and</w:t>
      </w:r>
      <w:r w:rsidR="003D54AF" w:rsidRPr="001323F9">
        <w:rPr>
          <w:rFonts w:eastAsiaTheme="minorEastAsia"/>
        </w:rPr>
        <w:t xml:space="preserve"> </w:t>
      </w:r>
      <w:r w:rsidR="00DB7F99" w:rsidRPr="001323F9">
        <w:rPr>
          <w:rFonts w:eastAsiaTheme="minorEastAsia"/>
        </w:rPr>
        <w:t xml:space="preserve">how they </w:t>
      </w:r>
      <w:r w:rsidR="00952E2C">
        <w:rPr>
          <w:rFonts w:eastAsiaTheme="minorEastAsia"/>
        </w:rPr>
        <w:t xml:space="preserve">also </w:t>
      </w:r>
      <w:r w:rsidR="00DB7F99" w:rsidRPr="001323F9">
        <w:rPr>
          <w:rFonts w:eastAsiaTheme="minorEastAsia"/>
        </w:rPr>
        <w:t xml:space="preserve">resist rounding when subjected to subsaturation conditions </w:t>
      </w:r>
      <w:r w:rsidR="00DB7F99">
        <w:rPr>
          <w:rFonts w:eastAsiaTheme="minorEastAsia"/>
        </w:rPr>
        <w:t>(</w:t>
      </w:r>
      <w:r w:rsidR="00D604E4" w:rsidRPr="001323F9">
        <w:rPr>
          <w:rFonts w:eastAsiaTheme="minorEastAsia"/>
        </w:rPr>
        <w:t>faceted ablation)</w:t>
      </w:r>
      <w:r w:rsidR="00DB7F99">
        <w:rPr>
          <w:rFonts w:eastAsiaTheme="minorEastAsia"/>
        </w:rPr>
        <w:t>.</w:t>
      </w:r>
      <w:r w:rsidR="00816CF7">
        <w:rPr>
          <w:rFonts w:eastAsiaTheme="minorEastAsia"/>
        </w:rPr>
        <w:t xml:space="preserve"> </w:t>
      </w:r>
      <w:r w:rsidR="00F55C20">
        <w:rPr>
          <w:rFonts w:eastAsiaTheme="minorEastAsia"/>
        </w:rPr>
        <w:t>It is, essentially, a theory of faceting</w:t>
      </w:r>
      <w:r w:rsidR="00A76E1F">
        <w:rPr>
          <w:rFonts w:eastAsiaTheme="minorEastAsia"/>
        </w:rPr>
        <w:t xml:space="preserve"> that rests fundamentally on atomistic variations in the thickness and volatility of the quasi-liquid layer that are exposed as a crystal grows or ablates.</w:t>
      </w:r>
    </w:p>
    <w:p w:rsidR="00A76E1F" w:rsidRDefault="00A76E1F" w:rsidP="00AD3DB6">
      <w:pPr>
        <w:rPr>
          <w:rFonts w:eastAsiaTheme="minorEastAsia"/>
        </w:rPr>
      </w:pPr>
    </w:p>
    <w:p w:rsidR="001B022F" w:rsidRDefault="00952E2C" w:rsidP="00AD3DB6">
      <w:pPr>
        <w:rPr>
          <w:rFonts w:eastAsiaTheme="minorEastAsia"/>
        </w:rPr>
      </w:pPr>
      <w:r>
        <w:rPr>
          <w:rFonts w:eastAsiaTheme="minorEastAsia"/>
        </w:rPr>
        <w:t>The model also predicts a</w:t>
      </w:r>
      <w:r w:rsidR="006E6CAC">
        <w:rPr>
          <w:rFonts w:eastAsiaTheme="minorEastAsia"/>
        </w:rPr>
        <w:t xml:space="preserve"> certain</w:t>
      </w:r>
      <w:r>
        <w:rPr>
          <w:rFonts w:eastAsiaTheme="minorEastAsia"/>
        </w:rPr>
        <w:t xml:space="preserve"> resilience to perturbations </w:t>
      </w:r>
      <w:r w:rsidR="005011A0">
        <w:rPr>
          <w:rFonts w:eastAsiaTheme="minorEastAsia"/>
        </w:rPr>
        <w:t>–</w:t>
      </w:r>
      <w:r>
        <w:rPr>
          <w:rFonts w:eastAsiaTheme="minorEastAsia"/>
        </w:rPr>
        <w:t xml:space="preserve"> also echoed by real ice crystals – </w:t>
      </w:r>
      <w:r w:rsidR="005011A0">
        <w:rPr>
          <w:rFonts w:eastAsiaTheme="minorEastAsia"/>
        </w:rPr>
        <w:t>i</w:t>
      </w:r>
      <w:r w:rsidR="00DB7F99">
        <w:rPr>
          <w:rFonts w:eastAsiaTheme="minorEastAsia"/>
        </w:rPr>
        <w:t>n that faceted surfaces that have been disrupted in some way recover when conditions favorable to faceting are restored</w:t>
      </w:r>
      <w:r>
        <w:rPr>
          <w:rFonts w:eastAsiaTheme="minorEastAsia"/>
        </w:rPr>
        <w:t>.</w:t>
      </w:r>
    </w:p>
    <w:p w:rsidR="00952E2C" w:rsidRDefault="00952E2C" w:rsidP="00AD3DB6">
      <w:pPr>
        <w:rPr>
          <w:rFonts w:eastAsiaTheme="minorEastAsia"/>
        </w:rPr>
      </w:pPr>
    </w:p>
    <w:p w:rsidR="00DB7F99" w:rsidRDefault="00952E2C" w:rsidP="00DB7F99">
      <w:pPr>
        <w:rPr>
          <w:rFonts w:eastAsiaTheme="minorEastAsia"/>
        </w:rPr>
      </w:pPr>
      <w:r w:rsidRPr="0048065B">
        <w:rPr>
          <w:rFonts w:eastAsiaTheme="minorEastAsia"/>
        </w:rPr>
        <w:t>QLC-2</w:t>
      </w:r>
      <w:r>
        <w:rPr>
          <w:rFonts w:eastAsiaTheme="minorEastAsia"/>
        </w:rPr>
        <w:t xml:space="preserve"> </w:t>
      </w:r>
      <w:r>
        <w:t xml:space="preserve">makes </w:t>
      </w:r>
      <w:r w:rsidR="00F77624">
        <w:t xml:space="preserve">an unexpected qualitative </w:t>
      </w:r>
      <w:r>
        <w:t>prediction</w:t>
      </w:r>
      <w:r w:rsidR="006E6CAC">
        <w:t xml:space="preserve"> about</w:t>
      </w:r>
      <w:r w:rsidR="00741520">
        <w:rPr>
          <w:rFonts w:eastAsiaTheme="minorEastAsia"/>
        </w:rPr>
        <w:t xml:space="preserve"> </w:t>
      </w:r>
      <w:r w:rsidR="00DB7F99">
        <w:rPr>
          <w:rFonts w:eastAsiaTheme="minorEastAsia"/>
        </w:rPr>
        <w:t>characteristic distance</w:t>
      </w:r>
      <w:r w:rsidR="006E6CAC">
        <w:rPr>
          <w:rFonts w:eastAsiaTheme="minorEastAsia"/>
        </w:rPr>
        <w:t>s</w:t>
      </w:r>
      <w:r w:rsidR="00930A46">
        <w:rPr>
          <w:rFonts w:eastAsiaTheme="minorEastAsia"/>
        </w:rPr>
        <w:t>,</w:t>
      </w:r>
      <w:r w:rsidR="00590CE6">
        <w:rPr>
          <w:rFonts w:eastAsiaTheme="minorEastAsia"/>
        </w:rPr>
        <w:t xml:space="preserve"> </w:t>
      </w:r>
      <w:r w:rsidR="00816046">
        <w:rPr>
          <w:rFonts w:eastAsiaTheme="minorEastAsia"/>
        </w:rPr>
        <w:t>quantified</w:t>
      </w:r>
      <w:r w:rsidR="006E6CAC">
        <w:rPr>
          <w:rFonts w:eastAsiaTheme="minorEastAsia"/>
        </w:rPr>
        <w:t xml:space="preserve"> here as</w:t>
      </w:r>
      <w:r w:rsidR="00816046">
        <w:rPr>
          <w:rFonts w:eastAsiaTheme="minorEastAsia"/>
        </w:rPr>
        <w:t xml:space="preserve"> </w:t>
      </w:r>
      <m:oMath>
        <m:acc>
          <m:accPr>
            <m:chr m:val="̅"/>
            <m:ctrlPr>
              <w:rPr>
                <w:rFonts w:ascii="Cambria Math" w:hAnsi="Cambria Math"/>
                <w:i/>
              </w:rPr>
            </m:ctrlPr>
          </m:accPr>
          <m:e>
            <m:r>
              <w:rPr>
                <w:rFonts w:ascii="Cambria Math" w:hAnsi="Cambria Math"/>
              </w:rPr>
              <m:t>λ</m:t>
            </m:r>
          </m:e>
        </m:acc>
      </m:oMath>
      <w:r w:rsidR="00816046">
        <w:rPr>
          <w:rFonts w:eastAsiaTheme="minorEastAsia"/>
        </w:rPr>
        <w:t>,</w:t>
      </w:r>
      <w:r w:rsidR="006E6CAC">
        <w:rPr>
          <w:rFonts w:eastAsiaTheme="minorEastAsia"/>
        </w:rPr>
        <w:t xml:space="preserve"> </w:t>
      </w:r>
      <w:r w:rsidR="00590CE6">
        <w:rPr>
          <w:rFonts w:eastAsiaTheme="minorEastAsia"/>
        </w:rPr>
        <w:t>the mean distance</w:t>
      </w:r>
      <w:r w:rsidR="00DB7F99">
        <w:rPr>
          <w:rFonts w:eastAsiaTheme="minorEastAsia"/>
        </w:rPr>
        <w:t xml:space="preserve"> between adjacent layers of ice</w:t>
      </w:r>
      <w:r w:rsidR="00816046">
        <w:rPr>
          <w:rFonts w:eastAsiaTheme="minorEastAsia"/>
        </w:rPr>
        <w:t>.</w:t>
      </w:r>
      <w:r w:rsidR="00590CE6">
        <w:rPr>
          <w:rFonts w:eastAsiaTheme="minorEastAsia"/>
        </w:rPr>
        <w:t xml:space="preserve"> </w:t>
      </w:r>
      <w:r w:rsidR="006E6CAC">
        <w:rPr>
          <w:rFonts w:eastAsiaTheme="minorEastAsia"/>
        </w:rPr>
        <w:t>We find that</w:t>
      </w:r>
      <w:r w:rsidR="00590CE6">
        <w:rPr>
          <w:rFonts w:eastAsiaTheme="minorEastAsia"/>
        </w:rPr>
        <w:t xml:space="preserve"> </w:t>
      </w:r>
      <m:oMath>
        <m:acc>
          <m:accPr>
            <m:chr m:val="̅"/>
            <m:ctrlPr>
              <w:rPr>
                <w:rFonts w:ascii="Cambria Math" w:hAnsi="Cambria Math"/>
                <w:i/>
              </w:rPr>
            </m:ctrlPr>
          </m:accPr>
          <m:e>
            <m:r>
              <w:rPr>
                <w:rFonts w:ascii="Cambria Math" w:hAnsi="Cambria Math"/>
              </w:rPr>
              <m:t>λ</m:t>
            </m:r>
          </m:e>
        </m:acc>
      </m:oMath>
      <w:r w:rsidR="00930A46">
        <w:rPr>
          <w:rFonts w:eastAsiaTheme="minorEastAsia"/>
        </w:rPr>
        <w:t xml:space="preserve"> </w:t>
      </w:r>
      <w:r w:rsidR="00287D0D">
        <w:rPr>
          <w:rFonts w:eastAsiaTheme="minorEastAsia"/>
        </w:rPr>
        <w:t xml:space="preserve">separates </w:t>
      </w:r>
      <w:r w:rsidR="006E6CAC">
        <w:rPr>
          <w:rFonts w:eastAsiaTheme="minorEastAsia"/>
        </w:rPr>
        <w:t>mathematically as</w:t>
      </w:r>
      <w:r w:rsidR="00287D0D">
        <w:rPr>
          <w:rFonts w:eastAsiaTheme="minorEastAsia"/>
        </w:rPr>
        <w:t xml:space="preserve"> a </w:t>
      </w:r>
      <w:r w:rsidR="001B022F">
        <w:rPr>
          <w:rFonts w:eastAsiaTheme="minorEastAsia"/>
        </w:rPr>
        <w:t xml:space="preserve">product of </w:t>
      </w:r>
      <w:r w:rsidR="00287D0D">
        <w:rPr>
          <w:rFonts w:eastAsiaTheme="minorEastAsia"/>
        </w:rPr>
        <w:t xml:space="preserve">two functions: one is </w:t>
      </w:r>
      <w:r w:rsidR="007C6DF0">
        <w:rPr>
          <w:rFonts w:eastAsiaTheme="minorEastAsia"/>
        </w:rPr>
        <w:t>a</w:t>
      </w:r>
      <w:r w:rsidR="006E6CAC">
        <w:rPr>
          <w:rFonts w:eastAsiaTheme="minorEastAsia"/>
        </w:rPr>
        <w:t xml:space="preserve"> linear</w:t>
      </w:r>
      <w:r w:rsidR="007C6DF0">
        <w:rPr>
          <w:rFonts w:eastAsiaTheme="minorEastAsia"/>
        </w:rPr>
        <w:t xml:space="preserve"> </w:t>
      </w:r>
      <w:r w:rsidR="00287D0D">
        <w:rPr>
          <w:rFonts w:eastAsiaTheme="minorEastAsia"/>
        </w:rPr>
        <w:t xml:space="preserve">function of </w:t>
      </w:r>
      <w:r w:rsidR="00590CE6">
        <w:rPr>
          <w:rFonts w:eastAsiaTheme="minorEastAsia"/>
        </w:rPr>
        <w:t xml:space="preserve">variable, </w:t>
      </w:r>
      <m:oMath>
        <m:r>
          <w:rPr>
            <w:rFonts w:ascii="Cambria Math" w:hAnsi="Cambria Math"/>
          </w:rPr>
          <m:t>z≡</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r>
              <w:rPr>
                <w:rFonts w:ascii="Cambria Math" w:hAnsi="Cambria Math"/>
              </w:rPr>
              <m:t>1/2</m:t>
            </m:r>
          </m:sup>
        </m:sSup>
      </m:oMath>
      <w:r w:rsidR="00590CE6">
        <w:rPr>
          <w:rFonts w:eastAsiaTheme="minorEastAsia"/>
        </w:rPr>
        <w:t>, and</w:t>
      </w:r>
      <w:r w:rsidR="00287D0D">
        <w:rPr>
          <w:rFonts w:eastAsiaTheme="minorEastAsia"/>
        </w:rPr>
        <w:t xml:space="preserve"> the other is a</w:t>
      </w:r>
      <w:r w:rsidR="006E6CAC">
        <w:rPr>
          <w:rFonts w:eastAsiaTheme="minorEastAsia"/>
        </w:rPr>
        <w:t xml:space="preserve"> highly nonlinear</w:t>
      </w:r>
      <w:r w:rsidR="00287D0D">
        <w:rPr>
          <w:rFonts w:eastAsiaTheme="minorEastAsia"/>
        </w:rPr>
        <w:t xml:space="preserve"> function of</w:t>
      </w:r>
      <w:r w:rsidR="00590CE6">
        <w:rPr>
          <w:rFonts w:eastAsiaTheme="minorEastAsia"/>
        </w:rPr>
        <w:t xml:space="preserve"> </w:t>
      </w:r>
      <w:r w:rsidR="001B022F">
        <w:rPr>
          <w:rFonts w:eastAsiaTheme="minorEastAsia"/>
        </w:rPr>
        <w:t xml:space="preserve">the </w:t>
      </w:r>
      <w:r w:rsidR="00590CE6">
        <w:rPr>
          <w:rFonts w:eastAsiaTheme="minorEastAsia"/>
        </w:rPr>
        <w:t>surface supersaturation</w:t>
      </w:r>
      <w:r w:rsidR="00741520">
        <w:rPr>
          <w:rFonts w:eastAsiaTheme="minorEastAsia"/>
        </w:rPr>
        <w:t xml:space="preserve">. We find </w:t>
      </w:r>
      <w:r w:rsidR="00590CE6">
        <w:rPr>
          <w:rFonts w:eastAsiaTheme="minorEastAsia"/>
        </w:rPr>
        <w:t xml:space="preserve">that </w:t>
      </w:r>
      <w:r w:rsidR="00287D0D">
        <w:rPr>
          <w:rFonts w:eastAsiaTheme="minorEastAsia"/>
        </w:rPr>
        <w:t>the latter is an</w:t>
      </w:r>
      <w:r w:rsidR="00CC27C6" w:rsidRPr="001323F9">
        <w:rPr>
          <w:rFonts w:eastAsiaTheme="minorEastAsia"/>
        </w:rPr>
        <w:t xml:space="preserve"> asymmetr</w:t>
      </w:r>
      <w:r w:rsidR="00590CE6">
        <w:rPr>
          <w:rFonts w:eastAsiaTheme="minorEastAsia"/>
        </w:rPr>
        <w:t xml:space="preserve">ical </w:t>
      </w:r>
      <w:r w:rsidR="00741520">
        <w:rPr>
          <w:rFonts w:eastAsiaTheme="minorEastAsia"/>
        </w:rPr>
        <w:t>function of the surface supersaturation</w:t>
      </w:r>
      <w:r w:rsidR="00A06152">
        <w:rPr>
          <w:rFonts w:eastAsiaTheme="minorEastAsia"/>
        </w:rPr>
        <w:t xml:space="preserve">, such that </w:t>
      </w:r>
      <w:r w:rsidR="00CC27C6" w:rsidRPr="001323F9">
        <w:rPr>
          <w:rFonts w:eastAsiaTheme="minorEastAsia"/>
        </w:rPr>
        <w:t xml:space="preserve">growth </w:t>
      </w:r>
      <w:r w:rsidR="00973B9D" w:rsidRPr="001323F9">
        <w:rPr>
          <w:rFonts w:eastAsiaTheme="minorEastAsia"/>
        </w:rPr>
        <w:t>conditions lead to small</w:t>
      </w:r>
      <w:r w:rsidR="00650AE6">
        <w:rPr>
          <w:rFonts w:eastAsiaTheme="minorEastAsia"/>
        </w:rPr>
        <w:t>er</w:t>
      </w:r>
      <w:r w:rsidR="00741520">
        <w:rPr>
          <w:rFonts w:eastAsiaTheme="minorEastAsia"/>
        </w:rPr>
        <w:t xml:space="preserve"> values of </w:t>
      </w:r>
      <m:oMath>
        <m:acc>
          <m:accPr>
            <m:chr m:val="̅"/>
            <m:ctrlPr>
              <w:rPr>
                <w:rFonts w:ascii="Cambria Math" w:hAnsi="Cambria Math"/>
                <w:i/>
              </w:rPr>
            </m:ctrlPr>
          </m:accPr>
          <m:e>
            <m:r>
              <w:rPr>
                <w:rFonts w:ascii="Cambria Math" w:hAnsi="Cambria Math"/>
              </w:rPr>
              <m:t>λ</m:t>
            </m:r>
          </m:e>
        </m:acc>
      </m:oMath>
      <w:r w:rsidR="00441727">
        <w:rPr>
          <w:rFonts w:eastAsiaTheme="minorEastAsia"/>
        </w:rPr>
        <w:t xml:space="preserve">, </w:t>
      </w:r>
      <w:r w:rsidR="00930A46">
        <w:rPr>
          <w:rFonts w:eastAsiaTheme="minorEastAsia"/>
        </w:rPr>
        <w:t>while ablation</w:t>
      </w:r>
      <w:r w:rsidR="00CC27C6" w:rsidRPr="001323F9">
        <w:rPr>
          <w:rFonts w:eastAsiaTheme="minorEastAsia"/>
        </w:rPr>
        <w:t xml:space="preserve"> conditions</w:t>
      </w:r>
      <w:r w:rsidR="00A06152">
        <w:rPr>
          <w:rFonts w:eastAsiaTheme="minorEastAsia"/>
        </w:rPr>
        <w:t xml:space="preserve"> lead to larger values of </w:t>
      </w:r>
      <m:oMath>
        <m:acc>
          <m:accPr>
            <m:chr m:val="̅"/>
            <m:ctrlPr>
              <w:rPr>
                <w:rFonts w:ascii="Cambria Math" w:hAnsi="Cambria Math"/>
                <w:i/>
              </w:rPr>
            </m:ctrlPr>
          </m:accPr>
          <m:e>
            <m:r>
              <w:rPr>
                <w:rFonts w:ascii="Cambria Math" w:hAnsi="Cambria Math"/>
              </w:rPr>
              <m:t>λ</m:t>
            </m:r>
          </m:e>
        </m:acc>
      </m:oMath>
      <w:r w:rsidR="006E6CAC">
        <w:rPr>
          <w:rFonts w:eastAsiaTheme="minorEastAsia"/>
        </w:rPr>
        <w:t xml:space="preserve">, for comparable departures from </w:t>
      </w:r>
      <w:r w:rsidR="00816046">
        <w:rPr>
          <w:rFonts w:eastAsiaTheme="minorEastAsia"/>
        </w:rPr>
        <w:t>equilibrium</w:t>
      </w:r>
      <w:r w:rsidR="006E6CAC">
        <w:rPr>
          <w:rFonts w:eastAsiaTheme="minorEastAsia"/>
        </w:rPr>
        <w:t xml:space="preserve">. </w:t>
      </w:r>
      <w:r w:rsidR="007C6DF0">
        <w:rPr>
          <w:rFonts w:eastAsiaTheme="minorEastAsia"/>
        </w:rPr>
        <w:t xml:space="preserve">We have no ready explanation for this behavior, but we do note that </w:t>
      </w:r>
      <w:r w:rsidR="00CC27C6" w:rsidRPr="001323F9">
        <w:rPr>
          <w:rFonts w:eastAsiaTheme="minorEastAsia"/>
        </w:rPr>
        <w:t xml:space="preserve">SEM observations are consistent with </w:t>
      </w:r>
      <w:r w:rsidR="006F4DC7">
        <w:rPr>
          <w:rFonts w:eastAsiaTheme="minorEastAsia"/>
        </w:rPr>
        <w:t>th</w:t>
      </w:r>
      <w:r w:rsidR="00CA73D7">
        <w:rPr>
          <w:rFonts w:eastAsiaTheme="minorEastAsia"/>
        </w:rPr>
        <w:t>ese observations</w:t>
      </w:r>
      <w:r w:rsidR="00CC27C6" w:rsidRPr="001323F9">
        <w:rPr>
          <w:rFonts w:eastAsiaTheme="minorEastAsia"/>
        </w:rPr>
        <w:t xml:space="preserve"> in the sense that</w:t>
      </w:r>
      <w:r w:rsidR="00A06152">
        <w:rPr>
          <w:rFonts w:eastAsiaTheme="minorEastAsia"/>
        </w:rPr>
        <w:t xml:space="preserve"> ridges in</w:t>
      </w:r>
      <w:r w:rsidR="00CC27C6" w:rsidRPr="001323F9">
        <w:rPr>
          <w:rFonts w:eastAsiaTheme="minorEastAsia"/>
        </w:rPr>
        <w:t xml:space="preserve"> </w:t>
      </w:r>
      <w:r w:rsidR="0058001C">
        <w:rPr>
          <w:rFonts w:eastAsiaTheme="minorEastAsia"/>
        </w:rPr>
        <w:t>rough facets of growing crystals</w:t>
      </w:r>
      <w:r w:rsidR="00973B9D" w:rsidRPr="001323F9">
        <w:rPr>
          <w:rFonts w:eastAsiaTheme="minorEastAsia"/>
        </w:rPr>
        <w:t xml:space="preserve"> </w:t>
      </w:r>
      <w:r w:rsidR="00A06152">
        <w:rPr>
          <w:rFonts w:eastAsiaTheme="minorEastAsia"/>
        </w:rPr>
        <w:t>are spaced more closely than</w:t>
      </w:r>
      <w:r w:rsidR="0058001C">
        <w:rPr>
          <w:rFonts w:eastAsiaTheme="minorEastAsia"/>
        </w:rPr>
        <w:t xml:space="preserve"> </w:t>
      </w:r>
      <w:r w:rsidR="00A06152">
        <w:rPr>
          <w:rFonts w:eastAsiaTheme="minorEastAsia"/>
        </w:rPr>
        <w:t>in rough</w:t>
      </w:r>
      <w:r w:rsidR="00741520">
        <w:rPr>
          <w:rFonts w:eastAsiaTheme="minorEastAsia"/>
        </w:rPr>
        <w:t xml:space="preserve"> </w:t>
      </w:r>
      <w:r w:rsidR="00816046">
        <w:rPr>
          <w:rFonts w:eastAsiaTheme="minorEastAsia"/>
        </w:rPr>
        <w:t xml:space="preserve">facets of </w:t>
      </w:r>
      <w:r w:rsidR="0058001C">
        <w:rPr>
          <w:rFonts w:eastAsiaTheme="minorEastAsia"/>
        </w:rPr>
        <w:t>ablating crystals</w:t>
      </w:r>
      <w:r w:rsidR="00EA70ED">
        <w:rPr>
          <w:rFonts w:eastAsiaTheme="minorEastAsia"/>
        </w:rPr>
        <w:t>. A</w:t>
      </w:r>
      <w:r w:rsidR="005C5AA9">
        <w:rPr>
          <w:rFonts w:eastAsiaTheme="minorEastAsia"/>
        </w:rPr>
        <w:t>s noted</w:t>
      </w:r>
      <w:r w:rsidR="007C6DF0">
        <w:rPr>
          <w:rFonts w:eastAsiaTheme="minorEastAsia"/>
        </w:rPr>
        <w:t xml:space="preserve"> previously,</w:t>
      </w:r>
      <w:r>
        <w:rPr>
          <w:rFonts w:eastAsiaTheme="minorEastAsia"/>
        </w:rPr>
        <w:t xml:space="preserve"> </w:t>
      </w:r>
      <w:r w:rsidR="00EA70ED">
        <w:rPr>
          <w:rFonts w:eastAsiaTheme="minorEastAsia"/>
        </w:rPr>
        <w:t xml:space="preserve">this </w:t>
      </w:r>
      <w:r w:rsidR="0034571A">
        <w:rPr>
          <w:rFonts w:eastAsiaTheme="minorEastAsia"/>
        </w:rPr>
        <w:t>coincidence</w:t>
      </w:r>
      <w:r w:rsidR="00F63BEF">
        <w:rPr>
          <w:rFonts w:eastAsiaTheme="minorEastAsia"/>
        </w:rPr>
        <w:t xml:space="preserve"> is subject to a very big caveat, namely, that</w:t>
      </w:r>
      <w:r w:rsidR="00EA70ED">
        <w:rPr>
          <w:rFonts w:eastAsiaTheme="minorEastAsia"/>
        </w:rPr>
        <w:t xml:space="preserve"> </w:t>
      </w:r>
      <w:r w:rsidR="00973B9D" w:rsidRPr="001323F9">
        <w:rPr>
          <w:rFonts w:eastAsiaTheme="minorEastAsia"/>
        </w:rPr>
        <w:t xml:space="preserve">the depths of these characteristic distances </w:t>
      </w:r>
      <w:r w:rsidR="001323F9">
        <w:rPr>
          <w:rFonts w:eastAsiaTheme="minorEastAsia"/>
        </w:rPr>
        <w:t>are</w:t>
      </w:r>
      <w:r w:rsidR="00973B9D" w:rsidRPr="001323F9">
        <w:rPr>
          <w:rFonts w:eastAsiaTheme="minorEastAsia"/>
        </w:rPr>
        <w:t xml:space="preserve"> vastly different in QLC-2 compared to experiment: in the former it is a few monolayers, while in the latter it is thousands of monolayers.</w:t>
      </w:r>
    </w:p>
    <w:p w:rsidR="00DB7F99" w:rsidRDefault="00DB7F99" w:rsidP="00AD3DB6">
      <w:pPr>
        <w:rPr>
          <w:rFonts w:eastAsiaTheme="minorEastAsia"/>
        </w:rPr>
      </w:pPr>
    </w:p>
    <w:p w:rsidR="000A5C97" w:rsidRDefault="000A5C97" w:rsidP="000A5C97">
      <w:pPr>
        <w:rPr>
          <w:rFonts w:eastAsiaTheme="minorEastAsia"/>
        </w:rPr>
      </w:pPr>
      <w:r>
        <w:rPr>
          <w:rFonts w:eastAsiaTheme="minorEastAsia"/>
        </w:rPr>
        <w:t xml:space="preserve">Qualitative implications of this work for </w:t>
      </w:r>
      <w:r w:rsidRPr="00973B9D">
        <w:rPr>
          <w:rFonts w:eastAsiaTheme="minorEastAsia"/>
        </w:rPr>
        <w:t>cirrus cloud particles</w:t>
      </w:r>
      <w:r>
        <w:rPr>
          <w:rFonts w:eastAsiaTheme="minorEastAsia"/>
        </w:rPr>
        <w:t xml:space="preserve"> can be summarized as follows:</w:t>
      </w:r>
      <w:r w:rsidRPr="00973B9D">
        <w:rPr>
          <w:rFonts w:eastAsiaTheme="minorEastAsia"/>
        </w:rPr>
        <w:t xml:space="preserve"> </w:t>
      </w:r>
      <w:r>
        <w:rPr>
          <w:rFonts w:eastAsiaTheme="minorEastAsia"/>
        </w:rPr>
        <w:t>A</w:t>
      </w:r>
      <w:r w:rsidRPr="00973B9D">
        <w:rPr>
          <w:rFonts w:eastAsiaTheme="minorEastAsia"/>
        </w:rPr>
        <w:t xml:space="preserve">s </w:t>
      </w:r>
      <w:r>
        <w:rPr>
          <w:rFonts w:eastAsiaTheme="minorEastAsia"/>
        </w:rPr>
        <w:t>such particles</w:t>
      </w:r>
      <w:r w:rsidRPr="00973B9D">
        <w:rPr>
          <w:rFonts w:eastAsiaTheme="minorEastAsia"/>
        </w:rPr>
        <w:t xml:space="preserve"> fall through Earth’s atmosphere</w:t>
      </w:r>
      <w:r>
        <w:rPr>
          <w:rFonts w:eastAsiaTheme="minorEastAsia"/>
        </w:rPr>
        <w:t>, s</w:t>
      </w:r>
      <w:r w:rsidRPr="00973B9D">
        <w:rPr>
          <w:rFonts w:eastAsiaTheme="minorEastAsia"/>
        </w:rPr>
        <w:t xml:space="preserve">uch crystals will encounter increased pressure, hence small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but also increased temperatures (unless there is an atmospheric inversion), hence larg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When the effect of increased pressure dominates, </w:t>
      </w:r>
      <w:r>
        <w:rPr>
          <w:rFonts w:eastAsiaTheme="minorEastAsia"/>
        </w:rPr>
        <w:t>QLC-2 predicts enhanced</w:t>
      </w:r>
      <w:r w:rsidRPr="00973B9D">
        <w:rPr>
          <w:rFonts w:eastAsiaTheme="minorEastAsia"/>
        </w:rPr>
        <w:t xml:space="preserve"> growth at facet corners</w:t>
      </w:r>
      <w:r>
        <w:rPr>
          <w:rFonts w:eastAsiaTheme="minorEastAsia"/>
        </w:rPr>
        <w:t xml:space="preserve">, hence </w:t>
      </w:r>
      <w:r w:rsidRPr="00973B9D">
        <w:rPr>
          <w:rFonts w:eastAsiaTheme="minorEastAsia"/>
        </w:rPr>
        <w:t xml:space="preserve">greater </w:t>
      </w:r>
      <w:r>
        <w:rPr>
          <w:rFonts w:eastAsiaTheme="minorEastAsia"/>
        </w:rPr>
        <w:t>facet convexity, and therefore a greater propensity toward hollowed crystal structures</w:t>
      </w:r>
      <w:r w:rsidRPr="00973B9D">
        <w:rPr>
          <w:rFonts w:eastAsiaTheme="minorEastAsia"/>
        </w:rPr>
        <w:t xml:space="preserve">. When the effect of increased temperature dominates, however, we can expect </w:t>
      </w:r>
      <w:r>
        <w:rPr>
          <w:rFonts w:eastAsiaTheme="minorEastAsia"/>
        </w:rPr>
        <w:t>more regular hexagonal shapes</w:t>
      </w:r>
      <w:r w:rsidRPr="00973B9D">
        <w:rPr>
          <w:rFonts w:eastAsiaTheme="minorEastAsia"/>
        </w:rPr>
        <w:t xml:space="preserve">. </w:t>
      </w:r>
      <w:r>
        <w:rPr>
          <w:rFonts w:eastAsiaTheme="minorEastAsia"/>
        </w:rPr>
        <w:t xml:space="preserve">Although there is no single </w:t>
      </w:r>
      <w:r>
        <w:rPr>
          <w:rFonts w:eastAsiaTheme="minorEastAsia"/>
        </w:rPr>
        <w:lastRenderedPageBreak/>
        <w:t>observational datum that would help us resolve these predictions, we can comment that in</w:t>
      </w:r>
      <w:r w:rsidRPr="00751669">
        <w:rPr>
          <w:rFonts w:eastAsiaTheme="minorEastAsia"/>
        </w:rPr>
        <w:t xml:space="preserve"> exceptionally cold regions (such as the Antarctic Plateau), or even in mid-latitudes where high-altitude cryo-capture of ice crystals on ground-launched balloons is possible, observations have shown that cirrus clouds are frequently hollowed</w:t>
      </w:r>
      <w:r>
        <w:rPr>
          <w:rFonts w:eastAsiaTheme="minorEastAsia"/>
        </w:rPr>
        <w:t xml:space="preserve">, suggesting dominance of </w:t>
      </w:r>
      <w:r w:rsidRPr="00751669">
        <w:rPr>
          <w:rFonts w:eastAsiaTheme="minorEastAsia"/>
        </w:rPr>
        <w:t>increased pressure</w:t>
      </w:r>
      <w:r>
        <w:rPr>
          <w:rFonts w:eastAsiaTheme="minorEastAsia"/>
        </w:rPr>
        <w:t xml:space="preserve"> </w:t>
      </w:r>
      <w:r w:rsidR="002C4B0C">
        <w:t xml:space="preserve">distinctive </w:t>
      </w:r>
      <w:r w:rsidR="002C4B0C">
        <w:fldChar w:fldCharType="begin"/>
      </w:r>
      <w:r w:rsidR="00685AA4">
        <w:instrText xml:space="preserve"> ADDIN ZOTERO_ITEM CSL_CITATION {"citationID":"TByT8hDc","properties":{"formattedCitation":"(Magee et al. 2014, 2021; Walden, Warren, and Tuttle 2003)","plainCitation":"(Magee et al. 2014, 2021; Walden, Warren, and Tuttle 2003)","noteIndex":0},"citationItems":[{"id":1965,"uris":["http://zotero.org/users/189886/items/BPMCPPJG"],"itemData":{"id":1965,"type":"article-journal","abstract":"Abstract Falling ice crystals were collected daily on a gridded glass slide at South Pole Station, Antarctica, during the Antarctic winter of 1992 and were photographed through a microscope. Nine types of ice crystals are identified, which fall into three main categories: “diamond dust,” blowing snow, and snow grains. The dimensions of about 20 000 crystals were measured on scanned images of the photomicrographs. The predominant crystal types are hexagonal columns and plates (diamond dust) and rounded particles of blowing snow. Diamond-dust crystals have a large range of lengths (2–1000 μm) and aspect ratios (0.1–100). Diamond-dust crystals can usually be classified as either columns or plates; nearly equidimensional crystals are rare. “Long prism” crystals with aspect ratios greater than 5 were collected often, and very long prisms (“Shimizu” crystals), 1000 μm long but only 10 μm thick, were collected occasionally. The extreme Shimizu crystals were predominant on only one winter day, but the meteorological conditions on that day were not unusual. Some precipitation was observed on every day; even when the dominant crystal type was blowing snow, there were always, in addition, some snow grains or diamond dust. Blowing-snow particles dominate by number and contribute nearly one-half of the total surface area. Bullet clusters and blowing snow each contribute about one-third of the total volume of atmospheric ice. Size distributions of the equivalent spherical radius are obtained for each of the nine crystal types, as well as for the three main categories of crystals, using the volume-to-area ratio to specify the equivalent spheres. In addition, the effective radius for each day when crystals were sampled is computed. Many of the distributions are approximately lognormal. The effective radius (area-weighted mean radius) of the entire size distribution of diamond dust is 12 μm in winter, somewhat smaller than in summer (15 μm). The small size of wintertime blowing snow allows it to reach heights of tens of meters in winter, as compared with only a few meters in summer. The average effective radius was 11 μm for blowing snow and 24 μm for snow grains. The most probable effective radius for any given day in winter is about 11 μm.","container-title":"Journal of Applied Meteorology and Climatology","DOI":"10.1175/1520-0450(2003)042&lt;1391:AICOTA&gt;2.0.CO;2","ISSN":"1520-0450, 0894-8763","issue":"10","language":"EN","note":"publisher: American Meteorological Society\nsection: Journal of Applied Meteorology and Climatology","page":"1391-1405","source":"journals.ametsoc.org","title":"Atmospheric Ice Crystals over the Antarctic Plateau in Winter","volume":"42","author":[{"family":"Walden","given":"Von P."},{"family":"Warren","given":"Stephen G."},{"family":"Tuttle","given":"Elizabeth"}],"issued":{"date-parts":[["2003",10,1]]}},"label":"page"},{"id":1967,"uris":["http://zotero.org/users/189886/items/FE9JL3BJ"],"itemData":{"id":1967,"type":"article-journal","abstract":"Here we show high-magnification images of hexagonal ice crystals acquired by environmental scanning electron microscopy (ESEM). Most ice crystals were grown and sublimated in the water vapor environment of an FEI-Quanta-200 ESEM, but crystals grown in a laboratory diffusion chamber were also transferred intact and imaged via ESEM. All of these images display prominent mesoscopic topography including linear striations, ridges, islands, steps, peaks, pits, and crevasses; the roughness is not observed to be confined to prism facets. The observations represent the most highly magnified images of ice surfaces yet reported and expand the range of conditions in which rough surface features are known to be conspicuous. Microscale surface topography is seen to be ubiquitously present at temperatures ranging from −10 °C to −40 °C, in supersaturated and subsaturated conditions, on all crystal facets, and irrespective of substrate. Despite the constant presence of surface roughness, the patterns of roughness are observed to be dramatically different between growing and sublimating crystals, and transferred crystals also display qualitatively different patterns of roughness. Crystals are also demonstrated to sometimes exhibit inhibited growth in moderately supersaturated conditions following exposure to near-equilibrium conditions, a phenomenon interpreted as evidence of 2-D nucleation. New knowledge about the characteristics of these features could affect the fundamental understanding of ice surfaces and their physical parameterization in the context of satellite retrievals and cloud modeling. Links to supplemental videos of ice growth and sublimation are provided.","container-title":"Atmospheric Chemistry and Physics","DOI":"10.5194/acp-14-12357-2014","ISSN":"1680-7316","issue":"22","language":"English","note":"publisher: Copernicus GmbH","page":"12357-12371","source":"Copernicus Online Journals","title":"Mesoscopic surface roughness of ice crystals pervasive across a wide range of ice crystal conditions","volume":"14","author":[{"family":"Magee","given":"N. B."},{"family":"Miller","given":"A."},{"family":"Amaral","given":"M."},{"family":"Cumiskey","given":"A."}],"issued":{"date-parts":[["2014",11,25]]}},"label":"page"},{"id":1969,"uris":["http://zotero.org/users/189886/items/LWGVKVLB"],"itemData":{"id":1969,"type":"article-journal","abstract":"Cirrus clouds composed of small ice crystals are often the first solid matter encountered by sunlight as it streams into Earth's atmosphere. A broad array of recent research has emphasized that photon particle scattering calculations are very sensitive to ice particle morphology, complexity, and surface roughness. Uncertain variations in these parameters have major implications for successfully parameterizing the radiative ramifications of cirrus clouds in climate models. To date, characterization of the microscale details of cirrus particle morphology has been limited by the particles' inaccessibility and technical difficulty in capturing imagery with sufficient resolution. Results from a new experimental system achieve much higher-resolution images of cirrus ice particles than existing airborne-particle imaging systems. The novel system (Ice Cryo-Encapsulation by Balloon, ICE-Ball) employs a balloon-borne payload with environmental sensors and hermetically sealed cryo-encapsulation cells. The payload captures ice particles from cirrus clouds, seals them, and returns them via parachute for vapor-locked transfer onto a cryo-scanning electron microscopy stage (cryo-SEM). From 2015–2019, the ICE-Ball system has successfully yielded high-resolution particle images on nine cirrus-penetrating flights. On several flights, including one highlighted here in detail, thousands of cirrus particles were retrieved and imaged, revealing unanticipated particle morphologies, extensive habit heterogeneity, multiple scales of mesoscopic roughening, a wide array of embedded aerosol particles, and even greater complexity than expected.","container-title":"Atmospheric Chemistry and Physics","DOI":"10.5194/acp-21-7171-2021","ISSN":"1680-7316","issue":"9","language":"English","note":"publisher: Copernicus GmbH","page":"7171-7185","source":"Copernicus Online Journals","title":"Captured cirrus ice particles in high definition","volume":"21","author":[{"family":"Magee","given":"Nathan"},{"family":"Boaggio","given":"Katie"},{"family":"Staskiewicz","given":"Samantha"},{"family":"Lynn","given":"Aaron"},{"family":"Zhao","given":"Xuanyi"},{"family":"Tusay","given":"Nicholas"},{"family":"Schuh","given":"Terance"},{"family":"Bandamede","given":"Manisha"},{"family":"Bancroft","given":"Lucas"},{"family":"Connelly","given":"David"},{"family":"Hurler","given":"Kevin"},{"family":"Miner","given":"Bryan"},{"family":"Khoudary","given":"Elissa"}],"issued":{"date-parts":[["2021",5,11]]}},"label":"page"}],"schema":"https://github.com/citation-style-language/schema/raw/master/csl-citation.json"} </w:instrText>
      </w:r>
      <w:r w:rsidR="002C4B0C">
        <w:fldChar w:fldCharType="separate"/>
      </w:r>
      <w:r w:rsidR="00685AA4">
        <w:rPr>
          <w:noProof/>
        </w:rPr>
        <w:t>(Magee et al. 2014, 2021; Walden, Warren, and Tuttle 2003)</w:t>
      </w:r>
      <w:r w:rsidR="002C4B0C">
        <w:fldChar w:fldCharType="end"/>
      </w:r>
      <w:r w:rsidR="002C4B0C">
        <w:t>.</w:t>
      </w:r>
    </w:p>
    <w:p w:rsidR="000A5C97" w:rsidRDefault="000A5C97" w:rsidP="00AD3DB6">
      <w:pPr>
        <w:rPr>
          <w:rFonts w:eastAsiaTheme="minorEastAsia"/>
        </w:rPr>
      </w:pPr>
    </w:p>
    <w:p w:rsidR="000A5C97" w:rsidRPr="00F63BEF" w:rsidRDefault="000A5C97" w:rsidP="000A5C97">
      <w:pPr>
        <w:rPr>
          <w:rFonts w:eastAsiaTheme="minorEastAsia"/>
        </w:rPr>
      </w:pPr>
      <w:r>
        <w:rPr>
          <w:rFonts w:eastAsiaTheme="minorEastAsia"/>
        </w:rPr>
        <w:t xml:space="preserve">We should note that the results presented here do not consider variations in parameter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w:t>
      </w:r>
      <w:r>
        <w:rPr>
          <w:rFonts w:eastAsiaTheme="minorEastAsia"/>
        </w:rPr>
        <w:t xml:space="preserve"> because these values are highly uncertain; more detailed molecular dynamics calculations could provide plausible values, but those studies have not been reported. We </w:t>
      </w:r>
      <w:r>
        <w:t xml:space="preserve">can speculate that because different facet types (basal, prismatic, or pyramidal) have distinct underlying crystal cell structures, their quasi-liquid properties will also be Exploratory numerical studies varying the thickness of a single “layer” of ice has shown that a proportional increase in </w:t>
      </w:r>
      <m:oMath>
        <m:acc>
          <m:accPr>
            <m:chr m:val="̅"/>
            <m:ctrlPr>
              <w:rPr>
                <w:rFonts w:ascii="Cambria Math" w:hAnsi="Cambria Math"/>
                <w:i/>
              </w:rPr>
            </m:ctrlPr>
          </m:accPr>
          <m:e>
            <m:r>
              <w:rPr>
                <w:rFonts w:ascii="Cambria Math" w:hAnsi="Cambria Math"/>
              </w:rPr>
              <m:t>λ</m:t>
            </m:r>
          </m:e>
        </m:acc>
      </m:oMath>
      <w:r w:rsidRPr="00973B9D">
        <w:rPr>
          <w:rFonts w:eastAsiaTheme="minorEastAsia"/>
        </w:rPr>
        <w:t xml:space="preserve"> results. Preliminary numerical experiments varying</w:t>
      </w:r>
      <w: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 xml:space="preserve"> have shown that … </w:t>
      </w:r>
    </w:p>
    <w:p w:rsidR="000A5C97" w:rsidRDefault="000A5C97" w:rsidP="00973B9D">
      <w:pPr>
        <w:rPr>
          <w:rFonts w:eastAsiaTheme="minorEastAsia"/>
        </w:rPr>
      </w:pPr>
    </w:p>
    <w:p w:rsidR="00973B9D" w:rsidRDefault="001323F9" w:rsidP="00AD3DB6">
      <w:pPr>
        <w:rPr>
          <w:rFonts w:eastAsiaTheme="minorEastAsia"/>
        </w:rPr>
      </w:pPr>
      <w:r>
        <w:t xml:space="preserve">A </w:t>
      </w:r>
      <w:r w:rsidR="006C0913">
        <w:t>separate speculation</w:t>
      </w:r>
      <w:r>
        <w:t xml:space="preserve"> concerns the </w:t>
      </w:r>
      <w:r w:rsidR="00640B7E">
        <w:t>observation</w:t>
      </w:r>
      <w:r>
        <w:t xml:space="preserve"> that</w:t>
      </w:r>
      <w:r w:rsidR="005C5AA9">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 xml:space="preserve">1/2 </m:t>
            </m:r>
          </m:sup>
        </m:sSup>
      </m:oMath>
      <w:r w:rsidRPr="001323F9">
        <w:rPr>
          <w:rFonts w:eastAsiaTheme="minorEastAsia"/>
        </w:rPr>
        <w:t xml:space="preserve"> </w:t>
      </w:r>
      <w:r>
        <w:rPr>
          <w:rFonts w:eastAsiaTheme="minorEastAsia"/>
        </w:rPr>
        <w:t xml:space="preserve">dependence of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w:t>
      </w:r>
      <w:r w:rsidR="00640B7E">
        <w:rPr>
          <w:rFonts w:eastAsiaTheme="minorEastAsia"/>
        </w:rPr>
        <w:t>exhibited by QLC-2</w:t>
      </w:r>
      <w:r>
        <w:rPr>
          <w:rFonts w:eastAsiaTheme="minorEastAsia"/>
        </w:rPr>
        <w:t xml:space="preserve"> is </w:t>
      </w:r>
      <w:r w:rsidRPr="001323F9">
        <w:rPr>
          <w:rFonts w:eastAsiaTheme="minorEastAsia"/>
        </w:rPr>
        <w:t>the same as</w:t>
      </w:r>
      <w:r>
        <w:rPr>
          <w:rFonts w:eastAsiaTheme="minorEastAsia"/>
        </w:rPr>
        <w:t xml:space="preserve"> in</w:t>
      </w:r>
      <w:r w:rsidRPr="001323F9">
        <w:rPr>
          <w:rFonts w:eastAsiaTheme="minorEastAsia"/>
        </w:rPr>
        <w:t xml:space="preserve"> Turing patterns. In </w:t>
      </w:r>
      <w:r w:rsidR="00C02A77">
        <w:rPr>
          <w:rFonts w:eastAsiaTheme="minorEastAsia"/>
        </w:rPr>
        <w:t>one sense</w:t>
      </w:r>
      <w:r w:rsidRPr="001323F9">
        <w:rPr>
          <w:rFonts w:eastAsiaTheme="minorEastAsia"/>
        </w:rPr>
        <w:t xml:space="preserve"> this </w:t>
      </w:r>
      <w:r w:rsidR="00C02A77">
        <w:rPr>
          <w:rFonts w:eastAsiaTheme="minorEastAsia"/>
        </w:rPr>
        <w:t>should come as</w:t>
      </w:r>
      <w:r w:rsidRPr="001323F9">
        <w:rPr>
          <w:rFonts w:eastAsiaTheme="minorEastAsia"/>
        </w:rPr>
        <w:t xml:space="preserve"> no surprise, since Turing’s theory, like QLC-2, is </w:t>
      </w:r>
      <w:r w:rsidR="00C02A77">
        <w:rPr>
          <w:rFonts w:eastAsiaTheme="minorEastAsia"/>
        </w:rPr>
        <w:t>based on</w:t>
      </w:r>
      <w:r w:rsidRPr="001323F9">
        <w:rPr>
          <w:rFonts w:eastAsiaTheme="minorEastAsia"/>
        </w:rPr>
        <w:t xml:space="preserve"> a reaction-diffusion equation. </w:t>
      </w:r>
      <w:r w:rsidR="006C0913">
        <w:rPr>
          <w:rFonts w:eastAsiaTheme="minorEastAsia"/>
        </w:rPr>
        <w:t>But there are also very big d</w:t>
      </w:r>
      <w:r w:rsidRPr="001323F9">
        <w:rPr>
          <w:rFonts w:eastAsiaTheme="minorEastAsia"/>
        </w:rPr>
        <w:t>ifferences</w:t>
      </w:r>
      <w:r w:rsidR="006C0913">
        <w:rPr>
          <w:rFonts w:eastAsiaTheme="minorEastAsia"/>
        </w:rPr>
        <w:t>,</w:t>
      </w:r>
      <w:r w:rsidRPr="001323F9">
        <w:rPr>
          <w:rFonts w:eastAsiaTheme="minorEastAsia"/>
        </w:rPr>
        <w:t xml:space="preserve"> includ</w:t>
      </w:r>
      <w:r w:rsidR="006C0913">
        <w:rPr>
          <w:rFonts w:eastAsiaTheme="minorEastAsia"/>
        </w:rPr>
        <w:t>ing</w:t>
      </w:r>
      <w:r w:rsidRPr="001323F9">
        <w:rPr>
          <w:rFonts w:eastAsiaTheme="minorEastAsia"/>
        </w:rPr>
        <w:t xml:space="preserve"> the fact that Turing’s analysis proceeds from an analysis of </w:t>
      </w:r>
      <w:r w:rsidR="0009784E">
        <w:rPr>
          <w:rFonts w:eastAsiaTheme="minorEastAsia"/>
        </w:rPr>
        <w:t xml:space="preserve">sensitivity to </w:t>
      </w:r>
      <w:r w:rsidRPr="001323F9">
        <w:rPr>
          <w:rFonts w:eastAsiaTheme="minorEastAsia"/>
        </w:rPr>
        <w:t xml:space="preserve">perturbations to an initially homogeneous distribution of chemical species, whereas the patterns in QLC-2 emerge </w:t>
      </w:r>
      <w:r w:rsidR="00640B7E">
        <w:rPr>
          <w:rFonts w:eastAsiaTheme="minorEastAsia"/>
        </w:rPr>
        <w:t>as</w:t>
      </w:r>
      <w:r w:rsidRPr="001323F9">
        <w:rPr>
          <w:rFonts w:eastAsiaTheme="minorEastAsia"/>
        </w:rPr>
        <w:t xml:space="preserve"> steady states of the equations of motion.</w:t>
      </w:r>
    </w:p>
    <w:p w:rsidR="00E94A9C" w:rsidRDefault="00E94A9C" w:rsidP="00AD3DB6">
      <w:pPr>
        <w:rPr>
          <w:rFonts w:eastAsiaTheme="minorEastAsia"/>
        </w:rPr>
      </w:pPr>
    </w:p>
    <w:p w:rsidR="00E94A9C" w:rsidRPr="008B0EE2" w:rsidRDefault="00E94A9C" w:rsidP="00AD3DB6">
      <w:pPr>
        <w:rPr>
          <w:rFonts w:eastAsiaTheme="minorEastAsia"/>
        </w:rPr>
      </w:pPr>
      <w:r>
        <w:rPr>
          <w:rFonts w:eastAsiaTheme="minorEastAsia"/>
        </w:rPr>
        <w:t xml:space="preserve">Finally, we note that the atoms-to-mesoscale approach represented in </w:t>
      </w:r>
      <w:r w:rsidRPr="001323F9">
        <w:rPr>
          <w:rFonts w:eastAsiaTheme="minorEastAsia"/>
        </w:rPr>
        <w:t>QLC-2</w:t>
      </w:r>
      <w:r>
        <w:rPr>
          <w:rFonts w:eastAsiaTheme="minorEastAsia"/>
        </w:rPr>
        <w:t xml:space="preserve"> is not as fully integrated </w:t>
      </w:r>
      <w:r w:rsidR="00B72A52">
        <w:rPr>
          <w:rFonts w:eastAsiaTheme="minorEastAsia"/>
        </w:rPr>
        <w:t xml:space="preserve">as we would like it to be </w:t>
      </w:r>
      <w:r w:rsidR="00572334">
        <w:rPr>
          <w:rFonts w:eastAsiaTheme="minorEastAsia"/>
        </w:rPr>
        <w:t>…</w:t>
      </w:r>
      <w:r w:rsidR="00B72A52">
        <w:rPr>
          <w:rFonts w:eastAsiaTheme="minorEastAsia"/>
        </w:rPr>
        <w:t xml:space="preserve"> maybe </w:t>
      </w:r>
      <w:r w:rsidR="00572334">
        <w:rPr>
          <w:rFonts w:eastAsiaTheme="minorEastAsia"/>
        </w:rPr>
        <w:t xml:space="preserve">some insight from </w:t>
      </w:r>
      <w:r w:rsidR="00B72A52">
        <w:rPr>
          <w:rFonts w:eastAsiaTheme="minorEastAsia"/>
        </w:rPr>
        <w:t xml:space="preserve">Jake’s </w:t>
      </w:r>
      <w:r w:rsidR="00CA5275">
        <w:rPr>
          <w:rFonts w:eastAsiaTheme="minorEastAsia"/>
        </w:rPr>
        <w:t>h</w:t>
      </w:r>
      <w:r w:rsidR="00B72A52" w:rsidRPr="00E94A9C">
        <w:rPr>
          <w:rFonts w:eastAsiaTheme="minorEastAsia"/>
        </w:rPr>
        <w:t>eterogeneous multiscale</w:t>
      </w:r>
      <w:r w:rsidR="00B72A52">
        <w:rPr>
          <w:rFonts w:eastAsiaTheme="minorEastAsia"/>
        </w:rPr>
        <w:t xml:space="preserve"> approach is the way forward on th</w:t>
      </w:r>
      <w:r w:rsidR="00572334">
        <w:rPr>
          <w:rFonts w:eastAsiaTheme="minorEastAsia"/>
        </w:rPr>
        <w:t>is</w:t>
      </w:r>
      <w:r w:rsidR="00B73950">
        <w:rPr>
          <w:rFonts w:eastAsiaTheme="minorEastAsia"/>
        </w:rPr>
        <w:t xml:space="preserve"> </w:t>
      </w:r>
      <w:r w:rsidR="00B73950">
        <w:rPr>
          <w:rFonts w:eastAsiaTheme="minorEastAsia"/>
        </w:rPr>
        <w:fldChar w:fldCharType="begin"/>
      </w:r>
      <w:r w:rsidR="00B73950">
        <w:rPr>
          <w:rFonts w:eastAsiaTheme="minorEastAsia"/>
        </w:rPr>
        <w:instrText xml:space="preserve"> ADDIN ZOTERO_ITEM CSL_CITATION {"citationID":"KjfITQs0","properties":{"formattedCitation":"(Shohet et al. 2020)","plainCitation":"(Shohet et al. 2020)","noteIndex":0},"citationItems":[{"id":1962,"uris":["http://zotero.org/users/189886/items/JU9HIZ7L"],"itemData":{"id":1962,"type":"article-journal","abstract":"We have developed a concurrent heterogeneous multiscale method (HMM) framework with a microscale molecular dynamics (MD) model and a macroscale kinetic Vlasov-BGK model. The kinetic model is formulated such that BGK collision times are the closure data obtained from MD. Using the H-theorem, we develop the mathematical link between the MD and the kinetic model. We examine three relaxation processes, energy, momentum, and bump-on-tail, using full microscale MD simulations as a reference solution. We find that solutions computed with the HMM framework offer a significant computational reduction (14×−100×) compared with computing a full MD solution, with significant improvements in accuracy compared with a kinetic model using analytical collision times.","container-title":"Journal of Computational Physics: X","DOI":"10.1016/j.jcpx.2020.100070","ISSN":"2590-0552","journalAbbreviation":"Journal of Computational Physics: X","page":"100070","source":"ScienceDirect","title":"Heterogeneous multiscale method for high energy-density matter: Connecting kinetic theory and molecular dynamics","title-short":"Heterogeneous multiscale method for high energy-density matter","volume":"8","author":[{"family":"Shohet","given":"Gil"},{"family":"Price","given":"Jacob"},{"family":"Haack","given":"Jeffrey"},{"family":"Marciante","given":"Mathieu"},{"family":"Murillo","given":"Michael S."}],"issued":{"date-parts":[["2020",9,1]]}}}],"schema":"https://github.com/citation-style-language/schema/raw/master/csl-citation.json"} </w:instrText>
      </w:r>
      <w:r w:rsidR="00B73950">
        <w:rPr>
          <w:rFonts w:eastAsiaTheme="minorEastAsia"/>
        </w:rPr>
        <w:fldChar w:fldCharType="separate"/>
      </w:r>
      <w:r w:rsidR="00685AA4">
        <w:rPr>
          <w:rFonts w:eastAsiaTheme="minorEastAsia"/>
          <w:noProof/>
        </w:rPr>
        <w:t>(Shohet et al. 2020)</w:t>
      </w:r>
      <w:r w:rsidR="00B73950">
        <w:rPr>
          <w:rFonts w:eastAsiaTheme="minorEastAsia"/>
        </w:rPr>
        <w:fldChar w:fldCharType="end"/>
      </w:r>
      <w:r w:rsidR="00B73950">
        <w:rPr>
          <w:rFonts w:eastAsiaTheme="minorEastAsia"/>
        </w:rPr>
        <w:t>.</w:t>
      </w:r>
    </w:p>
    <w:p w:rsidR="00751669" w:rsidRPr="00751669" w:rsidRDefault="00751669" w:rsidP="00751669">
      <w:pPr>
        <w:pStyle w:val="ListParagraph"/>
        <w:rPr>
          <w:i/>
          <w:iCs/>
        </w:rPr>
      </w:pPr>
    </w:p>
    <w:p w:rsidR="00901336" w:rsidRPr="00E30732" w:rsidRDefault="00901336" w:rsidP="00901336">
      <w:pPr>
        <w:rPr>
          <w:rFonts w:eastAsiaTheme="minorEastAsia"/>
          <w:b/>
          <w:bCs/>
        </w:rPr>
      </w:pPr>
      <w:r w:rsidRPr="00E30732">
        <w:rPr>
          <w:rFonts w:eastAsiaTheme="minorEastAsia"/>
          <w:b/>
          <w:bCs/>
        </w:rPr>
        <w:t xml:space="preserve">Appendix </w:t>
      </w:r>
      <w:r w:rsidR="0016075B">
        <w:rPr>
          <w:rFonts w:eastAsiaTheme="minorEastAsia"/>
          <w:b/>
          <w:bCs/>
        </w:rPr>
        <w:t>1</w:t>
      </w:r>
      <w:r w:rsidR="0038400C">
        <w:rPr>
          <w:rFonts w:eastAsiaTheme="minorEastAsia"/>
          <w:b/>
          <w:bCs/>
        </w:rPr>
        <w:t xml:space="preserve"> –</w:t>
      </w:r>
      <w:r w:rsidR="00E30732" w:rsidRPr="00E30732">
        <w:rPr>
          <w:rFonts w:eastAsiaTheme="minorEastAsia"/>
          <w:b/>
          <w:bCs/>
        </w:rPr>
        <w:t xml:space="preserve"> ESEM/GNBF retrieval</w:t>
      </w:r>
    </w:p>
    <w:p w:rsidR="00901336" w:rsidRPr="00901336" w:rsidRDefault="00901336" w:rsidP="003B1635">
      <w:pPr>
        <w:rPr>
          <w:rFonts w:eastAsiaTheme="minorEastAsia"/>
        </w:rPr>
      </w:pPr>
      <w:r>
        <w:rPr>
          <w:rFonts w:eastAsiaTheme="minorEastAsia"/>
        </w:rPr>
        <w:t>Here is a summary of key equations and constraints in the ESEM/GNBF retrieval …</w:t>
      </w:r>
    </w:p>
    <w:p w:rsidR="00901336" w:rsidRDefault="00901336" w:rsidP="003B1635">
      <w:pPr>
        <w:rPr>
          <w:rFonts w:eastAsiaTheme="minorEastAsia"/>
          <w:u w:val="single"/>
        </w:rPr>
      </w:pPr>
    </w:p>
    <w:p w:rsidR="00B672B3" w:rsidRPr="0038400C" w:rsidRDefault="00B672B3" w:rsidP="003B1635">
      <w:pPr>
        <w:rPr>
          <w:rFonts w:eastAsiaTheme="minorEastAsia"/>
          <w:b/>
          <w:bCs/>
        </w:rPr>
      </w:pPr>
      <w:r w:rsidRPr="0038400C">
        <w:rPr>
          <w:rFonts w:eastAsiaTheme="minorEastAsia"/>
          <w:b/>
          <w:bCs/>
        </w:rPr>
        <w:t>Appendix</w:t>
      </w:r>
      <w:r w:rsidR="00901336" w:rsidRPr="0038400C">
        <w:rPr>
          <w:rFonts w:eastAsiaTheme="minorEastAsia"/>
          <w:b/>
          <w:bCs/>
        </w:rPr>
        <w:t xml:space="preserve"> </w:t>
      </w:r>
      <w:r w:rsidR="0016075B">
        <w:rPr>
          <w:rFonts w:eastAsiaTheme="minorEastAsia"/>
          <w:b/>
          <w:bCs/>
        </w:rPr>
        <w:t>2</w:t>
      </w:r>
      <w:r w:rsidR="00E30732" w:rsidRPr="0038400C">
        <w:rPr>
          <w:rFonts w:eastAsiaTheme="minorEastAsia"/>
          <w:b/>
          <w:bCs/>
        </w:rPr>
        <w:t xml:space="preserve"> </w:t>
      </w:r>
      <w:r w:rsidR="0038400C" w:rsidRPr="0038400C">
        <w:rPr>
          <w:rFonts w:eastAsiaTheme="minorEastAsia"/>
          <w:b/>
          <w:bCs/>
        </w:rPr>
        <w:t>–</w:t>
      </w:r>
      <w:r w:rsidR="00E30732" w:rsidRPr="0038400C">
        <w:rPr>
          <w:rFonts w:eastAsiaTheme="minorEastAsia"/>
          <w:b/>
          <w:bCs/>
        </w:rPr>
        <w:t xml:space="preserve"> </w:t>
      </w:r>
      <w:r w:rsidR="0038400C" w:rsidRPr="0038400C">
        <w:rPr>
          <w:rFonts w:eastAsiaTheme="minorEastAsia"/>
          <w:b/>
          <w:bCs/>
        </w:rPr>
        <w:t>Vapor</w:t>
      </w:r>
      <w:r w:rsidR="00CA2D18">
        <w:rPr>
          <w:rFonts w:eastAsiaTheme="minorEastAsia"/>
          <w:b/>
          <w:bCs/>
        </w:rPr>
        <w:t xml:space="preserve"> </w:t>
      </w:r>
      <w:r w:rsidR="00E700AF">
        <w:rPr>
          <w:rFonts w:eastAsiaTheme="minorEastAsia"/>
          <w:b/>
          <w:bCs/>
        </w:rPr>
        <w:t>field code</w:t>
      </w:r>
    </w:p>
    <w:p w:rsidR="00D2051E" w:rsidRDefault="00B672B3" w:rsidP="003B1635">
      <w:pPr>
        <w:rPr>
          <w:rFonts w:eastAsiaTheme="minorEastAsia"/>
        </w:rPr>
      </w:pPr>
      <w:r>
        <w:rPr>
          <w:rFonts w:eastAsiaTheme="minorEastAsia"/>
        </w:rPr>
        <w:t xml:space="preserve">Simulation of </w:t>
      </w:r>
      <w:r w:rsidR="001D7EDA">
        <w:rPr>
          <w:rFonts w:eastAsiaTheme="minorEastAsia"/>
        </w:rPr>
        <w:t xml:space="preserve">the </w:t>
      </w:r>
      <w:r w:rsidR="000F74EE">
        <w:rPr>
          <w:rFonts w:eastAsiaTheme="minorEastAsia"/>
        </w:rPr>
        <w:t>water vapor partial pressure</w:t>
      </w:r>
      <w:r w:rsidR="00A07CD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sidR="00A07CD1">
        <w:rPr>
          <w:rFonts w:eastAsiaTheme="minorEastAsia"/>
        </w:rPr>
        <w:t xml:space="preserve">, in the space </w:t>
      </w:r>
      <w:r w:rsidR="001D7EDA">
        <w:rPr>
          <w:rFonts w:eastAsiaTheme="minorEastAsia"/>
        </w:rPr>
        <w:t>surrounding a</w:t>
      </w:r>
      <w:r w:rsidR="00D2051E">
        <w:rPr>
          <w:rFonts w:eastAsiaTheme="minorEastAsia"/>
        </w:rPr>
        <w:t xml:space="preserve"> square</w:t>
      </w:r>
      <w:r w:rsidR="007B55C3">
        <w:rPr>
          <w:rFonts w:eastAsiaTheme="minorEastAsia"/>
        </w:rPr>
        <w:t>-shaped crystal</w:t>
      </w:r>
      <w:r w:rsidR="000D07A7">
        <w:rPr>
          <w:rFonts w:eastAsiaTheme="minorEastAsia"/>
        </w:rPr>
        <w:t xml:space="preserve"> shown in Fig. A1(a),</w:t>
      </w:r>
      <w:r w:rsidR="007B55C3">
        <w:rPr>
          <w:rFonts w:eastAsiaTheme="minorEastAsia"/>
        </w:rPr>
        <w:t xml:space="preserve"> was achieved by </w:t>
      </w:r>
      <w:r w:rsidR="009D2E89">
        <w:rPr>
          <w:rFonts w:eastAsiaTheme="minorEastAsia"/>
        </w:rPr>
        <w:t>integrating</w:t>
      </w:r>
      <w:r w:rsidR="007B55C3">
        <w:rPr>
          <w:rFonts w:eastAsiaTheme="minorEastAsia"/>
        </w:rPr>
        <w:t xml:space="preserve"> the</w:t>
      </w:r>
      <w:r w:rsidR="001D7EDA">
        <w:rPr>
          <w:rFonts w:eastAsiaTheme="minorEastAsia"/>
        </w:rPr>
        <w:t xml:space="preserve"> </w:t>
      </w:r>
      <w:r w:rsidR="00D2051E">
        <w:rPr>
          <w:rFonts w:eastAsiaTheme="minorEastAsia"/>
        </w:rPr>
        <w:t>two-dimensional</w:t>
      </w:r>
      <w:r>
        <w:rPr>
          <w:rFonts w:eastAsiaTheme="minorEastAsia"/>
        </w:rPr>
        <w:t xml:space="preserve"> </w:t>
      </w:r>
      <w:r w:rsidR="00D2051E">
        <w:rPr>
          <w:rFonts w:eastAsiaTheme="minorEastAsia"/>
        </w:rPr>
        <w:t>diffusion equation</w:t>
      </w:r>
    </w:p>
    <w:p w:rsidR="00122074" w:rsidRDefault="00122074" w:rsidP="00122074">
      <w:pPr>
        <w:rPr>
          <w:rFonts w:eastAsiaTheme="minorEastAsia"/>
        </w:rPr>
      </w:pPr>
    </w:p>
    <w:p w:rsidR="00122074" w:rsidRDefault="00000000" w:rsidP="00122074">
      <w:pPr>
        <w:jc w:val="right"/>
        <w:rPr>
          <w:rFonts w:eastAsiaTheme="minorEastAsia"/>
        </w:rPr>
      </w:pP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0012207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122074">
        <w:rPr>
          <w:rFonts w:eastAsiaTheme="minorEastAsia"/>
        </w:rPr>
        <w:tab/>
      </w:r>
      <w:r w:rsidR="00AD48C6">
        <w:rPr>
          <w:rFonts w:eastAsiaTheme="minorEastAsia"/>
        </w:rPr>
        <w:tab/>
      </w:r>
      <w:r w:rsidR="00122074">
        <w:rPr>
          <w:rFonts w:eastAsiaTheme="minorEastAsia"/>
        </w:rPr>
        <w:t>(A1)</w:t>
      </w:r>
    </w:p>
    <w:p w:rsidR="00122074" w:rsidRDefault="00122074" w:rsidP="00122074">
      <w:pPr>
        <w:rPr>
          <w:rFonts w:eastAsiaTheme="minorEastAsia"/>
        </w:rPr>
      </w:pPr>
    </w:p>
    <w:p w:rsidR="00665AA0" w:rsidRDefault="00665AA0" w:rsidP="003B1635">
      <w:pPr>
        <w:rPr>
          <w:rFonts w:eastAsiaTheme="minorEastAsia"/>
        </w:rPr>
      </w:pPr>
      <w:r>
        <w:rPr>
          <w:rFonts w:eastAsiaTheme="minorEastAsia"/>
        </w:rPr>
        <w:t>where</w:t>
      </w:r>
      <w:r w:rsidR="0012207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Pr>
          <w:rFonts w:eastAsiaTheme="minorEastAsia"/>
        </w:rPr>
        <w:t xml:space="preserve"> is the diffusion coefficient of water vapor through air</w:t>
      </w:r>
      <w:r w:rsidR="00834C83">
        <w:rPr>
          <w:rFonts w:eastAsiaTheme="minorEastAsia"/>
        </w:rPr>
        <w:t>, which is computed by</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POzythUe","properties":{"formattedCitation":"(\\uc0\\u8220{}Air - Diffusion Coefficients of Gases in Excess of Air,\\uc0\\u8221{} n.d.)","plainCitation":"(“Air - Diffusion Coefficients of Gases in Excess of Air,” n.d.)","dontUpdate":true,"noteIndex":0},"citationItems":[{"id":1947,"uris":["http://zotero.org/users/189886/items/VQRBR254"],"itemData":{"id":1947,"type":"webpage","title":"Air - Diffusion Coefficients of Gases in Excess of Air","URL":"https://www.engineeringtoolbox.com/air-diffusion-coefficient-gas-mixture-temperature-d_2010.html","accessed":{"date-parts":[["2024",2,4]]}}}],"schema":"https://github.com/citation-style-language/schema/raw/master/csl-citation.json"} </w:instrText>
      </w:r>
      <w:r w:rsidR="00F16AEA">
        <w:rPr>
          <w:rFonts w:eastAsiaTheme="minorEastAsia"/>
        </w:rPr>
        <w:fldChar w:fldCharType="separate"/>
      </w:r>
      <w:r w:rsidR="00F16AEA" w:rsidRPr="00F16AEA">
        <w:rPr>
          <w:rFonts w:ascii="Calibri" w:cs="Calibri"/>
          <w:kern w:val="0"/>
        </w:rPr>
        <w:t>(</w:t>
      </w:r>
      <w:r w:rsidR="00F16AEA">
        <w:rPr>
          <w:rFonts w:ascii="Calibri" w:cs="Calibri"/>
          <w:kern w:val="0"/>
        </w:rPr>
        <w:t xml:space="preserve">see </w:t>
      </w:r>
      <w:r w:rsidR="00F16AEA" w:rsidRPr="00F16AEA">
        <w:rPr>
          <w:rFonts w:ascii="Calibri" w:cs="Calibri"/>
          <w:kern w:val="0"/>
        </w:rPr>
        <w:t>Air-Diffusion Coefficients of Gases in Excess of Air)</w:t>
      </w:r>
      <w:r w:rsidR="00F16AEA">
        <w:rPr>
          <w:rFonts w:eastAsiaTheme="minorEastAsia"/>
        </w:rPr>
        <w:fldChar w:fldCharType="end"/>
      </w:r>
      <w:r w:rsidR="00FD692B">
        <w:rPr>
          <w:rFonts w:eastAsiaTheme="minorEastAsia"/>
        </w:rPr>
        <w:t>,</w:t>
      </w:r>
    </w:p>
    <w:p w:rsidR="00665AA0" w:rsidRDefault="00665AA0" w:rsidP="003B1635">
      <w:pPr>
        <w:rPr>
          <w:rFonts w:eastAsiaTheme="minorEastAsia"/>
        </w:rPr>
      </w:pPr>
    </w:p>
    <w:p w:rsidR="00665AA0" w:rsidRDefault="00000000" w:rsidP="00665AA0">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num>
                  <m:den>
                    <m:r>
                      <w:rPr>
                        <w:rFonts w:ascii="Cambria Math" w:eastAsiaTheme="minorEastAsia" w:hAnsi="Cambria Math"/>
                      </w:rPr>
                      <m:t>1 atm</m:t>
                    </m:r>
                  </m:den>
                </m:f>
              </m:e>
            </m:d>
          </m:e>
          <m:sup>
            <m:r>
              <w:rPr>
                <w:rFonts w:ascii="Cambria Math" w:eastAsiaTheme="minorEastAsia" w:hAnsi="Cambria Math"/>
              </w:rPr>
              <m:t>-1</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num>
                  <m:den>
                    <m:r>
                      <w:rPr>
                        <w:rFonts w:ascii="Cambria Math" w:eastAsiaTheme="minorEastAsia" w:hAnsi="Cambria Math"/>
                      </w:rPr>
                      <m:t>273 K</m:t>
                    </m:r>
                  </m:den>
                </m:f>
              </m:e>
            </m:d>
          </m:e>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sup>
        </m:sSup>
        <m:r>
          <w:rPr>
            <w:rFonts w:ascii="Cambria Math" w:eastAsiaTheme="minorEastAsia" w:hAnsi="Cambria Math"/>
          </w:rPr>
          <m:t xml:space="preserve">  </m:t>
        </m:r>
      </m:oMath>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BA172B">
        <w:rPr>
          <w:rFonts w:eastAsiaTheme="minorEastAsia"/>
        </w:rPr>
        <w:tab/>
      </w:r>
      <w:r w:rsidR="00665AA0">
        <w:rPr>
          <w:rFonts w:eastAsiaTheme="minorEastAsia"/>
        </w:rPr>
        <w:tab/>
        <w:t>(A2)</w:t>
      </w:r>
    </w:p>
    <w:p w:rsidR="009C3ABF" w:rsidRDefault="009C3ABF" w:rsidP="003D23D3">
      <w:pPr>
        <w:rPr>
          <w:rFonts w:eastAsiaTheme="minorEastAsia"/>
        </w:rPr>
      </w:pPr>
    </w:p>
    <w:p w:rsidR="00E26BA4" w:rsidRDefault="009C3ABF" w:rsidP="003D23D3">
      <w:pPr>
        <w:rPr>
          <w:rFonts w:eastAsiaTheme="minorEastAsia"/>
        </w:rPr>
      </w:pPr>
      <w:r w:rsidRPr="003D23D3">
        <w:rPr>
          <w:rFonts w:eastAsiaTheme="minorEastAsia"/>
        </w:rPr>
        <w:lastRenderedPageBreak/>
        <w:t>Eq</w:t>
      </w:r>
      <w:r w:rsidR="00E26BA4">
        <w:rPr>
          <w:rFonts w:eastAsiaTheme="minorEastAsia"/>
        </w:rPr>
        <w:t>uation</w:t>
      </w:r>
      <w:r w:rsidRPr="003D23D3">
        <w:rPr>
          <w:rFonts w:eastAsiaTheme="minorEastAsia"/>
        </w:rPr>
        <w:t xml:space="preserve"> A</w:t>
      </w:r>
      <w:r>
        <w:rPr>
          <w:rFonts w:eastAsiaTheme="minorEastAsia"/>
        </w:rPr>
        <w:t xml:space="preserve">1 </w:t>
      </w:r>
      <w:r w:rsidR="00E26BA4">
        <w:rPr>
          <w:rFonts w:eastAsiaTheme="minorEastAsia"/>
        </w:rPr>
        <w:t xml:space="preserve">is solved subject to </w:t>
      </w:r>
      <w:r w:rsidR="003D23D3" w:rsidRPr="003D23D3">
        <w:rPr>
          <w:rFonts w:eastAsiaTheme="minorEastAsia"/>
        </w:rPr>
        <w:t>Neumann boundary conditions</w:t>
      </w:r>
      <w:r>
        <w:rPr>
          <w:rFonts w:eastAsiaTheme="minorEastAsia"/>
        </w:rPr>
        <w:t xml:space="preserve"> that </w:t>
      </w:r>
      <w:r w:rsidR="003D23D3" w:rsidRPr="003D23D3">
        <w:rPr>
          <w:rFonts w:eastAsiaTheme="minorEastAsia"/>
        </w:rPr>
        <w:t xml:space="preserve">represent depletion of water vapor in the layer adjacent to the crystal surface due to </w:t>
      </w:r>
      <w:r w:rsidR="00DE0D1B">
        <w:rPr>
          <w:rFonts w:eastAsiaTheme="minorEastAsia"/>
        </w:rPr>
        <w:t xml:space="preserve">crystal </w:t>
      </w:r>
      <w:r w:rsidR="003D23D3" w:rsidRPr="003D23D3">
        <w:rPr>
          <w:rFonts w:eastAsiaTheme="minorEastAsia"/>
        </w:rPr>
        <w:t>growth</w:t>
      </w:r>
      <w:r>
        <w:rPr>
          <w:rFonts w:eastAsiaTheme="minorEastAsia"/>
        </w:rPr>
        <w:t xml:space="preserve">. </w:t>
      </w:r>
      <w:r w:rsidR="00E26BA4">
        <w:rPr>
          <w:rFonts w:eastAsiaTheme="minorEastAsia"/>
        </w:rPr>
        <w:t>Th</w:t>
      </w:r>
      <w:r w:rsidR="004920E6">
        <w:rPr>
          <w:rFonts w:eastAsiaTheme="minorEastAsia"/>
        </w:rPr>
        <w:t>is</w:t>
      </w:r>
      <w:r w:rsidR="00E26BA4">
        <w:rPr>
          <w:rFonts w:eastAsiaTheme="minorEastAsia"/>
        </w:rPr>
        <w:t xml:space="preserve"> </w:t>
      </w:r>
      <w:r w:rsidR="00C17143">
        <w:rPr>
          <w:rFonts w:eastAsiaTheme="minorEastAsia"/>
        </w:rPr>
        <w:t xml:space="preserve">rate of </w:t>
      </w:r>
      <w:r w:rsidR="00E26BA4">
        <w:rPr>
          <w:rFonts w:eastAsiaTheme="minorEastAsia"/>
        </w:rPr>
        <w:t xml:space="preserve">depletion is given by </w:t>
      </w:r>
    </w:p>
    <w:p w:rsidR="00E26BA4" w:rsidRDefault="00E26BA4" w:rsidP="003D23D3">
      <w:pPr>
        <w:rPr>
          <w:rFonts w:eastAsiaTheme="minorEastAsia"/>
        </w:rPr>
      </w:pPr>
    </w:p>
    <w:p w:rsidR="00E26BA4" w:rsidRDefault="00E26BA4" w:rsidP="00E26BA4">
      <w:pPr>
        <w:jc w:val="right"/>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den>
        </m:f>
      </m:oMath>
      <w:r>
        <w:rPr>
          <w:rFonts w:eastAsiaTheme="minorEastAsia"/>
        </w:rPr>
        <w:tab/>
      </w:r>
      <w:r>
        <w:rPr>
          <w:rFonts w:eastAsiaTheme="minorEastAsia"/>
        </w:rPr>
        <w:tab/>
      </w:r>
      <w:r w:rsidR="00C17143">
        <w:rPr>
          <w:rFonts w:eastAsiaTheme="minorEastAsia"/>
        </w:rPr>
        <w:tab/>
      </w:r>
      <w:r w:rsidR="00C17143">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A3)</w:t>
      </w:r>
    </w:p>
    <w:p w:rsidR="00E26BA4" w:rsidRDefault="00E26BA4" w:rsidP="003D23D3">
      <w:pPr>
        <w:rPr>
          <w:rFonts w:eastAsiaTheme="minorEastAsia"/>
        </w:rPr>
      </w:pPr>
    </w:p>
    <w:p w:rsidR="003D23D3" w:rsidRDefault="004920E6" w:rsidP="003D23D3">
      <w:pPr>
        <w:rPr>
          <w:rFonts w:eastAsiaTheme="minorEastAsia"/>
        </w:rPr>
      </w:pPr>
      <w:proofErr w:type="gramStart"/>
      <w:r>
        <w:rPr>
          <w:rFonts w:eastAsiaTheme="minorEastAsia"/>
        </w:rPr>
        <w:t>where</w:t>
      </w:r>
      <w:proofErr w:type="gramEnd"/>
    </w:p>
    <w:p w:rsidR="004920E6" w:rsidRPr="003D23D3" w:rsidRDefault="004920E6" w:rsidP="003D23D3">
      <w:pPr>
        <w:rPr>
          <w:rFonts w:eastAsiaTheme="minorEastAsia"/>
        </w:rPr>
      </w:pPr>
    </w:p>
    <w:p w:rsidR="003D23D3" w:rsidRPr="00C64AF8" w:rsidRDefault="00000000" w:rsidP="00C64AF8">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17143">
        <w:rPr>
          <w:rFonts w:eastAsiaTheme="minorEastAsia"/>
        </w:rPr>
        <w:t xml:space="preserve">, </w:t>
      </w:r>
      <w:r w:rsidR="00C64AF8" w:rsidRPr="00D5545F">
        <w:rPr>
          <w:rFonts w:eastAsiaTheme="minorEastAsia"/>
        </w:rPr>
        <w:t>the specified growth rate of the ice surface</w:t>
      </w:r>
      <w:r w:rsidR="004920E6">
        <w:rPr>
          <w:rFonts w:eastAsiaTheme="minorEastAsia"/>
        </w:rPr>
        <w:t>;</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oMath>
      <w:r w:rsidR="00C17143">
        <w:rPr>
          <w:rFonts w:eastAsiaTheme="minorEastAsia"/>
        </w:rPr>
        <w:t xml:space="preserve">, </w:t>
      </w:r>
      <w:r w:rsidR="003D23D3">
        <w:rPr>
          <w:rFonts w:eastAsiaTheme="minorEastAsia"/>
        </w:rPr>
        <w:t xml:space="preserve">the mass density of ice; </w:t>
      </w:r>
      <w:r w:rsidR="009619FE">
        <w:rPr>
          <w:rFonts w:eastAsiaTheme="minorEastAsia"/>
        </w:rPr>
        <w:t>and</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00C17143">
        <w:rPr>
          <w:rFonts w:eastAsiaTheme="minorEastAsia"/>
        </w:rPr>
        <w:t>,</w:t>
      </w:r>
      <w:r w:rsidR="00C64AF8">
        <w:rPr>
          <w:rFonts w:eastAsiaTheme="minorEastAsia"/>
        </w:rPr>
        <w:t xml:space="preserve"> the </w:t>
      </w:r>
      <w:r w:rsidR="003D23D3">
        <w:rPr>
          <w:rFonts w:eastAsiaTheme="minorEastAsia"/>
        </w:rPr>
        <w:t>molar mass of water</w:t>
      </w:r>
    </w:p>
    <w:p w:rsidR="003D23D3" w:rsidRDefault="003D23D3" w:rsidP="003B1635">
      <w:pPr>
        <w:rPr>
          <w:rFonts w:eastAsiaTheme="minorEastAsia"/>
        </w:rPr>
      </w:pPr>
    </w:p>
    <w:p w:rsidR="00DE0D1B" w:rsidRDefault="003D23D3" w:rsidP="009619FE">
      <w:pPr>
        <w:rPr>
          <w:rFonts w:eastAsiaTheme="minorEastAsia"/>
        </w:rPr>
      </w:pPr>
      <w:r w:rsidRPr="003D23D3">
        <w:rPr>
          <w:rFonts w:eastAsiaTheme="minorEastAsia"/>
        </w:rPr>
        <w:t xml:space="preserve">Dirichlet conditions representing </w:t>
      </w:r>
      <w:r w:rsidR="00A073CB">
        <w:rPr>
          <w:rFonts w:eastAsiaTheme="minorEastAsia"/>
        </w:rPr>
        <w:t>the</w:t>
      </w:r>
      <w:r w:rsidRPr="003D23D3">
        <w:rPr>
          <w:rFonts w:eastAsiaTheme="minorEastAsia"/>
        </w:rPr>
        <w:t xml:space="preserve"> far-field vapor concentra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oMath>
      <w:r w:rsidRPr="003D23D3">
        <w:rPr>
          <w:rFonts w:eastAsiaTheme="minorEastAsia"/>
        </w:rPr>
        <w:t>), are imposed at the outside boundary of the simulation space.</w:t>
      </w:r>
      <w:r w:rsidR="009619FE">
        <w:rPr>
          <w:rFonts w:eastAsiaTheme="minorEastAsia"/>
        </w:rPr>
        <w:t xml:space="preserve"> </w:t>
      </w:r>
      <w:r w:rsidR="009619FE">
        <w:rPr>
          <w:rFonts w:eastAsiaTheme="minorEastAsia"/>
        </w:rPr>
        <w:t xml:space="preserve">Integration over time was performed using Euler’s method, </w:t>
      </w:r>
      <w:r w:rsidR="004920E6">
        <w:rPr>
          <w:rFonts w:eastAsiaTheme="minorEastAsia"/>
        </w:rPr>
        <w:t>p</w:t>
      </w:r>
      <w:r w:rsidR="009619FE">
        <w:rPr>
          <w:rFonts w:eastAsiaTheme="minorEastAsia"/>
        </w:rPr>
        <w:t xml:space="preserve">arameters for </w:t>
      </w:r>
      <w:r w:rsidR="004920E6">
        <w:rPr>
          <w:rFonts w:eastAsiaTheme="minorEastAsia"/>
        </w:rPr>
        <w:t>which</w:t>
      </w:r>
      <w:r w:rsidR="009619FE">
        <w:rPr>
          <w:rFonts w:eastAsiaTheme="minorEastAsia"/>
        </w:rPr>
        <w:t xml:space="preserve"> are given in Table A1. </w:t>
      </w:r>
    </w:p>
    <w:p w:rsidR="009619FE" w:rsidRDefault="009619FE" w:rsidP="009619FE">
      <w:pPr>
        <w:rPr>
          <w:rFonts w:eastAsiaTheme="minorEastAsia"/>
        </w:rPr>
      </w:pPr>
    </w:p>
    <w:tbl>
      <w:tblPr>
        <w:tblStyle w:val="TableGrid"/>
        <w:tblW w:w="0" w:type="auto"/>
        <w:tblInd w:w="360" w:type="dxa"/>
        <w:tblLook w:val="04A0" w:firstRow="1" w:lastRow="0" w:firstColumn="1" w:lastColumn="0" w:noHBand="0" w:noVBand="1"/>
      </w:tblPr>
      <w:tblGrid>
        <w:gridCol w:w="5700"/>
        <w:gridCol w:w="3290"/>
      </w:tblGrid>
      <w:tr w:rsidR="009619FE" w:rsidRPr="00FE3648" w:rsidTr="00565E86">
        <w:tc>
          <w:tcPr>
            <w:tcW w:w="0" w:type="auto"/>
            <w:gridSpan w:val="2"/>
          </w:tcPr>
          <w:p w:rsidR="009619FE" w:rsidRPr="00FE3648" w:rsidRDefault="009619FE" w:rsidP="00565E86">
            <w:pPr>
              <w:keepNext/>
              <w:keepLines/>
              <w:rPr>
                <w:rFonts w:eastAsiaTheme="minorEastAsia"/>
                <w:b/>
                <w:bCs/>
              </w:rPr>
            </w:pPr>
            <w:r>
              <w:rPr>
                <w:rFonts w:eastAsiaTheme="minorEastAsia"/>
                <w:b/>
                <w:bCs/>
              </w:rPr>
              <w:t xml:space="preserve">Table A1. Parameters for simulation of the vapor field around a growing, square-shaped ice crystal </w:t>
            </w:r>
          </w:p>
        </w:tc>
      </w:tr>
      <w:tr w:rsidR="009619FE" w:rsidTr="00565E86">
        <w:tc>
          <w:tcPr>
            <w:tcW w:w="0" w:type="auto"/>
          </w:tcPr>
          <w:p w:rsidR="009619FE" w:rsidRDefault="009619FE" w:rsidP="00565E86">
            <w:pPr>
              <w:keepNext/>
              <w:keepLines/>
              <w:rPr>
                <w:rFonts w:eastAsiaTheme="minorEastAsia"/>
              </w:rPr>
            </w:pPr>
            <w:r>
              <w:rPr>
                <w:rFonts w:eastAsiaTheme="minorEastAsia"/>
              </w:rPr>
              <w:t>S</w:t>
            </w:r>
            <w:r w:rsidRPr="00340E1B">
              <w:rPr>
                <w:rFonts w:eastAsiaTheme="minorEastAsia"/>
              </w:rPr>
              <w:t>imulation space</w:t>
            </w:r>
            <w:r>
              <w:rPr>
                <w:rFonts w:eastAsiaTheme="minorEastAsia"/>
              </w:rPr>
              <w:t xml:space="preserve"> dimensions</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X=Y=±5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step for integr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t=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interval for integration</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r>
                  <w:rPr>
                    <w:rFonts w:ascii="Cambria Math" w:eastAsiaTheme="minorEastAsia" w:hAnsi="Cambria Math"/>
                  </w:rPr>
                  <m:t xml:space="preserve"> =2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Spatial discretiz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x=dy=2.8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 xml:space="preserve">Diffusion coefficient a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73 K</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1 atm</m:t>
              </m:r>
            </m:oMath>
            <w:r>
              <w:rPr>
                <w:rFonts w:eastAsiaTheme="minorEastAsia"/>
              </w:rPr>
              <w:t xml:space="preserve"> </w:t>
            </w:r>
          </w:p>
        </w:tc>
        <w:tc>
          <w:tcPr>
            <w:tcW w:w="0" w:type="auto"/>
          </w:tcPr>
          <w:p w:rsidR="009619FE" w:rsidRPr="00EA651E" w:rsidRDefault="009619FE" w:rsidP="00565E86">
            <w:pPr>
              <w:keepNext/>
              <w:keepLines/>
              <w:jc w:val="both"/>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21.9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temperature</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40 K</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pressure</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68.6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Temperature-correction exponent</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1.86</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coefficient under ambient conditions</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3.49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r>
                  <w:rPr>
                    <w:rFonts w:ascii="Cambria Math" w:eastAsiaTheme="minorEastAsia" w:hAnsi="Cambria Math"/>
                  </w:rPr>
                  <m:t xml:space="preserve">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μs </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partial pressure</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r>
                  <w:rPr>
                    <w:rFonts w:ascii="Cambria Math" w:eastAsiaTheme="minorEastAsia" w:hAnsi="Cambria Math"/>
                  </w:rPr>
                  <m:t>=30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supersaturation</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m:t>
                    </m:r>
                  </m:sub>
                </m:sSub>
                <m:r>
                  <w:rPr>
                    <w:rFonts w:ascii="Cambria Math" w:eastAsiaTheme="minorEastAsia" w:hAnsi="Cambria Math"/>
                  </w:rPr>
                  <m:t>=</m:t>
                </m:r>
                <m:r>
                  <w:rPr>
                    <w:rFonts w:ascii="Cambria Math" w:eastAsiaTheme="minorEastAsia" w:hAnsi="Cambria Math"/>
                  </w:rPr>
                  <m:t>10</m:t>
                </m:r>
                <m:r>
                  <w:rPr>
                    <w:rFonts w:ascii="Cambria Math" w:eastAsiaTheme="minorEastAsia" w:hAnsi="Cambria Math"/>
                  </w:rPr>
                  <m:t>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distance from the origin</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0.25</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Mass density of ice</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ce</m:t>
                    </m:r>
                  </m:sub>
                </m:sSub>
                <m:r>
                  <w:rPr>
                    <w:rFonts w:ascii="Cambria Math" w:eastAsiaTheme="minorEastAsia" w:hAnsi="Cambria Math"/>
                  </w:rPr>
                  <m:t>=0.9 g/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Growth rate of ice surface</w:t>
            </w:r>
          </w:p>
        </w:tc>
        <w:tc>
          <w:tcPr>
            <w:tcW w:w="0" w:type="auto"/>
          </w:tcPr>
          <w:p w:rsidR="009619FE" w:rsidRPr="00EA651E" w:rsidRDefault="009619FE"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r>
                  <w:rPr>
                    <w:rFonts w:ascii="Cambria Math" w:eastAsiaTheme="minorEastAsia" w:hAnsi="Cambria Math"/>
                  </w:rPr>
                  <m:t>=2 μm/s</m:t>
                </m:r>
              </m:oMath>
            </m:oMathPara>
          </w:p>
        </w:tc>
      </w:tr>
    </w:tbl>
    <w:p w:rsidR="009619FE" w:rsidRDefault="009619FE" w:rsidP="009619FE">
      <w:pPr>
        <w:rPr>
          <w:rFonts w:eastAsiaTheme="minorEastAsia"/>
        </w:rPr>
      </w:pPr>
    </w:p>
    <w:p w:rsidR="009619FE" w:rsidRDefault="009619FE" w:rsidP="009619FE">
      <w:pPr>
        <w:rPr>
          <w:rFonts w:eastAsiaTheme="minorEastAsia"/>
        </w:rPr>
      </w:pPr>
      <w:r>
        <w:rPr>
          <w:rFonts w:eastAsiaTheme="minorEastAsia"/>
        </w:rPr>
        <w:t xml:space="preserve">The resulting </w:t>
      </w:r>
      <w:r w:rsidRPr="00C90EAF">
        <w:rPr>
          <w:rFonts w:eastAsiaTheme="minorEastAsia"/>
        </w:rPr>
        <w:t>vapor concentration</w:t>
      </w:r>
      <w:r>
        <w:rPr>
          <w:rFonts w:eastAsiaTheme="minorEastAsia"/>
        </w:rPr>
        <w:t xml:space="preserve"> contours shown in Fig. A1(a) are seen to </w:t>
      </w:r>
      <w:r w:rsidRPr="00C90EAF">
        <w:rPr>
          <w:rFonts w:eastAsiaTheme="minorEastAsia"/>
        </w:rPr>
        <w:t>decreas</w:t>
      </w:r>
      <w:r>
        <w:rPr>
          <w:rFonts w:eastAsiaTheme="minorEastAsia"/>
        </w:rPr>
        <w:t>e</w:t>
      </w:r>
      <w:r w:rsidRPr="00C90EAF">
        <w:rPr>
          <w:rFonts w:eastAsiaTheme="minorEastAsia"/>
        </w:rPr>
        <w:t xml:space="preserve"> with proximity to the crystal</w:t>
      </w:r>
      <w:r>
        <w:rPr>
          <w:rFonts w:eastAsiaTheme="minorEastAsia"/>
        </w:rPr>
        <w:t xml:space="preserve">, as expected since the growing crystal is drawing water vapor out of the surrounding air. This reduction is greater </w:t>
      </w:r>
      <w:r w:rsidRPr="00C90EAF">
        <w:rPr>
          <w:rFonts w:eastAsiaTheme="minorEastAsia"/>
        </w:rPr>
        <w:t xml:space="preserve">at facet </w:t>
      </w:r>
      <w:r>
        <w:rPr>
          <w:rFonts w:eastAsiaTheme="minorEastAsia"/>
        </w:rPr>
        <w:t>center compared to</w:t>
      </w:r>
      <w:r w:rsidRPr="00C90EAF">
        <w:rPr>
          <w:rFonts w:eastAsiaTheme="minorEastAsia"/>
        </w:rPr>
        <w:t xml:space="preserve"> facet </w:t>
      </w:r>
      <w:r>
        <w:rPr>
          <w:rFonts w:eastAsiaTheme="minorEastAsia"/>
        </w:rPr>
        <w:t>corners</w:t>
      </w:r>
      <w:r w:rsidRPr="00C90EAF">
        <w:rPr>
          <w:rFonts w:eastAsiaTheme="minorEastAsia"/>
        </w:rPr>
        <w:t>, in a roughly parabolic fashion</w:t>
      </w:r>
      <w:r>
        <w:rPr>
          <w:rFonts w:eastAsiaTheme="minorEastAsia"/>
        </w:rPr>
        <w:t>, as shown in the profile in Fig. A1(b).</w:t>
      </w:r>
    </w:p>
    <w:p w:rsidR="009619FE" w:rsidRDefault="009619FE" w:rsidP="009619FE">
      <w:pPr>
        <w:rPr>
          <w:rFonts w:eastAsiaTheme="minorEastAsia"/>
        </w:rPr>
      </w:pPr>
    </w:p>
    <w:tbl>
      <w:tblPr>
        <w:tblStyle w:val="TableGrid"/>
        <w:tblW w:w="0" w:type="auto"/>
        <w:tblLook w:val="04A0" w:firstRow="1" w:lastRow="0" w:firstColumn="1" w:lastColumn="0" w:noHBand="0" w:noVBand="1"/>
      </w:tblPr>
      <w:tblGrid>
        <w:gridCol w:w="4347"/>
        <w:gridCol w:w="5003"/>
      </w:tblGrid>
      <w:tr w:rsidR="009619FE" w:rsidTr="00565E86">
        <w:tc>
          <w:tcPr>
            <w:tcW w:w="0" w:type="auto"/>
          </w:tcPr>
          <w:p w:rsidR="009619FE" w:rsidRDefault="009619FE" w:rsidP="00565E86">
            <w:pPr>
              <w:keepNext/>
              <w:jc w:val="center"/>
              <w:rPr>
                <w:noProof/>
              </w:rPr>
            </w:pPr>
            <w:r>
              <w:rPr>
                <w:noProof/>
              </w:rPr>
              <w:lastRenderedPageBreak/>
              <w:t>(a)</w:t>
            </w:r>
          </w:p>
        </w:tc>
        <w:tc>
          <w:tcPr>
            <w:tcW w:w="0" w:type="auto"/>
          </w:tcPr>
          <w:p w:rsidR="009619FE" w:rsidRDefault="009619FE" w:rsidP="00565E86">
            <w:pPr>
              <w:keepNext/>
              <w:jc w:val="center"/>
              <w:rPr>
                <w:noProof/>
              </w:rPr>
            </w:pPr>
            <w:r>
              <w:rPr>
                <w:noProof/>
              </w:rPr>
              <w:t>(b)</w:t>
            </w:r>
          </w:p>
        </w:tc>
      </w:tr>
      <w:tr w:rsidR="009619FE" w:rsidTr="00565E86">
        <w:tc>
          <w:tcPr>
            <w:tcW w:w="0" w:type="auto"/>
          </w:tcPr>
          <w:p w:rsidR="009619FE" w:rsidRDefault="009619FE" w:rsidP="00565E86">
            <w:pPr>
              <w:keepNext/>
              <w:jc w:val="center"/>
              <w:rPr>
                <w:rFonts w:eastAsiaTheme="minorEastAsia"/>
              </w:rPr>
            </w:pPr>
            <w:r>
              <w:rPr>
                <w:noProof/>
              </w:rPr>
              <w:drawing>
                <wp:inline distT="0" distB="0" distL="0" distR="0" wp14:anchorId="2D79D992" wp14:editId="369C75CE">
                  <wp:extent cx="2219874" cy="1808629"/>
                  <wp:effectExtent l="0" t="0" r="3175" b="0"/>
                  <wp:docPr id="20702152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57163" cy="1839010"/>
                          </a:xfrm>
                          <a:prstGeom prst="rect">
                            <a:avLst/>
                          </a:prstGeom>
                          <a:noFill/>
                          <a:ln>
                            <a:noFill/>
                          </a:ln>
                        </pic:spPr>
                      </pic:pic>
                    </a:graphicData>
                  </a:graphic>
                </wp:inline>
              </w:drawing>
            </w:r>
          </w:p>
        </w:tc>
        <w:tc>
          <w:tcPr>
            <w:tcW w:w="0" w:type="auto"/>
            <w:vAlign w:val="center"/>
          </w:tcPr>
          <w:p w:rsidR="009619FE" w:rsidRDefault="009619FE" w:rsidP="00565E86">
            <w:pPr>
              <w:keepNext/>
              <w:jc w:val="center"/>
              <w:rPr>
                <w:rFonts w:eastAsiaTheme="minorEastAsia"/>
              </w:rPr>
            </w:pPr>
            <w:r>
              <w:rPr>
                <w:noProof/>
              </w:rPr>
              <w:drawing>
                <wp:inline distT="0" distB="0" distL="0" distR="0" wp14:anchorId="2B60296B" wp14:editId="2321AF96">
                  <wp:extent cx="2575342" cy="1788982"/>
                  <wp:effectExtent l="0" t="0" r="3175" b="1905"/>
                  <wp:docPr id="2138433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97647" cy="1804476"/>
                          </a:xfrm>
                          <a:prstGeom prst="rect">
                            <a:avLst/>
                          </a:prstGeom>
                          <a:noFill/>
                          <a:ln>
                            <a:noFill/>
                          </a:ln>
                        </pic:spPr>
                      </pic:pic>
                    </a:graphicData>
                  </a:graphic>
                </wp:inline>
              </w:drawing>
            </w:r>
          </w:p>
        </w:tc>
      </w:tr>
      <w:tr w:rsidR="009619FE" w:rsidTr="00565E86">
        <w:tc>
          <w:tcPr>
            <w:tcW w:w="0" w:type="auto"/>
            <w:gridSpan w:val="2"/>
          </w:tcPr>
          <w:p w:rsidR="009619FE" w:rsidRDefault="009619FE" w:rsidP="00565E86">
            <w:pPr>
              <w:keepLines/>
              <w:rPr>
                <w:rFonts w:eastAsiaTheme="minorEastAsia"/>
              </w:rPr>
            </w:pPr>
            <w:r w:rsidRPr="00EA6A21">
              <w:rPr>
                <w:rFonts w:eastAsiaTheme="minorEastAsia"/>
                <w:b/>
                <w:bCs/>
              </w:rPr>
              <w:t>Figure A1</w:t>
            </w:r>
            <w:r>
              <w:rPr>
                <w:rFonts w:eastAsiaTheme="minorEastAsia"/>
              </w:rPr>
              <w:t xml:space="preserve">. (a) Simulation of vapor partial press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Pr>
                <w:rFonts w:eastAsiaTheme="minorEastAsia"/>
              </w:rPr>
              <w:t xml:space="preserve">, in units </w:t>
            </w:r>
            <m:oMath>
              <m:r>
                <w:rPr>
                  <w:rFonts w:ascii="Cambria Math" w:eastAsiaTheme="minorEastAsia" w:hAnsi="Cambria Math"/>
                </w:rPr>
                <m:t>Pa</m:t>
              </m:r>
            </m:oMath>
            <w:r>
              <w:rPr>
                <w:rFonts w:eastAsiaTheme="minorEastAsia"/>
              </w:rPr>
              <w:t xml:space="preserve">, around a growing ice crystal. The black-outlined box at the center indicates the surface of the crystal, in this case spanning </w:t>
            </w:r>
            <m:oMath>
              <m:r>
                <w:rPr>
                  <w:rFonts w:ascii="Cambria Math" w:eastAsiaTheme="minorEastAsia" w:hAnsi="Cambria Math"/>
                </w:rPr>
                <m:t>±100 μm</m:t>
              </m:r>
            </m:oMath>
            <w:r>
              <w:rPr>
                <w:rFonts w:eastAsiaTheme="minorEastAsia"/>
              </w:rPr>
              <w:t xml:space="preserve">. Contours outside the crystal show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t steady state. Dirichlet conditions fix a partial pressure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f</m:t>
                  </m:r>
                </m:sub>
              </m:sSub>
            </m:oMath>
            <w:r>
              <w:rPr>
                <w:rFonts w:eastAsiaTheme="minorEastAsia"/>
              </w:rPr>
              <w:t xml:space="preserve"> at the far-field distance of </w:t>
            </w:r>
            <m:oMath>
              <m:r>
                <w:rPr>
                  <w:rFonts w:ascii="Cambria Math" w:eastAsiaTheme="minorEastAsia" w:hAnsi="Cambria Math"/>
                </w:rPr>
                <m:t>±L=500 μm</m:t>
              </m:r>
            </m:oMath>
            <w:r>
              <w:rPr>
                <w:rFonts w:eastAsiaTheme="minorEastAsia"/>
              </w:rPr>
              <w:t xml:space="preserve">, while Neumann conditions representing ice growth are imposed at </w:t>
            </w:r>
            <m:oMath>
              <m:r>
                <w:rPr>
                  <w:rFonts w:ascii="Cambria Math" w:eastAsiaTheme="minorEastAsia" w:hAnsi="Cambria Math"/>
                </w:rPr>
                <m:t>±L=100 μm</m:t>
              </m:r>
            </m:oMath>
            <w:r>
              <w:rPr>
                <w:rFonts w:eastAsiaTheme="minorEastAsia"/>
              </w:rPr>
              <w:t xml:space="preserve"> (see text). (b)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long the surface of the crystal.</w:t>
            </w:r>
          </w:p>
        </w:tc>
      </w:tr>
    </w:tbl>
    <w:p w:rsidR="009619FE" w:rsidRDefault="009619FE" w:rsidP="001C5BBB">
      <w:pPr>
        <w:rPr>
          <w:rFonts w:eastAsiaTheme="minorEastAsia"/>
        </w:rPr>
      </w:pPr>
    </w:p>
    <w:p w:rsidR="00EA651E" w:rsidRDefault="00EA651E" w:rsidP="001C5BBB">
      <w:pPr>
        <w:rPr>
          <w:rFonts w:eastAsiaTheme="minorEastAsia"/>
          <w:iCs/>
        </w:rPr>
      </w:pPr>
    </w:p>
    <w:p w:rsidR="0016075B" w:rsidRPr="00E30732" w:rsidRDefault="0016075B" w:rsidP="0016075B">
      <w:pPr>
        <w:rPr>
          <w:rFonts w:eastAsiaTheme="minorEastAsia"/>
          <w:b/>
          <w:bCs/>
        </w:rPr>
      </w:pPr>
      <w:r w:rsidRPr="00E30732">
        <w:rPr>
          <w:rFonts w:eastAsiaTheme="minorEastAsia"/>
          <w:b/>
          <w:bCs/>
        </w:rPr>
        <w:t xml:space="preserve">Appendix </w:t>
      </w:r>
      <w:r>
        <w:rPr>
          <w:rFonts w:eastAsiaTheme="minorEastAsia"/>
          <w:b/>
          <w:bCs/>
        </w:rPr>
        <w:t>3 –</w:t>
      </w:r>
      <w:r w:rsidRPr="00E30732">
        <w:rPr>
          <w:rFonts w:eastAsiaTheme="minorEastAsia"/>
          <w:b/>
          <w:bCs/>
        </w:rPr>
        <w:t xml:space="preserve"> Numerical considerations</w:t>
      </w:r>
    </w:p>
    <w:p w:rsidR="0016075B" w:rsidRPr="00E30732" w:rsidRDefault="0016075B" w:rsidP="0016075B">
      <w:pPr>
        <w:rPr>
          <w:rFonts w:eastAsiaTheme="minorEastAsia"/>
        </w:rPr>
      </w:pPr>
      <w:r w:rsidRPr="00E30732">
        <w:rPr>
          <w:rFonts w:eastAsiaTheme="minorEastAsia"/>
        </w:rPr>
        <w:t xml:space="preserve">Python, accelerated with </w:t>
      </w:r>
      <w:proofErr w:type="spellStart"/>
      <w:r w:rsidRPr="00E30732">
        <w:rPr>
          <w:rFonts w:eastAsiaTheme="minorEastAsia"/>
        </w:rPr>
        <w:t>Numby</w:t>
      </w:r>
      <w:proofErr w:type="spellEnd"/>
      <w:r w:rsidRPr="00E30732">
        <w:rPr>
          <w:rFonts w:eastAsiaTheme="minorEastAsia"/>
        </w:rPr>
        <w:t xml:space="preserve">. Code and data are available on </w:t>
      </w:r>
      <w:proofErr w:type="spellStart"/>
      <w:r w:rsidRPr="00E30732">
        <w:rPr>
          <w:rFonts w:eastAsiaTheme="minorEastAsia"/>
        </w:rPr>
        <w:t>Github</w:t>
      </w:r>
      <w:proofErr w:type="spellEnd"/>
      <w:r w:rsidRPr="00E30732">
        <w:rPr>
          <w:rFonts w:eastAsiaTheme="minorEastAsia"/>
        </w:rPr>
        <w:t>.</w:t>
      </w:r>
    </w:p>
    <w:p w:rsidR="0016075B" w:rsidRDefault="0016075B" w:rsidP="001C5BBB">
      <w:pPr>
        <w:rPr>
          <w:rFonts w:eastAsiaTheme="minorEastAsia"/>
          <w:iCs/>
        </w:rPr>
      </w:pPr>
    </w:p>
    <w:p w:rsidR="00F16AEA" w:rsidRDefault="00834C83" w:rsidP="003B1635">
      <w:pPr>
        <w:rPr>
          <w:rFonts w:eastAsiaTheme="minorEastAsia"/>
          <w:u w:val="single"/>
        </w:rPr>
      </w:pPr>
      <w:r w:rsidRPr="00834C83">
        <w:rPr>
          <w:rFonts w:eastAsiaTheme="minorEastAsia"/>
          <w:u w:val="single"/>
        </w:rPr>
        <w:t>References:</w:t>
      </w:r>
    </w:p>
    <w:p w:rsidR="001A1AD7" w:rsidRPr="001A1AD7" w:rsidRDefault="00F16AEA" w:rsidP="001A1AD7">
      <w:pPr>
        <w:pStyle w:val="Bibliography"/>
        <w:rPr>
          <w:rFonts w:ascii="Calibri" w:cs="Calibri"/>
        </w:rPr>
      </w:pPr>
      <w:r>
        <w:rPr>
          <w:rFonts w:eastAsiaTheme="minorEastAsia"/>
          <w:u w:val="single"/>
        </w:rPr>
        <w:fldChar w:fldCharType="begin"/>
      </w:r>
      <w:r w:rsidR="00685AA4">
        <w:rPr>
          <w:rFonts w:eastAsiaTheme="minorEastAsia"/>
          <w:u w:val="single"/>
        </w:rPr>
        <w:instrText xml:space="preserve"> ADDIN ZOTERO_BIBL {"uncited":[],"omitted":[],"custom":[]} CSL_BIBLIOGRAPHY </w:instrText>
      </w:r>
      <w:r>
        <w:rPr>
          <w:rFonts w:eastAsiaTheme="minorEastAsia"/>
          <w:u w:val="single"/>
        </w:rPr>
        <w:fldChar w:fldCharType="separate"/>
      </w:r>
      <w:r w:rsidR="001A1AD7" w:rsidRPr="001A1AD7">
        <w:rPr>
          <w:rFonts w:ascii="Calibri" w:cs="Calibri"/>
        </w:rPr>
        <w:t>Anon. n.d. “Air - Diffusion Coefficients of Gases in Excess of Air.” Retrieved February 4, 2024 (https://www.engineeringtoolbox.com/air-diffusion-coefficient-gas-mixture-temperature-d_2010.html).</w:t>
      </w:r>
    </w:p>
    <w:p w:rsidR="001A1AD7" w:rsidRPr="001A1AD7" w:rsidRDefault="001A1AD7" w:rsidP="001A1AD7">
      <w:pPr>
        <w:pStyle w:val="Bibliography"/>
        <w:rPr>
          <w:rFonts w:ascii="Calibri" w:cs="Calibri"/>
        </w:rPr>
      </w:pPr>
      <w:r w:rsidRPr="001A1AD7">
        <w:rPr>
          <w:rFonts w:ascii="Calibri" w:cs="Calibri"/>
        </w:rPr>
        <w:t xml:space="preserve">Benet, Jorge, Pablo Llombart, Eduardo Sanz, and Luis G. MacDowell. 2019. “Structure and Fluctuations of the Premelted Liquid Film of Ice at the Triple Point.” </w:t>
      </w:r>
      <w:r w:rsidRPr="001A1AD7">
        <w:rPr>
          <w:rFonts w:ascii="Calibri" w:cs="Calibri"/>
          <w:i/>
          <w:iCs/>
        </w:rPr>
        <w:t>Molecular Physics</w:t>
      </w:r>
      <w:r w:rsidRPr="001A1AD7">
        <w:rPr>
          <w:rFonts w:ascii="Calibri" w:cs="Calibri"/>
        </w:rPr>
        <w:t xml:space="preserve"> 117(20):2846–64. doi: 10.1080/00268976.2019.1583388.</w:t>
      </w:r>
    </w:p>
    <w:p w:rsidR="001A1AD7" w:rsidRPr="001A1AD7" w:rsidRDefault="001A1AD7" w:rsidP="001A1AD7">
      <w:pPr>
        <w:pStyle w:val="Bibliography"/>
        <w:rPr>
          <w:rFonts w:ascii="Calibri" w:cs="Calibri"/>
        </w:rPr>
      </w:pPr>
      <w:r w:rsidRPr="001A1AD7">
        <w:rPr>
          <w:rFonts w:ascii="Calibri" w:cs="Calibri"/>
        </w:rPr>
        <w:t xml:space="preserve">Butterfield, Nicholas, Penny M. Rowe, Emily Stewart, David Roesel, and Steven Neshyba. 2017. “Quantitative Three-Dimensional Ice Roughness from Scanning Electron Microscopy.” </w:t>
      </w:r>
      <w:r w:rsidRPr="001A1AD7">
        <w:rPr>
          <w:rFonts w:ascii="Calibri" w:cs="Calibri"/>
          <w:i/>
          <w:iCs/>
        </w:rPr>
        <w:t>Journal of Geophysical Research: Atmospheres</w:t>
      </w:r>
      <w:r w:rsidRPr="001A1AD7">
        <w:rPr>
          <w:rFonts w:ascii="Calibri" w:cs="Calibri"/>
        </w:rPr>
        <w:t xml:space="preserve"> 122(5):3023–41. doi: 10.1002/2016JD026094.</w:t>
      </w:r>
    </w:p>
    <w:p w:rsidR="001A1AD7" w:rsidRPr="001A1AD7" w:rsidRDefault="001A1AD7" w:rsidP="001A1AD7">
      <w:pPr>
        <w:pStyle w:val="Bibliography"/>
        <w:rPr>
          <w:rFonts w:ascii="Calibri" w:cs="Calibri"/>
        </w:rPr>
      </w:pPr>
      <w:r w:rsidRPr="001A1AD7">
        <w:rPr>
          <w:rFonts w:ascii="Calibri" w:cs="Calibri"/>
        </w:rPr>
        <w:t xml:space="preserve">Harrington, Jerry Y., and Gwenore F. Pokrifka. 2021. “Approximate Models for Lateral Growth on Ice Crystal Surfaces during Vapor Depositional Growth.” </w:t>
      </w:r>
      <w:r w:rsidRPr="001A1AD7">
        <w:rPr>
          <w:rFonts w:ascii="Calibri" w:cs="Calibri"/>
          <w:i/>
          <w:iCs/>
        </w:rPr>
        <w:t>Journal of the Atmospheric Sciences</w:t>
      </w:r>
      <w:r w:rsidRPr="001A1AD7">
        <w:rPr>
          <w:rFonts w:ascii="Calibri" w:cs="Calibri"/>
        </w:rPr>
        <w:t xml:space="preserve"> 78(3):967–81. doi: 10.1175/JAS-D-20-0228.1.</w:t>
      </w:r>
    </w:p>
    <w:p w:rsidR="001A1AD7" w:rsidRPr="001A1AD7" w:rsidRDefault="001A1AD7" w:rsidP="001A1AD7">
      <w:pPr>
        <w:pStyle w:val="Bibliography"/>
        <w:rPr>
          <w:rFonts w:ascii="Calibri" w:cs="Calibri"/>
        </w:rPr>
      </w:pPr>
      <w:r w:rsidRPr="001A1AD7">
        <w:rPr>
          <w:rFonts w:ascii="Calibri" w:cs="Calibri"/>
        </w:rPr>
        <w:t xml:space="preserve">Järvinen, Emma, Bastiaan van Diedenhoven, Nathan Magee, Steven Neshyba, Martin Schnaiter, Guanglang Xu, Olivier Jourdan, David Delene, Fritz Waitz, Simone Lolli, and Seiji Kato. 2023. “Ice Crystal Complexity and Link to the Cirrus Cloud Radiative Effect.” Pp. 47–85 in </w:t>
      </w:r>
      <w:r w:rsidRPr="001A1AD7">
        <w:rPr>
          <w:rFonts w:ascii="Calibri" w:cs="Calibri"/>
          <w:i/>
          <w:iCs/>
        </w:rPr>
        <w:t>Clouds and Their Climatic Impacts</w:t>
      </w:r>
      <w:r w:rsidRPr="001A1AD7">
        <w:rPr>
          <w:rFonts w:ascii="Calibri" w:cs="Calibri"/>
        </w:rPr>
        <w:t>. American Geophysical Union (AGU).</w:t>
      </w:r>
    </w:p>
    <w:p w:rsidR="001A1AD7" w:rsidRPr="001A1AD7" w:rsidRDefault="001A1AD7" w:rsidP="001A1AD7">
      <w:pPr>
        <w:pStyle w:val="Bibliography"/>
        <w:rPr>
          <w:rFonts w:ascii="Calibri" w:cs="Calibri"/>
        </w:rPr>
      </w:pPr>
      <w:r w:rsidRPr="001A1AD7">
        <w:rPr>
          <w:rFonts w:ascii="Calibri" w:cs="Calibri"/>
        </w:rPr>
        <w:lastRenderedPageBreak/>
        <w:t xml:space="preserve">Jayaprakash, C., W. F. Saam, and S. Teitel. 1983. “Roughening and Facet Formation in Crystals.” </w:t>
      </w:r>
      <w:r w:rsidRPr="001A1AD7">
        <w:rPr>
          <w:rFonts w:ascii="Calibri" w:cs="Calibri"/>
          <w:i/>
          <w:iCs/>
        </w:rPr>
        <w:t>Physical Review Letters</w:t>
      </w:r>
      <w:r w:rsidRPr="001A1AD7">
        <w:rPr>
          <w:rFonts w:ascii="Calibri" w:cs="Calibri"/>
        </w:rPr>
        <w:t xml:space="preserve"> 50(25):2017–20. doi: 10.1103/PhysRevLett.50.2017.</w:t>
      </w:r>
    </w:p>
    <w:p w:rsidR="001A1AD7" w:rsidRPr="001A1AD7" w:rsidRDefault="001A1AD7" w:rsidP="001A1AD7">
      <w:pPr>
        <w:pStyle w:val="Bibliography"/>
        <w:rPr>
          <w:rFonts w:ascii="Calibri" w:cs="Calibri"/>
        </w:rPr>
      </w:pPr>
      <w:r w:rsidRPr="001A1AD7">
        <w:rPr>
          <w:rFonts w:ascii="Calibri" w:cs="Calibri"/>
        </w:rPr>
        <w:t xml:space="preserve">Kuroda, T., and R. Lacmann. 1982. “Growth Kinetics of Ice from the Vapour Phase and Its Growth Forms.” </w:t>
      </w:r>
      <w:r w:rsidRPr="001A1AD7">
        <w:rPr>
          <w:rFonts w:ascii="Calibri" w:cs="Calibri"/>
          <w:i/>
          <w:iCs/>
        </w:rPr>
        <w:t>Journal of Crystal Growth</w:t>
      </w:r>
      <w:r w:rsidRPr="001A1AD7">
        <w:rPr>
          <w:rFonts w:ascii="Calibri" w:cs="Calibri"/>
        </w:rPr>
        <w:t xml:space="preserve"> 56(1):189–205. doi: 10.1016/0022-0248(82)90028-8.</w:t>
      </w:r>
    </w:p>
    <w:p w:rsidR="001A1AD7" w:rsidRPr="001A1AD7" w:rsidRDefault="001A1AD7" w:rsidP="001A1AD7">
      <w:pPr>
        <w:pStyle w:val="Bibliography"/>
        <w:rPr>
          <w:rFonts w:ascii="Calibri" w:cs="Calibri"/>
        </w:rPr>
      </w:pPr>
      <w:r w:rsidRPr="001A1AD7">
        <w:rPr>
          <w:rFonts w:ascii="Calibri" w:cs="Calibri"/>
        </w:rPr>
        <w:t xml:space="preserve">Llombart, Pablo, E. Noya, and Luis MacDowell. 2020. “Surface Phase Transitions and Crystal Habits of Ice in the Atmosphere.” </w:t>
      </w:r>
      <w:r w:rsidRPr="001A1AD7">
        <w:rPr>
          <w:rFonts w:ascii="Calibri" w:cs="Calibri"/>
          <w:i/>
          <w:iCs/>
        </w:rPr>
        <w:t>Science Advances</w:t>
      </w:r>
      <w:r w:rsidRPr="001A1AD7">
        <w:rPr>
          <w:rFonts w:ascii="Calibri" w:cs="Calibri"/>
        </w:rPr>
        <w:t xml:space="preserve"> 6:eaay9322. doi: 10.1126/sciadv.aay9322.</w:t>
      </w:r>
    </w:p>
    <w:p w:rsidR="001A1AD7" w:rsidRPr="001A1AD7" w:rsidRDefault="001A1AD7" w:rsidP="001A1AD7">
      <w:pPr>
        <w:pStyle w:val="Bibliography"/>
        <w:rPr>
          <w:rFonts w:ascii="Calibri" w:cs="Calibri"/>
        </w:rPr>
      </w:pPr>
      <w:r w:rsidRPr="001A1AD7">
        <w:rPr>
          <w:rFonts w:ascii="Calibri" w:cs="Calibri"/>
        </w:rPr>
        <w:t xml:space="preserve">Magee, N. B., A. Miller, M. Amaral, and A. Cumiskey. 2014. “Mesoscopic Surface Roughness of Ice Crystals Pervasive across a Wide Range of Ice Crystal Conditions.” </w:t>
      </w:r>
      <w:r w:rsidRPr="001A1AD7">
        <w:rPr>
          <w:rFonts w:ascii="Calibri" w:cs="Calibri"/>
          <w:i/>
          <w:iCs/>
        </w:rPr>
        <w:t>Atmospheric Chemistry and Physics</w:t>
      </w:r>
      <w:r w:rsidRPr="001A1AD7">
        <w:rPr>
          <w:rFonts w:ascii="Calibri" w:cs="Calibri"/>
        </w:rPr>
        <w:t xml:space="preserve"> 14(22):12357–71. doi: 10.5194/acp-14-12357-2014.</w:t>
      </w:r>
    </w:p>
    <w:p w:rsidR="001A1AD7" w:rsidRPr="001A1AD7" w:rsidRDefault="001A1AD7" w:rsidP="001A1AD7">
      <w:pPr>
        <w:pStyle w:val="Bibliography"/>
        <w:rPr>
          <w:rFonts w:ascii="Calibri" w:cs="Calibri"/>
        </w:rPr>
      </w:pPr>
      <w:r w:rsidRPr="001A1AD7">
        <w:rPr>
          <w:rFonts w:ascii="Calibri" w:cs="Calibri"/>
        </w:rPr>
        <w:t xml:space="preserve">Magee, Nathan, Katie Boaggio, Samantha Staskiewicz, Aaron Lynn, Xuanyi Zhao, Nicholas Tusay, Terance Schuh, Manisha Bandamede, Lucas Bancroft, David Connelly, Kevin Hurler, Bryan Miner, and Elissa Khoudary. 2021. “Captured Cirrus Ice Particles in High Definition.” </w:t>
      </w:r>
      <w:r w:rsidRPr="001A1AD7">
        <w:rPr>
          <w:rFonts w:ascii="Calibri" w:cs="Calibri"/>
          <w:i/>
          <w:iCs/>
        </w:rPr>
        <w:t>Atmospheric Chemistry and Physics</w:t>
      </w:r>
      <w:r w:rsidRPr="001A1AD7">
        <w:rPr>
          <w:rFonts w:ascii="Calibri" w:cs="Calibri"/>
        </w:rPr>
        <w:t xml:space="preserve"> 21(9):7171–85. doi: 10.5194/acp-21-7171-2021.</w:t>
      </w:r>
    </w:p>
    <w:p w:rsidR="001A1AD7" w:rsidRPr="001A1AD7" w:rsidRDefault="001A1AD7" w:rsidP="001A1AD7">
      <w:pPr>
        <w:pStyle w:val="Bibliography"/>
        <w:rPr>
          <w:rFonts w:ascii="Calibri" w:cs="Calibri"/>
        </w:rPr>
      </w:pPr>
      <w:r w:rsidRPr="001A1AD7">
        <w:rPr>
          <w:rFonts w:ascii="Calibri" w:cs="Calibri"/>
        </w:rPr>
        <w:t xml:space="preserve">Murata, Ken-ichiro, Ken Nagashima, and Gen Sazaki. 2019. “How Do Ice Crystals Grow inside Quasiliquid Layers?” </w:t>
      </w:r>
      <w:r w:rsidRPr="001A1AD7">
        <w:rPr>
          <w:rFonts w:ascii="Calibri" w:cs="Calibri"/>
          <w:i/>
          <w:iCs/>
        </w:rPr>
        <w:t>Physical Review Letters</w:t>
      </w:r>
      <w:r w:rsidRPr="001A1AD7">
        <w:rPr>
          <w:rFonts w:ascii="Calibri" w:cs="Calibri"/>
        </w:rPr>
        <w:t xml:space="preserve"> 122(2):026102. doi: 10.1103/PhysRevLett.122.026102.</w:t>
      </w:r>
    </w:p>
    <w:p w:rsidR="001A1AD7" w:rsidRPr="001A1AD7" w:rsidRDefault="001A1AD7" w:rsidP="001A1AD7">
      <w:pPr>
        <w:pStyle w:val="Bibliography"/>
        <w:rPr>
          <w:rFonts w:ascii="Calibri" w:cs="Calibri"/>
        </w:rPr>
      </w:pPr>
      <w:r w:rsidRPr="001A1AD7">
        <w:rPr>
          <w:rFonts w:ascii="Calibri" w:cs="Calibri"/>
        </w:rPr>
        <w:t xml:space="preserve">Neshyba, Steven, Jonathan Adams, Kelsey Reed, Penny M. Rowe, and Ivan Gladich. 2016. “A Quasi-Liquid Mediated Continuum Model of Faceted Ice Dynamics.” </w:t>
      </w:r>
      <w:r w:rsidRPr="001A1AD7">
        <w:rPr>
          <w:rFonts w:ascii="Calibri" w:cs="Calibri"/>
          <w:i/>
          <w:iCs/>
        </w:rPr>
        <w:t>Journal of Geophysical Research: Atmospheres</w:t>
      </w:r>
      <w:r w:rsidRPr="001A1AD7">
        <w:rPr>
          <w:rFonts w:ascii="Calibri" w:cs="Calibri"/>
        </w:rPr>
        <w:t xml:space="preserve"> 121(23):14,035-14,055. doi: https://doi.org/10.1002/2016JD025458.</w:t>
      </w:r>
    </w:p>
    <w:p w:rsidR="001A1AD7" w:rsidRPr="001A1AD7" w:rsidRDefault="001A1AD7" w:rsidP="001A1AD7">
      <w:pPr>
        <w:pStyle w:val="Bibliography"/>
        <w:rPr>
          <w:rFonts w:ascii="Calibri" w:cs="Calibri"/>
        </w:rPr>
      </w:pPr>
      <w:r w:rsidRPr="001A1AD7">
        <w:rPr>
          <w:rFonts w:ascii="Calibri" w:cs="Calibri"/>
        </w:rPr>
        <w:t xml:space="preserve">Neshyba, Steven, Erin Nugent, Martina Roeselová, and Pavel Jungwirth. 2009. “Molecular Dynamics Study of Ice−Vapor Interactions via the Quasi-Liquid Layer.” </w:t>
      </w:r>
      <w:r w:rsidRPr="001A1AD7">
        <w:rPr>
          <w:rFonts w:ascii="Calibri" w:cs="Calibri"/>
          <w:i/>
          <w:iCs/>
        </w:rPr>
        <w:t>The Journal of Physical Chemistry C</w:t>
      </w:r>
      <w:r w:rsidRPr="001A1AD7">
        <w:rPr>
          <w:rFonts w:ascii="Calibri" w:cs="Calibri"/>
        </w:rPr>
        <w:t xml:space="preserve"> 113(11):4597–4604. doi: 10.1021/jp810589a.</w:t>
      </w:r>
    </w:p>
    <w:p w:rsidR="001A1AD7" w:rsidRPr="001A1AD7" w:rsidRDefault="001A1AD7" w:rsidP="001A1AD7">
      <w:pPr>
        <w:pStyle w:val="Bibliography"/>
        <w:rPr>
          <w:rFonts w:ascii="Calibri" w:cs="Calibri"/>
        </w:rPr>
      </w:pPr>
      <w:r w:rsidRPr="001A1AD7">
        <w:rPr>
          <w:rFonts w:ascii="Calibri" w:cs="Calibri"/>
        </w:rPr>
        <w:t xml:space="preserve">Pfalzgraff, W. C., R. M. Hulscher, and S. P. Neshyba. 2010. “Scanning Electron Microscopy and Molecular Dynamics of Surfaces of Growing and Ablating Hexagonal Ice Crystals.” </w:t>
      </w:r>
      <w:r w:rsidRPr="001A1AD7">
        <w:rPr>
          <w:rFonts w:ascii="Calibri" w:cs="Calibri"/>
          <w:i/>
          <w:iCs/>
        </w:rPr>
        <w:t>Atmos. Chem. Phys.</w:t>
      </w:r>
      <w:r w:rsidRPr="001A1AD7">
        <w:rPr>
          <w:rFonts w:ascii="Calibri" w:cs="Calibri"/>
        </w:rPr>
        <w:t xml:space="preserve"> 10(6):2927–35. doi: 10.5194/acp-10-2927-2010.</w:t>
      </w:r>
    </w:p>
    <w:p w:rsidR="001A1AD7" w:rsidRPr="001A1AD7" w:rsidRDefault="001A1AD7" w:rsidP="001A1AD7">
      <w:pPr>
        <w:pStyle w:val="Bibliography"/>
        <w:rPr>
          <w:rFonts w:ascii="Calibri" w:cs="Calibri"/>
        </w:rPr>
      </w:pPr>
      <w:r w:rsidRPr="001A1AD7">
        <w:rPr>
          <w:rFonts w:ascii="Calibri" w:cs="Calibri"/>
        </w:rPr>
        <w:t xml:space="preserve">Price, William S., Hiroyuki Ide, and Yoji Arata. 1999. “Self-Diffusion of Supercooled Water to 238 K Using PGSE NMR Diffusion Measurements.” </w:t>
      </w:r>
      <w:r w:rsidRPr="001A1AD7">
        <w:rPr>
          <w:rFonts w:ascii="Calibri" w:cs="Calibri"/>
          <w:i/>
          <w:iCs/>
        </w:rPr>
        <w:t>The Journal of Physical Chemistry A</w:t>
      </w:r>
      <w:r w:rsidRPr="001A1AD7">
        <w:rPr>
          <w:rFonts w:ascii="Calibri" w:cs="Calibri"/>
        </w:rPr>
        <w:t xml:space="preserve"> 103(4):448–50. doi: 10.1021/jp9839044.</w:t>
      </w:r>
    </w:p>
    <w:p w:rsidR="001A1AD7" w:rsidRPr="001A1AD7" w:rsidRDefault="001A1AD7" w:rsidP="001A1AD7">
      <w:pPr>
        <w:pStyle w:val="Bibliography"/>
        <w:rPr>
          <w:rFonts w:ascii="Calibri" w:cs="Calibri"/>
        </w:rPr>
      </w:pPr>
      <w:r w:rsidRPr="001A1AD7">
        <w:rPr>
          <w:rFonts w:ascii="Calibri" w:cs="Calibri"/>
        </w:rPr>
        <w:t xml:space="preserve">Shohet, Gil, Jacob Price, Jeffrey Haack, Mathieu Marciante, and Michael S. Murillo. 2020. “Heterogeneous Multiscale Method for High Energy-Density Matter: Connecting Kinetic Theory and Molecular Dynamics.” </w:t>
      </w:r>
      <w:r w:rsidRPr="001A1AD7">
        <w:rPr>
          <w:rFonts w:ascii="Calibri" w:cs="Calibri"/>
          <w:i/>
          <w:iCs/>
        </w:rPr>
        <w:t>Journal of Computational Physics: X</w:t>
      </w:r>
      <w:r w:rsidRPr="001A1AD7">
        <w:rPr>
          <w:rFonts w:ascii="Calibri" w:cs="Calibri"/>
        </w:rPr>
        <w:t xml:space="preserve"> 8:100070. doi: 10.1016/j.jcpx.2020.100070.</w:t>
      </w:r>
    </w:p>
    <w:p w:rsidR="001A1AD7" w:rsidRPr="001A1AD7" w:rsidRDefault="001A1AD7" w:rsidP="001A1AD7">
      <w:pPr>
        <w:pStyle w:val="Bibliography"/>
        <w:rPr>
          <w:rFonts w:ascii="Calibri" w:cs="Calibri"/>
        </w:rPr>
      </w:pPr>
      <w:r w:rsidRPr="001A1AD7">
        <w:rPr>
          <w:rFonts w:ascii="Calibri" w:cs="Calibri"/>
        </w:rPr>
        <w:lastRenderedPageBreak/>
        <w:t xml:space="preserve">Walden, Von P., Stephen G. Warren, and Elizabeth Tuttle. 2003. “Atmospheric Ice Crystals over the Antarctic Plateau in Winter.” </w:t>
      </w:r>
      <w:r w:rsidRPr="001A1AD7">
        <w:rPr>
          <w:rFonts w:ascii="Calibri" w:cs="Calibri"/>
          <w:i/>
          <w:iCs/>
        </w:rPr>
        <w:t>Journal of Applied Meteorology and Climatology</w:t>
      </w:r>
      <w:r w:rsidRPr="001A1AD7">
        <w:rPr>
          <w:rFonts w:ascii="Calibri" w:cs="Calibri"/>
        </w:rPr>
        <w:t xml:space="preserve"> 42(10):1391–1405. doi: 10.1175/1520-0450(2003)042&lt;1391:AICOTA&gt;2.0.CO;2.</w:t>
      </w:r>
    </w:p>
    <w:p w:rsidR="001A1AD7" w:rsidRPr="001A1AD7" w:rsidRDefault="001A1AD7" w:rsidP="001A1AD7">
      <w:pPr>
        <w:pStyle w:val="Bibliography"/>
        <w:rPr>
          <w:rFonts w:ascii="Calibri" w:cs="Calibri"/>
        </w:rPr>
      </w:pPr>
      <w:r w:rsidRPr="001A1AD7">
        <w:rPr>
          <w:rFonts w:ascii="Calibri" w:cs="Calibri"/>
        </w:rPr>
        <w:t xml:space="preserve">Zimmermann, Frank, Martin Ebert, Annette Worringen, Lothar Schütz, and Stephan Weinbruch. 2007. “Environmental Scanning Electron Microscopy (ESEM) as a New Technique to Determine the Ice Nucleation Capability of Individual Atmospheric Aerosol Particles.” </w:t>
      </w:r>
      <w:r w:rsidRPr="001A1AD7">
        <w:rPr>
          <w:rFonts w:ascii="Calibri" w:cs="Calibri"/>
          <w:i/>
          <w:iCs/>
        </w:rPr>
        <w:t>Atmospheric Environment</w:t>
      </w:r>
      <w:r w:rsidRPr="001A1AD7">
        <w:rPr>
          <w:rFonts w:ascii="Calibri" w:cs="Calibri"/>
        </w:rPr>
        <w:t xml:space="preserve"> 41(37):8219–27. doi: 10.1016/j.atmosenv.2007.06.023.</w:t>
      </w:r>
    </w:p>
    <w:p w:rsidR="00F16AEA" w:rsidRDefault="00F16AEA" w:rsidP="003B1635">
      <w:pPr>
        <w:rPr>
          <w:rFonts w:eastAsiaTheme="minorEastAsia"/>
          <w:u w:val="single"/>
        </w:rPr>
      </w:pPr>
      <w:r>
        <w:rPr>
          <w:rFonts w:eastAsiaTheme="minorEastAsia"/>
          <w:u w:val="single"/>
        </w:rPr>
        <w:fldChar w:fldCharType="end"/>
      </w:r>
    </w:p>
    <w:p w:rsidR="00764CA6" w:rsidRPr="00C65160" w:rsidRDefault="00764CA6" w:rsidP="00C65160">
      <w:pPr>
        <w:pStyle w:val="NormalWeb"/>
        <w:rPr>
          <w:rFonts w:asciiTheme="minorHAnsi" w:hAnsiTheme="minorHAnsi" w:cstheme="minorHAnsi"/>
        </w:rPr>
      </w:pPr>
    </w:p>
    <w:p w:rsidR="00C65160" w:rsidRPr="00C65160" w:rsidRDefault="00C65160" w:rsidP="001154A3">
      <w:pPr>
        <w:pStyle w:val="NormalWeb"/>
        <w:rPr>
          <w:rFonts w:asciiTheme="minorHAnsi" w:hAnsiTheme="minorHAnsi" w:cstheme="minorHAnsi"/>
        </w:rPr>
      </w:pPr>
    </w:p>
    <w:p w:rsidR="00254336" w:rsidRPr="00402004" w:rsidRDefault="00254336" w:rsidP="00402004">
      <w:pPr>
        <w:rPr>
          <w:rFonts w:cstheme="minorHAnsi"/>
        </w:rPr>
      </w:pPr>
    </w:p>
    <w:p w:rsidR="00380089" w:rsidRPr="00A23736" w:rsidRDefault="00380089" w:rsidP="00A23736">
      <w:pPr>
        <w:spacing w:before="100" w:beforeAutospacing="1" w:after="100" w:afterAutospacing="1"/>
        <w:outlineLvl w:val="4"/>
        <w:rPr>
          <w:rFonts w:eastAsia="Times New Roman" w:cstheme="minorHAnsi"/>
          <w:kern w:val="0"/>
          <w14:ligatures w14:val="none"/>
        </w:rPr>
      </w:pPr>
    </w:p>
    <w:p w:rsidR="00A23736" w:rsidRPr="00A23736" w:rsidRDefault="00A23736" w:rsidP="005656C7">
      <w:pPr>
        <w:pStyle w:val="NormalWeb"/>
        <w:rPr>
          <w:rFonts w:asciiTheme="minorHAnsi" w:hAnsiTheme="minorHAnsi" w:cstheme="minorHAnsi"/>
        </w:rPr>
      </w:pPr>
    </w:p>
    <w:p w:rsidR="005656C7" w:rsidRPr="006B62F2" w:rsidRDefault="005656C7" w:rsidP="005656C7">
      <w:pPr>
        <w:pStyle w:val="NormalWeb"/>
        <w:rPr>
          <w:rFonts w:asciiTheme="minorHAnsi" w:hAnsiTheme="minorHAnsi" w:cstheme="minorHAnsi"/>
        </w:rPr>
      </w:pPr>
    </w:p>
    <w:p w:rsidR="005656C7" w:rsidRPr="005656C7" w:rsidRDefault="005656C7" w:rsidP="005656C7">
      <w:pPr>
        <w:pStyle w:val="NormalWeb"/>
        <w:rPr>
          <w:rFonts w:asciiTheme="minorHAnsi" w:hAnsiTheme="minorHAnsi" w:cstheme="minorHAnsi"/>
        </w:rPr>
      </w:pPr>
    </w:p>
    <w:p w:rsidR="00C5738D" w:rsidRPr="005656C7" w:rsidRDefault="00C5738D" w:rsidP="003B1635">
      <w:pPr>
        <w:rPr>
          <w:rFonts w:eastAsiaTheme="minorEastAsia" w:cstheme="minorHAnsi"/>
        </w:rPr>
      </w:pPr>
    </w:p>
    <w:p w:rsidR="002E0F99" w:rsidRPr="005656C7" w:rsidRDefault="002E0F99" w:rsidP="003B1635">
      <w:pPr>
        <w:rPr>
          <w:rFonts w:eastAsiaTheme="minorEastAsia" w:cstheme="minorHAnsi"/>
        </w:rPr>
      </w:pPr>
      <w:r w:rsidRPr="005656C7">
        <w:rPr>
          <w:rFonts w:eastAsiaTheme="minorEastAsia" w:cstheme="minorHAnsi"/>
        </w:rPr>
        <w:t xml:space="preserve">Other notes … </w:t>
      </w:r>
    </w:p>
    <w:p w:rsidR="002E0F99" w:rsidRDefault="002E0F99" w:rsidP="003B1635">
      <w:pPr>
        <w:rPr>
          <w:rFonts w:eastAsiaTheme="minorEastAsia"/>
        </w:rPr>
      </w:pPr>
    </w:p>
    <w:p w:rsidR="002E0F99" w:rsidRDefault="002E0F99" w:rsidP="003B1635">
      <w:pPr>
        <w:rPr>
          <w:rFonts w:eastAsiaTheme="minorEastAsia"/>
        </w:rPr>
      </w:pPr>
      <w:r w:rsidRPr="002E0F99">
        <w:rPr>
          <w:rFonts w:eastAsiaTheme="minorEastAsia"/>
          <w:noProof/>
        </w:rPr>
        <w:drawing>
          <wp:inline distT="0" distB="0" distL="0" distR="0" wp14:anchorId="5A4E0D8F" wp14:editId="3B0D5204">
            <wp:extent cx="3485213" cy="2463852"/>
            <wp:effectExtent l="0" t="0" r="0" b="0"/>
            <wp:docPr id="496026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683" name=""/>
                    <pic:cNvPicPr/>
                  </pic:nvPicPr>
                  <pic:blipFill>
                    <a:blip r:embed="rId28"/>
                    <a:stretch>
                      <a:fillRect/>
                    </a:stretch>
                  </pic:blipFill>
                  <pic:spPr>
                    <a:xfrm>
                      <a:off x="0" y="0"/>
                      <a:ext cx="3490267" cy="2467425"/>
                    </a:xfrm>
                    <a:prstGeom prst="rect">
                      <a:avLst/>
                    </a:prstGeom>
                  </pic:spPr>
                </pic:pic>
              </a:graphicData>
            </a:graphic>
          </wp:inline>
        </w:drawing>
      </w:r>
    </w:p>
    <w:sectPr w:rsidR="002E0F99" w:rsidSect="001647A8">
      <w:footerReference w:type="even" r:id="rId29"/>
      <w:footerReference w:type="default" r:id="rId3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600676" w:rsidRDefault="00600676" w:rsidP="001647A8">
      <w:r>
        <w:separator/>
      </w:r>
    </w:p>
  </w:endnote>
  <w:endnote w:type="continuationSeparator" w:id="0">
    <w:p w:rsidR="00600676" w:rsidRDefault="00600676" w:rsidP="00164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85083"/>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647A8" w:rsidRDefault="00164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1724496"/>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1647A8" w:rsidRDefault="00164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600676" w:rsidRDefault="00600676" w:rsidP="001647A8">
      <w:r>
        <w:separator/>
      </w:r>
    </w:p>
  </w:footnote>
  <w:footnote w:type="continuationSeparator" w:id="0">
    <w:p w:rsidR="00600676" w:rsidRDefault="00600676" w:rsidP="00164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C0837"/>
    <w:multiLevelType w:val="hybridMultilevel"/>
    <w:tmpl w:val="C00E7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190D3B"/>
    <w:multiLevelType w:val="multilevel"/>
    <w:tmpl w:val="9CD644E6"/>
    <w:styleLink w:val="negativ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3517323"/>
    <w:multiLevelType w:val="hybridMultilevel"/>
    <w:tmpl w:val="FD50A2CE"/>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E800361"/>
    <w:multiLevelType w:val="hybridMultilevel"/>
    <w:tmpl w:val="F5B47F62"/>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E8527A5"/>
    <w:multiLevelType w:val="hybridMultilevel"/>
    <w:tmpl w:val="A97A43EE"/>
    <w:lvl w:ilvl="0" w:tplc="04090013">
      <w:start w:val="1"/>
      <w:numFmt w:val="upperRoman"/>
      <w:lvlText w:val="%1."/>
      <w:lvlJc w:val="right"/>
      <w:pPr>
        <w:ind w:left="720" w:hanging="360"/>
      </w:pPr>
    </w:lvl>
    <w:lvl w:ilvl="1" w:tplc="7F125AF8">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70FB7"/>
    <w:multiLevelType w:val="hybridMultilevel"/>
    <w:tmpl w:val="90B262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B894F9C"/>
    <w:multiLevelType w:val="multilevel"/>
    <w:tmpl w:val="703E65D6"/>
    <w:styleLink w:val="CurrentList2"/>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2C22552F"/>
    <w:multiLevelType w:val="multilevel"/>
    <w:tmpl w:val="6C80EA46"/>
    <w:styleLink w:val="CurrentList1"/>
    <w:lvl w:ilvl="0">
      <w:start w:val="3"/>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2DC7775A"/>
    <w:multiLevelType w:val="hybridMultilevel"/>
    <w:tmpl w:val="46327F06"/>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F34111B"/>
    <w:multiLevelType w:val="multilevel"/>
    <w:tmpl w:val="BAEED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FF03F6F"/>
    <w:multiLevelType w:val="hybridMultilevel"/>
    <w:tmpl w:val="F710BE78"/>
    <w:lvl w:ilvl="0" w:tplc="CDBAEA46">
      <w:start w:val="3"/>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565D18"/>
    <w:multiLevelType w:val="hybridMultilevel"/>
    <w:tmpl w:val="59824D4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4F559DF"/>
    <w:multiLevelType w:val="hybridMultilevel"/>
    <w:tmpl w:val="013EFC1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0F2867"/>
    <w:multiLevelType w:val="hybridMultilevel"/>
    <w:tmpl w:val="5B08C73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3FCC46A2"/>
    <w:multiLevelType w:val="hybridMultilevel"/>
    <w:tmpl w:val="E1643326"/>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9607C8"/>
    <w:multiLevelType w:val="hybridMultilevel"/>
    <w:tmpl w:val="703E65D6"/>
    <w:lvl w:ilvl="0" w:tplc="3C144B36">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6AD233F"/>
    <w:multiLevelType w:val="hybridMultilevel"/>
    <w:tmpl w:val="76643CC8"/>
    <w:lvl w:ilvl="0" w:tplc="0409001B">
      <w:start w:val="1"/>
      <w:numFmt w:val="lowerRoman"/>
      <w:lvlText w:val="%1."/>
      <w:lvlJc w:val="righ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48344088"/>
    <w:multiLevelType w:val="hybridMultilevel"/>
    <w:tmpl w:val="99BA02C0"/>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A53062C"/>
    <w:multiLevelType w:val="hybridMultilevel"/>
    <w:tmpl w:val="E822D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EE020D"/>
    <w:multiLevelType w:val="hybridMultilevel"/>
    <w:tmpl w:val="CDEA4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EE1261"/>
    <w:multiLevelType w:val="hybridMultilevel"/>
    <w:tmpl w:val="A1968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A615F9"/>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 w15:restartNumberingAfterBreak="0">
    <w:nsid w:val="532D29D2"/>
    <w:multiLevelType w:val="hybridMultilevel"/>
    <w:tmpl w:val="90B2622A"/>
    <w:lvl w:ilvl="0" w:tplc="B7BE85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78E2F86"/>
    <w:multiLevelType w:val="hybridMultilevel"/>
    <w:tmpl w:val="E3723A6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86025AC"/>
    <w:multiLevelType w:val="hybridMultilevel"/>
    <w:tmpl w:val="EEFE3FB4"/>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59931F54"/>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6" w15:restartNumberingAfterBreak="0">
    <w:nsid w:val="5EBE5C88"/>
    <w:multiLevelType w:val="hybridMultilevel"/>
    <w:tmpl w:val="32EE63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FA757FC"/>
    <w:multiLevelType w:val="hybridMultilevel"/>
    <w:tmpl w:val="A86CEB12"/>
    <w:lvl w:ilvl="0" w:tplc="04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8" w15:restartNumberingAfterBreak="0">
    <w:nsid w:val="61C4623B"/>
    <w:multiLevelType w:val="hybridMultilevel"/>
    <w:tmpl w:val="6F0EDD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96D24"/>
    <w:multiLevelType w:val="hybridMultilevel"/>
    <w:tmpl w:val="B4E8D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7C23DD7"/>
    <w:multiLevelType w:val="multilevel"/>
    <w:tmpl w:val="F710BE78"/>
    <w:styleLink w:val="CurrentList3"/>
    <w:lvl w:ilvl="0">
      <w:start w:val="3"/>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1" w15:restartNumberingAfterBreak="0">
    <w:nsid w:val="754B0389"/>
    <w:multiLevelType w:val="hybridMultilevel"/>
    <w:tmpl w:val="BF186B2E"/>
    <w:lvl w:ilvl="0" w:tplc="832A4E4E">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77264A6A"/>
    <w:multiLevelType w:val="hybridMultilevel"/>
    <w:tmpl w:val="F68AD54C"/>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9E514B1"/>
    <w:multiLevelType w:val="hybridMultilevel"/>
    <w:tmpl w:val="8C4E02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BF96154"/>
    <w:multiLevelType w:val="hybridMultilevel"/>
    <w:tmpl w:val="EEFE3FB4"/>
    <w:lvl w:ilvl="0" w:tplc="FFFFFFFF">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7D142D41"/>
    <w:multiLevelType w:val="hybridMultilevel"/>
    <w:tmpl w:val="B2EA4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7711629">
    <w:abstractNumId w:val="1"/>
  </w:num>
  <w:num w:numId="2" w16cid:durableId="1918588286">
    <w:abstractNumId w:val="35"/>
  </w:num>
  <w:num w:numId="3" w16cid:durableId="858588217">
    <w:abstractNumId w:val="32"/>
  </w:num>
  <w:num w:numId="4" w16cid:durableId="1013603938">
    <w:abstractNumId w:val="11"/>
  </w:num>
  <w:num w:numId="5" w16cid:durableId="700133087">
    <w:abstractNumId w:val="22"/>
  </w:num>
  <w:num w:numId="6" w16cid:durableId="1433667749">
    <w:abstractNumId w:val="23"/>
  </w:num>
  <w:num w:numId="7" w16cid:durableId="205335628">
    <w:abstractNumId w:val="4"/>
  </w:num>
  <w:num w:numId="8" w16cid:durableId="783424871">
    <w:abstractNumId w:val="10"/>
  </w:num>
  <w:num w:numId="9" w16cid:durableId="1161121561">
    <w:abstractNumId w:val="12"/>
  </w:num>
  <w:num w:numId="10" w16cid:durableId="1833570303">
    <w:abstractNumId w:val="17"/>
  </w:num>
  <w:num w:numId="11" w16cid:durableId="1060056665">
    <w:abstractNumId w:val="13"/>
  </w:num>
  <w:num w:numId="12" w16cid:durableId="1353724262">
    <w:abstractNumId w:val="20"/>
  </w:num>
  <w:num w:numId="13" w16cid:durableId="1950578582">
    <w:abstractNumId w:val="0"/>
  </w:num>
  <w:num w:numId="14" w16cid:durableId="1203245152">
    <w:abstractNumId w:val="26"/>
  </w:num>
  <w:num w:numId="15" w16cid:durableId="25909152">
    <w:abstractNumId w:val="5"/>
  </w:num>
  <w:num w:numId="16" w16cid:durableId="1272543928">
    <w:abstractNumId w:val="14"/>
  </w:num>
  <w:num w:numId="17" w16cid:durableId="969356483">
    <w:abstractNumId w:val="19"/>
  </w:num>
  <w:num w:numId="18" w16cid:durableId="1581794431">
    <w:abstractNumId w:val="24"/>
  </w:num>
  <w:num w:numId="19" w16cid:durableId="1795520364">
    <w:abstractNumId w:val="16"/>
  </w:num>
  <w:num w:numId="20" w16cid:durableId="309402172">
    <w:abstractNumId w:val="8"/>
  </w:num>
  <w:num w:numId="21" w16cid:durableId="246696933">
    <w:abstractNumId w:val="34"/>
  </w:num>
  <w:num w:numId="22" w16cid:durableId="1219435110">
    <w:abstractNumId w:val="33"/>
  </w:num>
  <w:num w:numId="23" w16cid:durableId="1090809669">
    <w:abstractNumId w:val="3"/>
  </w:num>
  <w:num w:numId="24" w16cid:durableId="95030618">
    <w:abstractNumId w:val="29"/>
  </w:num>
  <w:num w:numId="25" w16cid:durableId="413210070">
    <w:abstractNumId w:val="21"/>
  </w:num>
  <w:num w:numId="26" w16cid:durableId="1144856516">
    <w:abstractNumId w:val="7"/>
  </w:num>
  <w:num w:numId="27" w16cid:durableId="1748922356">
    <w:abstractNumId w:val="15"/>
  </w:num>
  <w:num w:numId="28" w16cid:durableId="1446969704">
    <w:abstractNumId w:val="6"/>
  </w:num>
  <w:num w:numId="29" w16cid:durableId="30693167">
    <w:abstractNumId w:val="25"/>
  </w:num>
  <w:num w:numId="30" w16cid:durableId="1963226208">
    <w:abstractNumId w:val="18"/>
  </w:num>
  <w:num w:numId="31" w16cid:durableId="1379360657">
    <w:abstractNumId w:val="31"/>
  </w:num>
  <w:num w:numId="32" w16cid:durableId="887572289">
    <w:abstractNumId w:val="30"/>
  </w:num>
  <w:num w:numId="33" w16cid:durableId="1721401037">
    <w:abstractNumId w:val="28"/>
  </w:num>
  <w:num w:numId="34" w16cid:durableId="671228444">
    <w:abstractNumId w:val="27"/>
  </w:num>
  <w:num w:numId="35" w16cid:durableId="1737242718">
    <w:abstractNumId w:val="2"/>
  </w:num>
  <w:num w:numId="36" w16cid:durableId="5718173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F8C"/>
    <w:rsid w:val="00000C7A"/>
    <w:rsid w:val="00004310"/>
    <w:rsid w:val="000048FB"/>
    <w:rsid w:val="00005798"/>
    <w:rsid w:val="00006358"/>
    <w:rsid w:val="0000735C"/>
    <w:rsid w:val="000138A9"/>
    <w:rsid w:val="00014ACA"/>
    <w:rsid w:val="00014B8B"/>
    <w:rsid w:val="000175C0"/>
    <w:rsid w:val="000203BA"/>
    <w:rsid w:val="00022108"/>
    <w:rsid w:val="00022443"/>
    <w:rsid w:val="00023957"/>
    <w:rsid w:val="00025A8B"/>
    <w:rsid w:val="000268AC"/>
    <w:rsid w:val="00031FC4"/>
    <w:rsid w:val="00032F81"/>
    <w:rsid w:val="00033C24"/>
    <w:rsid w:val="0004256F"/>
    <w:rsid w:val="00046D78"/>
    <w:rsid w:val="000539C4"/>
    <w:rsid w:val="000550FA"/>
    <w:rsid w:val="000555F2"/>
    <w:rsid w:val="00055616"/>
    <w:rsid w:val="000557BB"/>
    <w:rsid w:val="00057786"/>
    <w:rsid w:val="00061080"/>
    <w:rsid w:val="00061635"/>
    <w:rsid w:val="00061ED3"/>
    <w:rsid w:val="000666E3"/>
    <w:rsid w:val="00066D78"/>
    <w:rsid w:val="00067568"/>
    <w:rsid w:val="00072DC4"/>
    <w:rsid w:val="00073C87"/>
    <w:rsid w:val="000755FB"/>
    <w:rsid w:val="00077FBA"/>
    <w:rsid w:val="0008219B"/>
    <w:rsid w:val="0008477C"/>
    <w:rsid w:val="0008525E"/>
    <w:rsid w:val="000856B7"/>
    <w:rsid w:val="000954B8"/>
    <w:rsid w:val="0009784E"/>
    <w:rsid w:val="000A0239"/>
    <w:rsid w:val="000A0FC9"/>
    <w:rsid w:val="000A5C97"/>
    <w:rsid w:val="000A6134"/>
    <w:rsid w:val="000A6F52"/>
    <w:rsid w:val="000A7534"/>
    <w:rsid w:val="000B1009"/>
    <w:rsid w:val="000B16ED"/>
    <w:rsid w:val="000B3C63"/>
    <w:rsid w:val="000B63AE"/>
    <w:rsid w:val="000C2A33"/>
    <w:rsid w:val="000C6860"/>
    <w:rsid w:val="000D07A7"/>
    <w:rsid w:val="000D1FCD"/>
    <w:rsid w:val="000E1388"/>
    <w:rsid w:val="000E24D8"/>
    <w:rsid w:val="000E266E"/>
    <w:rsid w:val="000E2E82"/>
    <w:rsid w:val="000E474A"/>
    <w:rsid w:val="000E50F8"/>
    <w:rsid w:val="000E63E0"/>
    <w:rsid w:val="000E779E"/>
    <w:rsid w:val="000F1961"/>
    <w:rsid w:val="000F1A57"/>
    <w:rsid w:val="000F713F"/>
    <w:rsid w:val="000F74EE"/>
    <w:rsid w:val="000F77DE"/>
    <w:rsid w:val="0010155F"/>
    <w:rsid w:val="00104DAA"/>
    <w:rsid w:val="0010546F"/>
    <w:rsid w:val="00106DDF"/>
    <w:rsid w:val="001154A3"/>
    <w:rsid w:val="00116B00"/>
    <w:rsid w:val="00120065"/>
    <w:rsid w:val="00121AFC"/>
    <w:rsid w:val="00122074"/>
    <w:rsid w:val="001323F9"/>
    <w:rsid w:val="0013343B"/>
    <w:rsid w:val="00133FB4"/>
    <w:rsid w:val="00134888"/>
    <w:rsid w:val="00135882"/>
    <w:rsid w:val="00136CAE"/>
    <w:rsid w:val="00137AA8"/>
    <w:rsid w:val="00142F9A"/>
    <w:rsid w:val="0014564D"/>
    <w:rsid w:val="00147BD3"/>
    <w:rsid w:val="001508B6"/>
    <w:rsid w:val="00154B7C"/>
    <w:rsid w:val="00154FCD"/>
    <w:rsid w:val="00156807"/>
    <w:rsid w:val="0016075B"/>
    <w:rsid w:val="00161F0F"/>
    <w:rsid w:val="00162420"/>
    <w:rsid w:val="00162D82"/>
    <w:rsid w:val="001647A8"/>
    <w:rsid w:val="00166187"/>
    <w:rsid w:val="00170729"/>
    <w:rsid w:val="00173AC8"/>
    <w:rsid w:val="00174422"/>
    <w:rsid w:val="00174A7C"/>
    <w:rsid w:val="001819D6"/>
    <w:rsid w:val="0018266C"/>
    <w:rsid w:val="00182881"/>
    <w:rsid w:val="00183A0F"/>
    <w:rsid w:val="00184A36"/>
    <w:rsid w:val="00191B24"/>
    <w:rsid w:val="00191DD3"/>
    <w:rsid w:val="001957FB"/>
    <w:rsid w:val="001959AF"/>
    <w:rsid w:val="001975ED"/>
    <w:rsid w:val="001A1AD7"/>
    <w:rsid w:val="001A244E"/>
    <w:rsid w:val="001A4D5A"/>
    <w:rsid w:val="001B022F"/>
    <w:rsid w:val="001B2697"/>
    <w:rsid w:val="001B5065"/>
    <w:rsid w:val="001C2C0F"/>
    <w:rsid w:val="001C58EE"/>
    <w:rsid w:val="001C5BBB"/>
    <w:rsid w:val="001C7B11"/>
    <w:rsid w:val="001D11D6"/>
    <w:rsid w:val="001D19C1"/>
    <w:rsid w:val="001D237D"/>
    <w:rsid w:val="001D34E4"/>
    <w:rsid w:val="001D57C0"/>
    <w:rsid w:val="001D7EDA"/>
    <w:rsid w:val="001E033F"/>
    <w:rsid w:val="001E1FDB"/>
    <w:rsid w:val="001E481A"/>
    <w:rsid w:val="001E63C5"/>
    <w:rsid w:val="001E6AC3"/>
    <w:rsid w:val="001E77F5"/>
    <w:rsid w:val="001F2D6D"/>
    <w:rsid w:val="00200523"/>
    <w:rsid w:val="00202630"/>
    <w:rsid w:val="002070C6"/>
    <w:rsid w:val="00212494"/>
    <w:rsid w:val="002124BD"/>
    <w:rsid w:val="00212DBC"/>
    <w:rsid w:val="0021470F"/>
    <w:rsid w:val="00216A8A"/>
    <w:rsid w:val="0021761E"/>
    <w:rsid w:val="002179AF"/>
    <w:rsid w:val="002200C7"/>
    <w:rsid w:val="002208E8"/>
    <w:rsid w:val="002234B4"/>
    <w:rsid w:val="0022435D"/>
    <w:rsid w:val="00240E1B"/>
    <w:rsid w:val="002428FE"/>
    <w:rsid w:val="00245452"/>
    <w:rsid w:val="00246993"/>
    <w:rsid w:val="00254336"/>
    <w:rsid w:val="002569F9"/>
    <w:rsid w:val="00257A19"/>
    <w:rsid w:val="0026073F"/>
    <w:rsid w:val="00260979"/>
    <w:rsid w:val="00262F8E"/>
    <w:rsid w:val="00264E12"/>
    <w:rsid w:val="00265AC7"/>
    <w:rsid w:val="002661B3"/>
    <w:rsid w:val="00266BC2"/>
    <w:rsid w:val="00266E69"/>
    <w:rsid w:val="00273D39"/>
    <w:rsid w:val="00273DD7"/>
    <w:rsid w:val="00273ED3"/>
    <w:rsid w:val="002742C3"/>
    <w:rsid w:val="00274369"/>
    <w:rsid w:val="00274941"/>
    <w:rsid w:val="00274FB2"/>
    <w:rsid w:val="00275FDE"/>
    <w:rsid w:val="00276410"/>
    <w:rsid w:val="00276A05"/>
    <w:rsid w:val="00276B17"/>
    <w:rsid w:val="00276C0C"/>
    <w:rsid w:val="002825E0"/>
    <w:rsid w:val="0028262F"/>
    <w:rsid w:val="00283081"/>
    <w:rsid w:val="002830E9"/>
    <w:rsid w:val="002831EF"/>
    <w:rsid w:val="00283EC9"/>
    <w:rsid w:val="0028791A"/>
    <w:rsid w:val="00287D0D"/>
    <w:rsid w:val="0029098D"/>
    <w:rsid w:val="00293983"/>
    <w:rsid w:val="00293A08"/>
    <w:rsid w:val="00297343"/>
    <w:rsid w:val="002973B2"/>
    <w:rsid w:val="00297FA0"/>
    <w:rsid w:val="002A2B10"/>
    <w:rsid w:val="002A3F66"/>
    <w:rsid w:val="002A51FB"/>
    <w:rsid w:val="002A7DE8"/>
    <w:rsid w:val="002B0230"/>
    <w:rsid w:val="002B169C"/>
    <w:rsid w:val="002B1753"/>
    <w:rsid w:val="002B2601"/>
    <w:rsid w:val="002B33AE"/>
    <w:rsid w:val="002B3FD7"/>
    <w:rsid w:val="002B5BF1"/>
    <w:rsid w:val="002B6906"/>
    <w:rsid w:val="002C11F4"/>
    <w:rsid w:val="002C3067"/>
    <w:rsid w:val="002C4B0C"/>
    <w:rsid w:val="002C7420"/>
    <w:rsid w:val="002D21C1"/>
    <w:rsid w:val="002D6FB3"/>
    <w:rsid w:val="002E0F99"/>
    <w:rsid w:val="002E3BFB"/>
    <w:rsid w:val="002E7814"/>
    <w:rsid w:val="002E7E44"/>
    <w:rsid w:val="002F050A"/>
    <w:rsid w:val="002F1B7C"/>
    <w:rsid w:val="002F1C78"/>
    <w:rsid w:val="002F272A"/>
    <w:rsid w:val="002F4029"/>
    <w:rsid w:val="002F7B11"/>
    <w:rsid w:val="00303819"/>
    <w:rsid w:val="00304816"/>
    <w:rsid w:val="00306079"/>
    <w:rsid w:val="00306656"/>
    <w:rsid w:val="003132B8"/>
    <w:rsid w:val="003142AA"/>
    <w:rsid w:val="00314674"/>
    <w:rsid w:val="00315B28"/>
    <w:rsid w:val="00315F73"/>
    <w:rsid w:val="003220C5"/>
    <w:rsid w:val="00322FE2"/>
    <w:rsid w:val="003243DF"/>
    <w:rsid w:val="0032613C"/>
    <w:rsid w:val="00332F4B"/>
    <w:rsid w:val="0033688A"/>
    <w:rsid w:val="0034083F"/>
    <w:rsid w:val="00340E1B"/>
    <w:rsid w:val="00342007"/>
    <w:rsid w:val="00343C14"/>
    <w:rsid w:val="0034571A"/>
    <w:rsid w:val="003461BE"/>
    <w:rsid w:val="00346264"/>
    <w:rsid w:val="0034626D"/>
    <w:rsid w:val="003467FA"/>
    <w:rsid w:val="0034754C"/>
    <w:rsid w:val="003511FF"/>
    <w:rsid w:val="00352173"/>
    <w:rsid w:val="0035248C"/>
    <w:rsid w:val="00356BBD"/>
    <w:rsid w:val="00361A4D"/>
    <w:rsid w:val="00362DD2"/>
    <w:rsid w:val="00363705"/>
    <w:rsid w:val="00364627"/>
    <w:rsid w:val="003671E3"/>
    <w:rsid w:val="00372BF9"/>
    <w:rsid w:val="00380089"/>
    <w:rsid w:val="00381179"/>
    <w:rsid w:val="0038206A"/>
    <w:rsid w:val="00382778"/>
    <w:rsid w:val="003838BB"/>
    <w:rsid w:val="0038400C"/>
    <w:rsid w:val="00386619"/>
    <w:rsid w:val="003914A6"/>
    <w:rsid w:val="003937C6"/>
    <w:rsid w:val="00393B23"/>
    <w:rsid w:val="00395472"/>
    <w:rsid w:val="00396756"/>
    <w:rsid w:val="003A0CCA"/>
    <w:rsid w:val="003A43E8"/>
    <w:rsid w:val="003A66F8"/>
    <w:rsid w:val="003A6E57"/>
    <w:rsid w:val="003B1160"/>
    <w:rsid w:val="003B1635"/>
    <w:rsid w:val="003B5B09"/>
    <w:rsid w:val="003C1539"/>
    <w:rsid w:val="003C4C68"/>
    <w:rsid w:val="003C61E9"/>
    <w:rsid w:val="003D0C5C"/>
    <w:rsid w:val="003D23D3"/>
    <w:rsid w:val="003D291C"/>
    <w:rsid w:val="003D4FC4"/>
    <w:rsid w:val="003D5045"/>
    <w:rsid w:val="003D5396"/>
    <w:rsid w:val="003D54AF"/>
    <w:rsid w:val="003E1569"/>
    <w:rsid w:val="003F1882"/>
    <w:rsid w:val="003F54A7"/>
    <w:rsid w:val="00400DB5"/>
    <w:rsid w:val="00401F00"/>
    <w:rsid w:val="00402004"/>
    <w:rsid w:val="00403183"/>
    <w:rsid w:val="00403CD3"/>
    <w:rsid w:val="00403CF1"/>
    <w:rsid w:val="00403F3A"/>
    <w:rsid w:val="00405554"/>
    <w:rsid w:val="004057C1"/>
    <w:rsid w:val="00406345"/>
    <w:rsid w:val="00413AB2"/>
    <w:rsid w:val="00420E6B"/>
    <w:rsid w:val="00425A45"/>
    <w:rsid w:val="00426D85"/>
    <w:rsid w:val="004279EE"/>
    <w:rsid w:val="00431322"/>
    <w:rsid w:val="0043227D"/>
    <w:rsid w:val="004326AF"/>
    <w:rsid w:val="004336AF"/>
    <w:rsid w:val="00440B67"/>
    <w:rsid w:val="00441727"/>
    <w:rsid w:val="00444F1A"/>
    <w:rsid w:val="004504B2"/>
    <w:rsid w:val="00450514"/>
    <w:rsid w:val="00450EF3"/>
    <w:rsid w:val="004528ED"/>
    <w:rsid w:val="00454D26"/>
    <w:rsid w:val="0045564F"/>
    <w:rsid w:val="00461528"/>
    <w:rsid w:val="0046339E"/>
    <w:rsid w:val="00463C19"/>
    <w:rsid w:val="00464ED3"/>
    <w:rsid w:val="004678FC"/>
    <w:rsid w:val="0047135E"/>
    <w:rsid w:val="004758CA"/>
    <w:rsid w:val="004767C3"/>
    <w:rsid w:val="0048065B"/>
    <w:rsid w:val="00483DE2"/>
    <w:rsid w:val="00485704"/>
    <w:rsid w:val="004861EC"/>
    <w:rsid w:val="004865DF"/>
    <w:rsid w:val="00486AE4"/>
    <w:rsid w:val="004920E6"/>
    <w:rsid w:val="00492E13"/>
    <w:rsid w:val="004A1B30"/>
    <w:rsid w:val="004A3525"/>
    <w:rsid w:val="004B36F4"/>
    <w:rsid w:val="004B439A"/>
    <w:rsid w:val="004B6E1D"/>
    <w:rsid w:val="004B79D2"/>
    <w:rsid w:val="004C093A"/>
    <w:rsid w:val="004C0B12"/>
    <w:rsid w:val="004C262D"/>
    <w:rsid w:val="004D1C32"/>
    <w:rsid w:val="004D2062"/>
    <w:rsid w:val="004D2D1F"/>
    <w:rsid w:val="004D44EE"/>
    <w:rsid w:val="004D48AE"/>
    <w:rsid w:val="004D4B3A"/>
    <w:rsid w:val="004D5A91"/>
    <w:rsid w:val="004E0F33"/>
    <w:rsid w:val="004E1657"/>
    <w:rsid w:val="004E1F9F"/>
    <w:rsid w:val="004E27B3"/>
    <w:rsid w:val="004E43D4"/>
    <w:rsid w:val="004E4CDA"/>
    <w:rsid w:val="004E4E6F"/>
    <w:rsid w:val="004F479D"/>
    <w:rsid w:val="004F48A6"/>
    <w:rsid w:val="004F514F"/>
    <w:rsid w:val="005011A0"/>
    <w:rsid w:val="005014FE"/>
    <w:rsid w:val="00501A85"/>
    <w:rsid w:val="00502A61"/>
    <w:rsid w:val="00510CA3"/>
    <w:rsid w:val="005140B4"/>
    <w:rsid w:val="0051514E"/>
    <w:rsid w:val="00524C75"/>
    <w:rsid w:val="00525A69"/>
    <w:rsid w:val="00532C18"/>
    <w:rsid w:val="00535E37"/>
    <w:rsid w:val="005402AA"/>
    <w:rsid w:val="005411A0"/>
    <w:rsid w:val="00542323"/>
    <w:rsid w:val="0054683D"/>
    <w:rsid w:val="00547579"/>
    <w:rsid w:val="005500FA"/>
    <w:rsid w:val="00552D6D"/>
    <w:rsid w:val="005562CA"/>
    <w:rsid w:val="00557561"/>
    <w:rsid w:val="005618A7"/>
    <w:rsid w:val="00562179"/>
    <w:rsid w:val="00563262"/>
    <w:rsid w:val="00564F8B"/>
    <w:rsid w:val="005656C7"/>
    <w:rsid w:val="00565742"/>
    <w:rsid w:val="00572334"/>
    <w:rsid w:val="005763F2"/>
    <w:rsid w:val="00576F96"/>
    <w:rsid w:val="0058001C"/>
    <w:rsid w:val="0058066C"/>
    <w:rsid w:val="005819C8"/>
    <w:rsid w:val="00583CD2"/>
    <w:rsid w:val="00583D12"/>
    <w:rsid w:val="0058486D"/>
    <w:rsid w:val="005850D4"/>
    <w:rsid w:val="00590CE6"/>
    <w:rsid w:val="00592D6C"/>
    <w:rsid w:val="00593793"/>
    <w:rsid w:val="00594847"/>
    <w:rsid w:val="0059722B"/>
    <w:rsid w:val="005A154A"/>
    <w:rsid w:val="005A2140"/>
    <w:rsid w:val="005A25CA"/>
    <w:rsid w:val="005A26F6"/>
    <w:rsid w:val="005A60E9"/>
    <w:rsid w:val="005B5C4F"/>
    <w:rsid w:val="005C5AA9"/>
    <w:rsid w:val="005C7806"/>
    <w:rsid w:val="005C7A6A"/>
    <w:rsid w:val="005D1519"/>
    <w:rsid w:val="005D1F62"/>
    <w:rsid w:val="005D20DD"/>
    <w:rsid w:val="005D65DB"/>
    <w:rsid w:val="005D6A3B"/>
    <w:rsid w:val="005E0CC3"/>
    <w:rsid w:val="005E18DE"/>
    <w:rsid w:val="005E30A2"/>
    <w:rsid w:val="005E442C"/>
    <w:rsid w:val="005E491F"/>
    <w:rsid w:val="005E5183"/>
    <w:rsid w:val="005E6C47"/>
    <w:rsid w:val="005E796C"/>
    <w:rsid w:val="005E7C8C"/>
    <w:rsid w:val="005F2EC0"/>
    <w:rsid w:val="005F7112"/>
    <w:rsid w:val="005F7EAC"/>
    <w:rsid w:val="00600676"/>
    <w:rsid w:val="006023F8"/>
    <w:rsid w:val="00603757"/>
    <w:rsid w:val="00604E5B"/>
    <w:rsid w:val="0061191E"/>
    <w:rsid w:val="00623510"/>
    <w:rsid w:val="00625E82"/>
    <w:rsid w:val="006263F7"/>
    <w:rsid w:val="00633CC9"/>
    <w:rsid w:val="006345F3"/>
    <w:rsid w:val="00635D11"/>
    <w:rsid w:val="00636662"/>
    <w:rsid w:val="00637550"/>
    <w:rsid w:val="006405A6"/>
    <w:rsid w:val="00640B7E"/>
    <w:rsid w:val="0064125D"/>
    <w:rsid w:val="00641486"/>
    <w:rsid w:val="00642282"/>
    <w:rsid w:val="006440FB"/>
    <w:rsid w:val="006445B9"/>
    <w:rsid w:val="00644DDD"/>
    <w:rsid w:val="00650AE6"/>
    <w:rsid w:val="00653137"/>
    <w:rsid w:val="006544E7"/>
    <w:rsid w:val="00655F4B"/>
    <w:rsid w:val="006560E2"/>
    <w:rsid w:val="0065661A"/>
    <w:rsid w:val="00656FA2"/>
    <w:rsid w:val="00665217"/>
    <w:rsid w:val="00665AA0"/>
    <w:rsid w:val="00674F6F"/>
    <w:rsid w:val="00675E2D"/>
    <w:rsid w:val="00680025"/>
    <w:rsid w:val="00681423"/>
    <w:rsid w:val="00685AA4"/>
    <w:rsid w:val="00691822"/>
    <w:rsid w:val="0069310D"/>
    <w:rsid w:val="0069585B"/>
    <w:rsid w:val="006967EB"/>
    <w:rsid w:val="00696B41"/>
    <w:rsid w:val="006976F9"/>
    <w:rsid w:val="006A0828"/>
    <w:rsid w:val="006A11FF"/>
    <w:rsid w:val="006A12CA"/>
    <w:rsid w:val="006A1754"/>
    <w:rsid w:val="006A2CE0"/>
    <w:rsid w:val="006A4C0C"/>
    <w:rsid w:val="006A7F72"/>
    <w:rsid w:val="006B2C14"/>
    <w:rsid w:val="006B337B"/>
    <w:rsid w:val="006B39CF"/>
    <w:rsid w:val="006B39E1"/>
    <w:rsid w:val="006B62F2"/>
    <w:rsid w:val="006B7A49"/>
    <w:rsid w:val="006C0226"/>
    <w:rsid w:val="006C0913"/>
    <w:rsid w:val="006C3AE9"/>
    <w:rsid w:val="006D4271"/>
    <w:rsid w:val="006D604B"/>
    <w:rsid w:val="006E097D"/>
    <w:rsid w:val="006E2F8E"/>
    <w:rsid w:val="006E4CEE"/>
    <w:rsid w:val="006E5186"/>
    <w:rsid w:val="006E669E"/>
    <w:rsid w:val="006E6CAC"/>
    <w:rsid w:val="006E7FD1"/>
    <w:rsid w:val="006F080C"/>
    <w:rsid w:val="006F12D4"/>
    <w:rsid w:val="006F4DC7"/>
    <w:rsid w:val="006F65B6"/>
    <w:rsid w:val="00704B20"/>
    <w:rsid w:val="00707D47"/>
    <w:rsid w:val="00712E4A"/>
    <w:rsid w:val="0071374F"/>
    <w:rsid w:val="007151E5"/>
    <w:rsid w:val="0071780E"/>
    <w:rsid w:val="00721FFB"/>
    <w:rsid w:val="0072411A"/>
    <w:rsid w:val="00730BCC"/>
    <w:rsid w:val="007342BE"/>
    <w:rsid w:val="00735954"/>
    <w:rsid w:val="00735D66"/>
    <w:rsid w:val="0074021F"/>
    <w:rsid w:val="007412E4"/>
    <w:rsid w:val="00741520"/>
    <w:rsid w:val="0074162E"/>
    <w:rsid w:val="00743102"/>
    <w:rsid w:val="00743D37"/>
    <w:rsid w:val="00747071"/>
    <w:rsid w:val="007477C7"/>
    <w:rsid w:val="007505AB"/>
    <w:rsid w:val="00750759"/>
    <w:rsid w:val="00751669"/>
    <w:rsid w:val="007523F3"/>
    <w:rsid w:val="00757BBD"/>
    <w:rsid w:val="00757E62"/>
    <w:rsid w:val="00760235"/>
    <w:rsid w:val="00760860"/>
    <w:rsid w:val="00760F87"/>
    <w:rsid w:val="007622E3"/>
    <w:rsid w:val="00764CA6"/>
    <w:rsid w:val="007738EF"/>
    <w:rsid w:val="00773F62"/>
    <w:rsid w:val="00774778"/>
    <w:rsid w:val="00774A55"/>
    <w:rsid w:val="0077579E"/>
    <w:rsid w:val="00775F62"/>
    <w:rsid w:val="00776D99"/>
    <w:rsid w:val="00776F4C"/>
    <w:rsid w:val="00782A9D"/>
    <w:rsid w:val="007840FE"/>
    <w:rsid w:val="00785A93"/>
    <w:rsid w:val="00785E9E"/>
    <w:rsid w:val="007904DC"/>
    <w:rsid w:val="0079330A"/>
    <w:rsid w:val="00793FA6"/>
    <w:rsid w:val="00795B08"/>
    <w:rsid w:val="00796D5B"/>
    <w:rsid w:val="007A0662"/>
    <w:rsid w:val="007A2036"/>
    <w:rsid w:val="007A5D24"/>
    <w:rsid w:val="007A6F7F"/>
    <w:rsid w:val="007B32F4"/>
    <w:rsid w:val="007B3AFE"/>
    <w:rsid w:val="007B55C3"/>
    <w:rsid w:val="007B5647"/>
    <w:rsid w:val="007B6AA1"/>
    <w:rsid w:val="007C057C"/>
    <w:rsid w:val="007C1CE0"/>
    <w:rsid w:val="007C214D"/>
    <w:rsid w:val="007C275C"/>
    <w:rsid w:val="007C3E49"/>
    <w:rsid w:val="007C49A9"/>
    <w:rsid w:val="007C6516"/>
    <w:rsid w:val="007C6626"/>
    <w:rsid w:val="007C6DF0"/>
    <w:rsid w:val="007D0631"/>
    <w:rsid w:val="007D7951"/>
    <w:rsid w:val="007E0E9E"/>
    <w:rsid w:val="007E38A9"/>
    <w:rsid w:val="007E39A0"/>
    <w:rsid w:val="007E4AC6"/>
    <w:rsid w:val="007F1651"/>
    <w:rsid w:val="007F487D"/>
    <w:rsid w:val="0080517E"/>
    <w:rsid w:val="008068CE"/>
    <w:rsid w:val="00806D0C"/>
    <w:rsid w:val="00810A67"/>
    <w:rsid w:val="00811D65"/>
    <w:rsid w:val="008125FA"/>
    <w:rsid w:val="00815A3F"/>
    <w:rsid w:val="00816046"/>
    <w:rsid w:val="00816CF7"/>
    <w:rsid w:val="00821408"/>
    <w:rsid w:val="00827F8C"/>
    <w:rsid w:val="00830982"/>
    <w:rsid w:val="00831420"/>
    <w:rsid w:val="00832C27"/>
    <w:rsid w:val="0083482A"/>
    <w:rsid w:val="00834C83"/>
    <w:rsid w:val="0083606D"/>
    <w:rsid w:val="008378CC"/>
    <w:rsid w:val="00843222"/>
    <w:rsid w:val="008508D1"/>
    <w:rsid w:val="00854B18"/>
    <w:rsid w:val="00854D47"/>
    <w:rsid w:val="00856A8D"/>
    <w:rsid w:val="008577D2"/>
    <w:rsid w:val="00857841"/>
    <w:rsid w:val="00861B02"/>
    <w:rsid w:val="00863D4A"/>
    <w:rsid w:val="00863DA8"/>
    <w:rsid w:val="00863DCE"/>
    <w:rsid w:val="00864128"/>
    <w:rsid w:val="008648DF"/>
    <w:rsid w:val="008711C6"/>
    <w:rsid w:val="008737F8"/>
    <w:rsid w:val="008741CD"/>
    <w:rsid w:val="00874FEC"/>
    <w:rsid w:val="00876171"/>
    <w:rsid w:val="00880316"/>
    <w:rsid w:val="00880C1E"/>
    <w:rsid w:val="008942A8"/>
    <w:rsid w:val="00896867"/>
    <w:rsid w:val="008A1289"/>
    <w:rsid w:val="008A24F2"/>
    <w:rsid w:val="008B01DD"/>
    <w:rsid w:val="008B03B6"/>
    <w:rsid w:val="008B0EE2"/>
    <w:rsid w:val="008B4E3B"/>
    <w:rsid w:val="008B652E"/>
    <w:rsid w:val="008C5BCD"/>
    <w:rsid w:val="008C7B9F"/>
    <w:rsid w:val="008D0385"/>
    <w:rsid w:val="008D089E"/>
    <w:rsid w:val="008D159A"/>
    <w:rsid w:val="008D77EE"/>
    <w:rsid w:val="008E28D1"/>
    <w:rsid w:val="008E4713"/>
    <w:rsid w:val="008E5B48"/>
    <w:rsid w:val="008F0ACB"/>
    <w:rsid w:val="008F1C88"/>
    <w:rsid w:val="008F2A7D"/>
    <w:rsid w:val="009006D9"/>
    <w:rsid w:val="00901336"/>
    <w:rsid w:val="00904850"/>
    <w:rsid w:val="009111A4"/>
    <w:rsid w:val="009121C3"/>
    <w:rsid w:val="00913142"/>
    <w:rsid w:val="00920BA2"/>
    <w:rsid w:val="00923359"/>
    <w:rsid w:val="00924684"/>
    <w:rsid w:val="00925610"/>
    <w:rsid w:val="00925AC8"/>
    <w:rsid w:val="00925EFB"/>
    <w:rsid w:val="0092774D"/>
    <w:rsid w:val="00927A05"/>
    <w:rsid w:val="00930A46"/>
    <w:rsid w:val="00930A78"/>
    <w:rsid w:val="009345EB"/>
    <w:rsid w:val="00935A6B"/>
    <w:rsid w:val="0093728E"/>
    <w:rsid w:val="009372B8"/>
    <w:rsid w:val="00937A84"/>
    <w:rsid w:val="00944345"/>
    <w:rsid w:val="00950E88"/>
    <w:rsid w:val="00952899"/>
    <w:rsid w:val="00952E2C"/>
    <w:rsid w:val="00955865"/>
    <w:rsid w:val="00955868"/>
    <w:rsid w:val="009619FE"/>
    <w:rsid w:val="009650CB"/>
    <w:rsid w:val="0096545B"/>
    <w:rsid w:val="00967D3E"/>
    <w:rsid w:val="00970980"/>
    <w:rsid w:val="00970EF4"/>
    <w:rsid w:val="00973775"/>
    <w:rsid w:val="00973B9D"/>
    <w:rsid w:val="00974254"/>
    <w:rsid w:val="00974AD0"/>
    <w:rsid w:val="00974ED0"/>
    <w:rsid w:val="00985134"/>
    <w:rsid w:val="00986414"/>
    <w:rsid w:val="00986E5F"/>
    <w:rsid w:val="00987C86"/>
    <w:rsid w:val="00990DA0"/>
    <w:rsid w:val="00993F0E"/>
    <w:rsid w:val="00994504"/>
    <w:rsid w:val="00995786"/>
    <w:rsid w:val="00996FB3"/>
    <w:rsid w:val="009A016B"/>
    <w:rsid w:val="009A33D2"/>
    <w:rsid w:val="009A78CB"/>
    <w:rsid w:val="009A7AAB"/>
    <w:rsid w:val="009B04D3"/>
    <w:rsid w:val="009B359F"/>
    <w:rsid w:val="009B7B08"/>
    <w:rsid w:val="009C114D"/>
    <w:rsid w:val="009C3ABF"/>
    <w:rsid w:val="009C4BA2"/>
    <w:rsid w:val="009D09E0"/>
    <w:rsid w:val="009D2E89"/>
    <w:rsid w:val="009D6309"/>
    <w:rsid w:val="009D6D72"/>
    <w:rsid w:val="009E230A"/>
    <w:rsid w:val="009E380A"/>
    <w:rsid w:val="009E4AD1"/>
    <w:rsid w:val="009E6104"/>
    <w:rsid w:val="009F032C"/>
    <w:rsid w:val="009F1714"/>
    <w:rsid w:val="009F2AFF"/>
    <w:rsid w:val="009F342B"/>
    <w:rsid w:val="009F4D9D"/>
    <w:rsid w:val="009F5C6E"/>
    <w:rsid w:val="009F6863"/>
    <w:rsid w:val="00A00A4A"/>
    <w:rsid w:val="00A010DB"/>
    <w:rsid w:val="00A06152"/>
    <w:rsid w:val="00A073CB"/>
    <w:rsid w:val="00A07CD1"/>
    <w:rsid w:val="00A129AB"/>
    <w:rsid w:val="00A12AA4"/>
    <w:rsid w:val="00A13E84"/>
    <w:rsid w:val="00A144B3"/>
    <w:rsid w:val="00A14DA2"/>
    <w:rsid w:val="00A1641A"/>
    <w:rsid w:val="00A1734A"/>
    <w:rsid w:val="00A17C17"/>
    <w:rsid w:val="00A20AD6"/>
    <w:rsid w:val="00A22201"/>
    <w:rsid w:val="00A23736"/>
    <w:rsid w:val="00A2744C"/>
    <w:rsid w:val="00A275F0"/>
    <w:rsid w:val="00A27FCC"/>
    <w:rsid w:val="00A300C0"/>
    <w:rsid w:val="00A327C7"/>
    <w:rsid w:val="00A3322C"/>
    <w:rsid w:val="00A34344"/>
    <w:rsid w:val="00A362F7"/>
    <w:rsid w:val="00A4234E"/>
    <w:rsid w:val="00A441C8"/>
    <w:rsid w:val="00A52208"/>
    <w:rsid w:val="00A5276D"/>
    <w:rsid w:val="00A52DC2"/>
    <w:rsid w:val="00A56331"/>
    <w:rsid w:val="00A56910"/>
    <w:rsid w:val="00A64D3E"/>
    <w:rsid w:val="00A65914"/>
    <w:rsid w:val="00A66C1A"/>
    <w:rsid w:val="00A67A37"/>
    <w:rsid w:val="00A70500"/>
    <w:rsid w:val="00A737AA"/>
    <w:rsid w:val="00A753AD"/>
    <w:rsid w:val="00A76E1F"/>
    <w:rsid w:val="00A8112B"/>
    <w:rsid w:val="00A8191A"/>
    <w:rsid w:val="00A83AC6"/>
    <w:rsid w:val="00A859F2"/>
    <w:rsid w:val="00A9261D"/>
    <w:rsid w:val="00A9447F"/>
    <w:rsid w:val="00A97378"/>
    <w:rsid w:val="00A97F9D"/>
    <w:rsid w:val="00AA443B"/>
    <w:rsid w:val="00AB1889"/>
    <w:rsid w:val="00AB240D"/>
    <w:rsid w:val="00AB315D"/>
    <w:rsid w:val="00AB6528"/>
    <w:rsid w:val="00AC2E67"/>
    <w:rsid w:val="00AC4256"/>
    <w:rsid w:val="00AC664E"/>
    <w:rsid w:val="00AC7714"/>
    <w:rsid w:val="00AC7858"/>
    <w:rsid w:val="00AC7E93"/>
    <w:rsid w:val="00AD1222"/>
    <w:rsid w:val="00AD2C66"/>
    <w:rsid w:val="00AD3DB6"/>
    <w:rsid w:val="00AD48C6"/>
    <w:rsid w:val="00AD4C26"/>
    <w:rsid w:val="00AD5D5A"/>
    <w:rsid w:val="00AD6EDC"/>
    <w:rsid w:val="00AF2119"/>
    <w:rsid w:val="00AF2A7D"/>
    <w:rsid w:val="00AF5AAE"/>
    <w:rsid w:val="00B009F5"/>
    <w:rsid w:val="00B00A6E"/>
    <w:rsid w:val="00B00B03"/>
    <w:rsid w:val="00B02E32"/>
    <w:rsid w:val="00B11218"/>
    <w:rsid w:val="00B136DC"/>
    <w:rsid w:val="00B137C4"/>
    <w:rsid w:val="00B16CCA"/>
    <w:rsid w:val="00B207CD"/>
    <w:rsid w:val="00B21936"/>
    <w:rsid w:val="00B24595"/>
    <w:rsid w:val="00B24C33"/>
    <w:rsid w:val="00B25A6C"/>
    <w:rsid w:val="00B2614B"/>
    <w:rsid w:val="00B26596"/>
    <w:rsid w:val="00B306D5"/>
    <w:rsid w:val="00B31E9E"/>
    <w:rsid w:val="00B32BC8"/>
    <w:rsid w:val="00B33238"/>
    <w:rsid w:val="00B33993"/>
    <w:rsid w:val="00B3435C"/>
    <w:rsid w:val="00B369D2"/>
    <w:rsid w:val="00B426E5"/>
    <w:rsid w:val="00B45096"/>
    <w:rsid w:val="00B45EE4"/>
    <w:rsid w:val="00B47A47"/>
    <w:rsid w:val="00B518D6"/>
    <w:rsid w:val="00B63BA0"/>
    <w:rsid w:val="00B63CE8"/>
    <w:rsid w:val="00B644FE"/>
    <w:rsid w:val="00B64C3D"/>
    <w:rsid w:val="00B64F0F"/>
    <w:rsid w:val="00B66555"/>
    <w:rsid w:val="00B672B3"/>
    <w:rsid w:val="00B70ACD"/>
    <w:rsid w:val="00B72845"/>
    <w:rsid w:val="00B728CE"/>
    <w:rsid w:val="00B72A52"/>
    <w:rsid w:val="00B73950"/>
    <w:rsid w:val="00B77A49"/>
    <w:rsid w:val="00B82700"/>
    <w:rsid w:val="00B8487C"/>
    <w:rsid w:val="00B86E35"/>
    <w:rsid w:val="00B87351"/>
    <w:rsid w:val="00B907A2"/>
    <w:rsid w:val="00B91EE0"/>
    <w:rsid w:val="00B94EE6"/>
    <w:rsid w:val="00B961CE"/>
    <w:rsid w:val="00B96C79"/>
    <w:rsid w:val="00BA172B"/>
    <w:rsid w:val="00BA190A"/>
    <w:rsid w:val="00BA718E"/>
    <w:rsid w:val="00BB16A8"/>
    <w:rsid w:val="00BC2C86"/>
    <w:rsid w:val="00BC3D89"/>
    <w:rsid w:val="00BC405E"/>
    <w:rsid w:val="00BC70FE"/>
    <w:rsid w:val="00BD1FC8"/>
    <w:rsid w:val="00BD4BFF"/>
    <w:rsid w:val="00BD65D4"/>
    <w:rsid w:val="00BD7352"/>
    <w:rsid w:val="00BE095C"/>
    <w:rsid w:val="00BE2E43"/>
    <w:rsid w:val="00BE41D8"/>
    <w:rsid w:val="00BE448D"/>
    <w:rsid w:val="00BE659A"/>
    <w:rsid w:val="00BE67A5"/>
    <w:rsid w:val="00BF00C8"/>
    <w:rsid w:val="00BF2D57"/>
    <w:rsid w:val="00BF2DE2"/>
    <w:rsid w:val="00BF4168"/>
    <w:rsid w:val="00BF4CB5"/>
    <w:rsid w:val="00BF68C6"/>
    <w:rsid w:val="00C01392"/>
    <w:rsid w:val="00C02A77"/>
    <w:rsid w:val="00C02E73"/>
    <w:rsid w:val="00C11BED"/>
    <w:rsid w:val="00C13503"/>
    <w:rsid w:val="00C1358F"/>
    <w:rsid w:val="00C17143"/>
    <w:rsid w:val="00C205C0"/>
    <w:rsid w:val="00C27A6A"/>
    <w:rsid w:val="00C27E57"/>
    <w:rsid w:val="00C31354"/>
    <w:rsid w:val="00C330D9"/>
    <w:rsid w:val="00C35025"/>
    <w:rsid w:val="00C36D30"/>
    <w:rsid w:val="00C376DA"/>
    <w:rsid w:val="00C42454"/>
    <w:rsid w:val="00C42B92"/>
    <w:rsid w:val="00C451FB"/>
    <w:rsid w:val="00C45FB5"/>
    <w:rsid w:val="00C477E5"/>
    <w:rsid w:val="00C50402"/>
    <w:rsid w:val="00C509D3"/>
    <w:rsid w:val="00C524E4"/>
    <w:rsid w:val="00C5497B"/>
    <w:rsid w:val="00C5570C"/>
    <w:rsid w:val="00C570D9"/>
    <w:rsid w:val="00C5738D"/>
    <w:rsid w:val="00C604B5"/>
    <w:rsid w:val="00C60A9E"/>
    <w:rsid w:val="00C60FC2"/>
    <w:rsid w:val="00C61990"/>
    <w:rsid w:val="00C61B70"/>
    <w:rsid w:val="00C62C05"/>
    <w:rsid w:val="00C639D6"/>
    <w:rsid w:val="00C63A12"/>
    <w:rsid w:val="00C64AF8"/>
    <w:rsid w:val="00C65160"/>
    <w:rsid w:val="00C66905"/>
    <w:rsid w:val="00C677B2"/>
    <w:rsid w:val="00C71AFB"/>
    <w:rsid w:val="00C724B0"/>
    <w:rsid w:val="00C731FC"/>
    <w:rsid w:val="00C73424"/>
    <w:rsid w:val="00C73AF3"/>
    <w:rsid w:val="00C7620E"/>
    <w:rsid w:val="00C82EAC"/>
    <w:rsid w:val="00C82F0C"/>
    <w:rsid w:val="00C85C1C"/>
    <w:rsid w:val="00C86407"/>
    <w:rsid w:val="00C8742D"/>
    <w:rsid w:val="00C87A56"/>
    <w:rsid w:val="00C90EAF"/>
    <w:rsid w:val="00C9224E"/>
    <w:rsid w:val="00C960AB"/>
    <w:rsid w:val="00C9759C"/>
    <w:rsid w:val="00C97B39"/>
    <w:rsid w:val="00CA2D18"/>
    <w:rsid w:val="00CA5275"/>
    <w:rsid w:val="00CA73D7"/>
    <w:rsid w:val="00CA764E"/>
    <w:rsid w:val="00CA7D93"/>
    <w:rsid w:val="00CB435C"/>
    <w:rsid w:val="00CB6BBE"/>
    <w:rsid w:val="00CC27C6"/>
    <w:rsid w:val="00CC4957"/>
    <w:rsid w:val="00CC6AC6"/>
    <w:rsid w:val="00CC77D3"/>
    <w:rsid w:val="00CC7A08"/>
    <w:rsid w:val="00CD283C"/>
    <w:rsid w:val="00CD38B2"/>
    <w:rsid w:val="00CD6C65"/>
    <w:rsid w:val="00CD725A"/>
    <w:rsid w:val="00CE078E"/>
    <w:rsid w:val="00CE0B12"/>
    <w:rsid w:val="00CE2369"/>
    <w:rsid w:val="00CE32BC"/>
    <w:rsid w:val="00CE5AFD"/>
    <w:rsid w:val="00CE6387"/>
    <w:rsid w:val="00CF09A2"/>
    <w:rsid w:val="00CF0D6E"/>
    <w:rsid w:val="00CF1569"/>
    <w:rsid w:val="00CF1724"/>
    <w:rsid w:val="00CF6281"/>
    <w:rsid w:val="00CF6963"/>
    <w:rsid w:val="00CF7A40"/>
    <w:rsid w:val="00D015CC"/>
    <w:rsid w:val="00D0212A"/>
    <w:rsid w:val="00D02799"/>
    <w:rsid w:val="00D032B5"/>
    <w:rsid w:val="00D0459A"/>
    <w:rsid w:val="00D11F9D"/>
    <w:rsid w:val="00D17E72"/>
    <w:rsid w:val="00D2016B"/>
    <w:rsid w:val="00D2051E"/>
    <w:rsid w:val="00D30F24"/>
    <w:rsid w:val="00D3182D"/>
    <w:rsid w:val="00D35936"/>
    <w:rsid w:val="00D36F23"/>
    <w:rsid w:val="00D40336"/>
    <w:rsid w:val="00D405AF"/>
    <w:rsid w:val="00D42064"/>
    <w:rsid w:val="00D42CBF"/>
    <w:rsid w:val="00D45E44"/>
    <w:rsid w:val="00D474E6"/>
    <w:rsid w:val="00D47544"/>
    <w:rsid w:val="00D50443"/>
    <w:rsid w:val="00D5251C"/>
    <w:rsid w:val="00D52A2A"/>
    <w:rsid w:val="00D5545F"/>
    <w:rsid w:val="00D55C46"/>
    <w:rsid w:val="00D55ECF"/>
    <w:rsid w:val="00D56339"/>
    <w:rsid w:val="00D604E4"/>
    <w:rsid w:val="00D6125F"/>
    <w:rsid w:val="00D62513"/>
    <w:rsid w:val="00D62D01"/>
    <w:rsid w:val="00D64A87"/>
    <w:rsid w:val="00D67ABF"/>
    <w:rsid w:val="00D7372D"/>
    <w:rsid w:val="00D74498"/>
    <w:rsid w:val="00D77B5E"/>
    <w:rsid w:val="00D82099"/>
    <w:rsid w:val="00D9078D"/>
    <w:rsid w:val="00D962B0"/>
    <w:rsid w:val="00D964A7"/>
    <w:rsid w:val="00DA3E0F"/>
    <w:rsid w:val="00DA6789"/>
    <w:rsid w:val="00DA7EB5"/>
    <w:rsid w:val="00DB633C"/>
    <w:rsid w:val="00DB70D2"/>
    <w:rsid w:val="00DB79B1"/>
    <w:rsid w:val="00DB7F99"/>
    <w:rsid w:val="00DC2BA8"/>
    <w:rsid w:val="00DC42A9"/>
    <w:rsid w:val="00DD29EF"/>
    <w:rsid w:val="00DD4C79"/>
    <w:rsid w:val="00DD6CF4"/>
    <w:rsid w:val="00DD7658"/>
    <w:rsid w:val="00DE0D1B"/>
    <w:rsid w:val="00DE3C4C"/>
    <w:rsid w:val="00DE43AC"/>
    <w:rsid w:val="00DE57E2"/>
    <w:rsid w:val="00DE61AF"/>
    <w:rsid w:val="00DF04BF"/>
    <w:rsid w:val="00E00FCE"/>
    <w:rsid w:val="00E023B6"/>
    <w:rsid w:val="00E04F82"/>
    <w:rsid w:val="00E05C56"/>
    <w:rsid w:val="00E15316"/>
    <w:rsid w:val="00E16932"/>
    <w:rsid w:val="00E16D1E"/>
    <w:rsid w:val="00E24A3B"/>
    <w:rsid w:val="00E26BA4"/>
    <w:rsid w:val="00E2792D"/>
    <w:rsid w:val="00E30732"/>
    <w:rsid w:val="00E30D9B"/>
    <w:rsid w:val="00E33CD5"/>
    <w:rsid w:val="00E34AC3"/>
    <w:rsid w:val="00E351CB"/>
    <w:rsid w:val="00E35219"/>
    <w:rsid w:val="00E35E08"/>
    <w:rsid w:val="00E37105"/>
    <w:rsid w:val="00E42A2E"/>
    <w:rsid w:val="00E441F7"/>
    <w:rsid w:val="00E4741B"/>
    <w:rsid w:val="00E532AC"/>
    <w:rsid w:val="00E535E9"/>
    <w:rsid w:val="00E57DE3"/>
    <w:rsid w:val="00E615B8"/>
    <w:rsid w:val="00E666B9"/>
    <w:rsid w:val="00E67DB5"/>
    <w:rsid w:val="00E700AF"/>
    <w:rsid w:val="00E80AB6"/>
    <w:rsid w:val="00E8785D"/>
    <w:rsid w:val="00E9186C"/>
    <w:rsid w:val="00E9238B"/>
    <w:rsid w:val="00E93832"/>
    <w:rsid w:val="00E9499C"/>
    <w:rsid w:val="00E94A9C"/>
    <w:rsid w:val="00E9776E"/>
    <w:rsid w:val="00EA1AC4"/>
    <w:rsid w:val="00EA49BD"/>
    <w:rsid w:val="00EA5DAA"/>
    <w:rsid w:val="00EA651E"/>
    <w:rsid w:val="00EA697D"/>
    <w:rsid w:val="00EA6A21"/>
    <w:rsid w:val="00EA70ED"/>
    <w:rsid w:val="00EB6A81"/>
    <w:rsid w:val="00EC00D0"/>
    <w:rsid w:val="00EC55DA"/>
    <w:rsid w:val="00EC779A"/>
    <w:rsid w:val="00ED085D"/>
    <w:rsid w:val="00ED2E2A"/>
    <w:rsid w:val="00ED702F"/>
    <w:rsid w:val="00ED70A1"/>
    <w:rsid w:val="00ED7C57"/>
    <w:rsid w:val="00EE000A"/>
    <w:rsid w:val="00EE16F2"/>
    <w:rsid w:val="00EE3DA6"/>
    <w:rsid w:val="00EF2BF9"/>
    <w:rsid w:val="00EF4456"/>
    <w:rsid w:val="00EF53B8"/>
    <w:rsid w:val="00EF5E01"/>
    <w:rsid w:val="00F02D15"/>
    <w:rsid w:val="00F02FDF"/>
    <w:rsid w:val="00F040EE"/>
    <w:rsid w:val="00F0527B"/>
    <w:rsid w:val="00F0549C"/>
    <w:rsid w:val="00F10C84"/>
    <w:rsid w:val="00F11309"/>
    <w:rsid w:val="00F132FD"/>
    <w:rsid w:val="00F13765"/>
    <w:rsid w:val="00F13928"/>
    <w:rsid w:val="00F145BE"/>
    <w:rsid w:val="00F16A1E"/>
    <w:rsid w:val="00F16AEA"/>
    <w:rsid w:val="00F16EA3"/>
    <w:rsid w:val="00F21E43"/>
    <w:rsid w:val="00F2207F"/>
    <w:rsid w:val="00F2619E"/>
    <w:rsid w:val="00F266DF"/>
    <w:rsid w:val="00F337C5"/>
    <w:rsid w:val="00F343BF"/>
    <w:rsid w:val="00F40640"/>
    <w:rsid w:val="00F419B8"/>
    <w:rsid w:val="00F4357E"/>
    <w:rsid w:val="00F43903"/>
    <w:rsid w:val="00F44472"/>
    <w:rsid w:val="00F44D84"/>
    <w:rsid w:val="00F467F7"/>
    <w:rsid w:val="00F46BFB"/>
    <w:rsid w:val="00F515EE"/>
    <w:rsid w:val="00F55611"/>
    <w:rsid w:val="00F55C20"/>
    <w:rsid w:val="00F61AC4"/>
    <w:rsid w:val="00F6264D"/>
    <w:rsid w:val="00F6291B"/>
    <w:rsid w:val="00F63BEF"/>
    <w:rsid w:val="00F654D2"/>
    <w:rsid w:val="00F67745"/>
    <w:rsid w:val="00F67EF6"/>
    <w:rsid w:val="00F70AB6"/>
    <w:rsid w:val="00F72199"/>
    <w:rsid w:val="00F73BAE"/>
    <w:rsid w:val="00F774E5"/>
    <w:rsid w:val="00F77624"/>
    <w:rsid w:val="00F807C2"/>
    <w:rsid w:val="00F80E6B"/>
    <w:rsid w:val="00F8256C"/>
    <w:rsid w:val="00F82CA6"/>
    <w:rsid w:val="00F834FC"/>
    <w:rsid w:val="00F92FC6"/>
    <w:rsid w:val="00F94344"/>
    <w:rsid w:val="00F944CD"/>
    <w:rsid w:val="00F94937"/>
    <w:rsid w:val="00F962DC"/>
    <w:rsid w:val="00F97849"/>
    <w:rsid w:val="00FA131B"/>
    <w:rsid w:val="00FA16E8"/>
    <w:rsid w:val="00FA2906"/>
    <w:rsid w:val="00FA5B47"/>
    <w:rsid w:val="00FA5E0D"/>
    <w:rsid w:val="00FA7038"/>
    <w:rsid w:val="00FB00A9"/>
    <w:rsid w:val="00FB39EC"/>
    <w:rsid w:val="00FB55C2"/>
    <w:rsid w:val="00FC3092"/>
    <w:rsid w:val="00FC3EAC"/>
    <w:rsid w:val="00FC5CEB"/>
    <w:rsid w:val="00FD06D6"/>
    <w:rsid w:val="00FD1839"/>
    <w:rsid w:val="00FD241B"/>
    <w:rsid w:val="00FD2A0F"/>
    <w:rsid w:val="00FD52F2"/>
    <w:rsid w:val="00FD692B"/>
    <w:rsid w:val="00FE3066"/>
    <w:rsid w:val="00FE3648"/>
    <w:rsid w:val="00FE58F2"/>
    <w:rsid w:val="00FE7717"/>
    <w:rsid w:val="00FF0A27"/>
    <w:rsid w:val="00FF2069"/>
    <w:rsid w:val="00FF2F4E"/>
    <w:rsid w:val="00FF52E7"/>
    <w:rsid w:val="00FF6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E983E"/>
  <w15:chartTrackingRefBased/>
  <w15:docId w15:val="{DEC16D3E-9AA8-C849-959F-5E13FB282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20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F7EAC"/>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link w:val="Heading5Char"/>
    <w:uiPriority w:val="9"/>
    <w:qFormat/>
    <w:rsid w:val="00A23736"/>
    <w:pPr>
      <w:spacing w:before="100" w:beforeAutospacing="1" w:after="100" w:afterAutospacing="1"/>
      <w:outlineLvl w:val="4"/>
    </w:pPr>
    <w:rPr>
      <w:rFonts w:ascii="Times New Roman" w:eastAsia="Times New Roman" w:hAnsi="Times New Roman" w:cs="Times New Roman"/>
      <w:b/>
      <w:bCs/>
      <w:kern w:val="0"/>
      <w:sz w:val="20"/>
      <w:szCs w:val="2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gative">
    <w:name w:val="negative"/>
    <w:uiPriority w:val="99"/>
    <w:rsid w:val="004B79D2"/>
    <w:pPr>
      <w:numPr>
        <w:numId w:val="1"/>
      </w:numPr>
    </w:pPr>
  </w:style>
  <w:style w:type="paragraph" w:styleId="ListParagraph">
    <w:name w:val="List Paragraph"/>
    <w:basedOn w:val="Normal"/>
    <w:uiPriority w:val="34"/>
    <w:qFormat/>
    <w:rsid w:val="00B31E9E"/>
    <w:pPr>
      <w:ind w:left="720"/>
      <w:contextualSpacing/>
    </w:pPr>
  </w:style>
  <w:style w:type="character" w:styleId="PlaceholderText">
    <w:name w:val="Placeholder Text"/>
    <w:basedOn w:val="DefaultParagraphFont"/>
    <w:uiPriority w:val="99"/>
    <w:semiHidden/>
    <w:rsid w:val="00116B00"/>
    <w:rPr>
      <w:color w:val="666666"/>
    </w:rPr>
  </w:style>
  <w:style w:type="table" w:styleId="TableGrid">
    <w:name w:val="Table Grid"/>
    <w:basedOn w:val="TableNormal"/>
    <w:uiPriority w:val="39"/>
    <w:rsid w:val="0074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647A8"/>
    <w:pPr>
      <w:tabs>
        <w:tab w:val="center" w:pos="4680"/>
        <w:tab w:val="right" w:pos="9360"/>
      </w:tabs>
    </w:pPr>
  </w:style>
  <w:style w:type="character" w:customStyle="1" w:styleId="FooterChar">
    <w:name w:val="Footer Char"/>
    <w:basedOn w:val="DefaultParagraphFont"/>
    <w:link w:val="Footer"/>
    <w:uiPriority w:val="99"/>
    <w:rsid w:val="001647A8"/>
  </w:style>
  <w:style w:type="character" w:styleId="PageNumber">
    <w:name w:val="page number"/>
    <w:basedOn w:val="DefaultParagraphFont"/>
    <w:uiPriority w:val="99"/>
    <w:semiHidden/>
    <w:unhideWhenUsed/>
    <w:rsid w:val="001647A8"/>
  </w:style>
  <w:style w:type="paragraph" w:styleId="HTMLPreformatted">
    <w:name w:val="HTML Preformatted"/>
    <w:basedOn w:val="Normal"/>
    <w:link w:val="HTMLPreformattedChar"/>
    <w:uiPriority w:val="99"/>
    <w:semiHidden/>
    <w:unhideWhenUsed/>
    <w:rsid w:val="00D47544"/>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7544"/>
    <w:rPr>
      <w:rFonts w:ascii="Consolas" w:hAnsi="Consolas"/>
      <w:sz w:val="20"/>
      <w:szCs w:val="20"/>
    </w:rPr>
  </w:style>
  <w:style w:type="character" w:styleId="Hyperlink">
    <w:name w:val="Hyperlink"/>
    <w:basedOn w:val="DefaultParagraphFont"/>
    <w:uiPriority w:val="99"/>
    <w:unhideWhenUsed/>
    <w:rsid w:val="00834C83"/>
    <w:rPr>
      <w:color w:val="0000FF"/>
      <w:u w:val="single"/>
    </w:rPr>
  </w:style>
  <w:style w:type="character" w:customStyle="1" w:styleId="Heading3Char">
    <w:name w:val="Heading 3 Char"/>
    <w:basedOn w:val="DefaultParagraphFont"/>
    <w:link w:val="Heading3"/>
    <w:uiPriority w:val="9"/>
    <w:rsid w:val="005F7EAC"/>
    <w:rPr>
      <w:rFonts w:asciiTheme="majorHAnsi" w:eastAsiaTheme="majorEastAsia" w:hAnsiTheme="majorHAnsi" w:cstheme="majorBidi"/>
      <w:color w:val="1F3763" w:themeColor="accent1" w:themeShade="7F"/>
    </w:rPr>
  </w:style>
  <w:style w:type="numbering" w:customStyle="1" w:styleId="CurrentList1">
    <w:name w:val="Current List1"/>
    <w:uiPriority w:val="99"/>
    <w:rsid w:val="00AD3DB6"/>
    <w:pPr>
      <w:numPr>
        <w:numId w:val="26"/>
      </w:numPr>
    </w:pPr>
  </w:style>
  <w:style w:type="numbering" w:customStyle="1" w:styleId="CurrentList2">
    <w:name w:val="Current List2"/>
    <w:uiPriority w:val="99"/>
    <w:rsid w:val="00AD3DB6"/>
    <w:pPr>
      <w:numPr>
        <w:numId w:val="28"/>
      </w:numPr>
    </w:pPr>
  </w:style>
  <w:style w:type="paragraph" w:styleId="NormalWeb">
    <w:name w:val="Normal (Web)"/>
    <w:basedOn w:val="Normal"/>
    <w:uiPriority w:val="99"/>
    <w:semiHidden/>
    <w:unhideWhenUsed/>
    <w:rsid w:val="00A65914"/>
    <w:pPr>
      <w:spacing w:before="100" w:beforeAutospacing="1" w:after="100" w:afterAutospacing="1"/>
    </w:pPr>
    <w:rPr>
      <w:rFonts w:ascii="Times New Roman" w:eastAsia="Times New Roman" w:hAnsi="Times New Roman" w:cs="Times New Roman"/>
      <w:kern w:val="0"/>
      <w14:ligatures w14:val="none"/>
    </w:rPr>
  </w:style>
  <w:style w:type="numbering" w:customStyle="1" w:styleId="CurrentList3">
    <w:name w:val="Current List3"/>
    <w:uiPriority w:val="99"/>
    <w:rsid w:val="00925EFB"/>
    <w:pPr>
      <w:numPr>
        <w:numId w:val="32"/>
      </w:numPr>
    </w:pPr>
  </w:style>
  <w:style w:type="character" w:styleId="HTMLCite">
    <w:name w:val="HTML Cite"/>
    <w:basedOn w:val="DefaultParagraphFont"/>
    <w:uiPriority w:val="99"/>
    <w:semiHidden/>
    <w:unhideWhenUsed/>
    <w:rsid w:val="005656C7"/>
    <w:rPr>
      <w:i/>
      <w:iCs/>
    </w:rPr>
  </w:style>
  <w:style w:type="character" w:styleId="UnresolvedMention">
    <w:name w:val="Unresolved Mention"/>
    <w:basedOn w:val="DefaultParagraphFont"/>
    <w:uiPriority w:val="99"/>
    <w:semiHidden/>
    <w:unhideWhenUsed/>
    <w:rsid w:val="00A23736"/>
    <w:rPr>
      <w:color w:val="605E5C"/>
      <w:shd w:val="clear" w:color="auto" w:fill="E1DFDD"/>
    </w:rPr>
  </w:style>
  <w:style w:type="character" w:customStyle="1" w:styleId="Heading5Char">
    <w:name w:val="Heading 5 Char"/>
    <w:basedOn w:val="DefaultParagraphFont"/>
    <w:link w:val="Heading5"/>
    <w:uiPriority w:val="9"/>
    <w:rsid w:val="00A23736"/>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402004"/>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402004"/>
  </w:style>
  <w:style w:type="character" w:customStyle="1" w:styleId="comma-separator">
    <w:name w:val="comma-separator"/>
    <w:basedOn w:val="DefaultParagraphFont"/>
    <w:rsid w:val="00402004"/>
  </w:style>
  <w:style w:type="character" w:customStyle="1" w:styleId="epub-state">
    <w:name w:val="epub-state"/>
    <w:basedOn w:val="DefaultParagraphFont"/>
    <w:rsid w:val="00402004"/>
  </w:style>
  <w:style w:type="character" w:customStyle="1" w:styleId="epub-date">
    <w:name w:val="epub-date"/>
    <w:basedOn w:val="DefaultParagraphFont"/>
    <w:rsid w:val="00402004"/>
  </w:style>
  <w:style w:type="paragraph" w:customStyle="1" w:styleId="citationpreview">
    <w:name w:val="citationpreview"/>
    <w:basedOn w:val="Normal"/>
    <w:rsid w:val="00254336"/>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F16AEA"/>
    <w:pPr>
      <w:spacing w:after="240"/>
      <w:ind w:left="720" w:hanging="720"/>
    </w:pPr>
  </w:style>
  <w:style w:type="character" w:styleId="FollowedHyperlink">
    <w:name w:val="FollowedHyperlink"/>
    <w:basedOn w:val="DefaultParagraphFont"/>
    <w:uiPriority w:val="99"/>
    <w:semiHidden/>
    <w:unhideWhenUsed/>
    <w:rsid w:val="005618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380">
      <w:bodyDiv w:val="1"/>
      <w:marLeft w:val="0"/>
      <w:marRight w:val="0"/>
      <w:marTop w:val="0"/>
      <w:marBottom w:val="0"/>
      <w:divBdr>
        <w:top w:val="none" w:sz="0" w:space="0" w:color="auto"/>
        <w:left w:val="none" w:sz="0" w:space="0" w:color="auto"/>
        <w:bottom w:val="none" w:sz="0" w:space="0" w:color="auto"/>
        <w:right w:val="none" w:sz="0" w:space="0" w:color="auto"/>
      </w:divBdr>
      <w:divsChild>
        <w:div w:id="443311885">
          <w:marLeft w:val="0"/>
          <w:marRight w:val="0"/>
          <w:marTop w:val="0"/>
          <w:marBottom w:val="0"/>
          <w:divBdr>
            <w:top w:val="none" w:sz="0" w:space="0" w:color="auto"/>
            <w:left w:val="none" w:sz="0" w:space="0" w:color="auto"/>
            <w:bottom w:val="none" w:sz="0" w:space="0" w:color="auto"/>
            <w:right w:val="none" w:sz="0" w:space="0" w:color="auto"/>
          </w:divBdr>
          <w:divsChild>
            <w:div w:id="1584870361">
              <w:marLeft w:val="0"/>
              <w:marRight w:val="0"/>
              <w:marTop w:val="0"/>
              <w:marBottom w:val="0"/>
              <w:divBdr>
                <w:top w:val="none" w:sz="0" w:space="0" w:color="auto"/>
                <w:left w:val="none" w:sz="0" w:space="0" w:color="auto"/>
                <w:bottom w:val="none" w:sz="0" w:space="0" w:color="auto"/>
                <w:right w:val="none" w:sz="0" w:space="0" w:color="auto"/>
              </w:divBdr>
              <w:divsChild>
                <w:div w:id="1378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23237">
      <w:bodyDiv w:val="1"/>
      <w:marLeft w:val="0"/>
      <w:marRight w:val="0"/>
      <w:marTop w:val="0"/>
      <w:marBottom w:val="0"/>
      <w:divBdr>
        <w:top w:val="none" w:sz="0" w:space="0" w:color="auto"/>
        <w:left w:val="none" w:sz="0" w:space="0" w:color="auto"/>
        <w:bottom w:val="none" w:sz="0" w:space="0" w:color="auto"/>
        <w:right w:val="none" w:sz="0" w:space="0" w:color="auto"/>
      </w:divBdr>
      <w:divsChild>
        <w:div w:id="71240795">
          <w:marLeft w:val="0"/>
          <w:marRight w:val="0"/>
          <w:marTop w:val="0"/>
          <w:marBottom w:val="0"/>
          <w:divBdr>
            <w:top w:val="none" w:sz="0" w:space="0" w:color="auto"/>
            <w:left w:val="none" w:sz="0" w:space="0" w:color="auto"/>
            <w:bottom w:val="none" w:sz="0" w:space="0" w:color="auto"/>
            <w:right w:val="none" w:sz="0" w:space="0" w:color="auto"/>
          </w:divBdr>
          <w:divsChild>
            <w:div w:id="193419477">
              <w:marLeft w:val="0"/>
              <w:marRight w:val="0"/>
              <w:marTop w:val="0"/>
              <w:marBottom w:val="0"/>
              <w:divBdr>
                <w:top w:val="none" w:sz="0" w:space="0" w:color="auto"/>
                <w:left w:val="none" w:sz="0" w:space="0" w:color="auto"/>
                <w:bottom w:val="none" w:sz="0" w:space="0" w:color="auto"/>
                <w:right w:val="none" w:sz="0" w:space="0" w:color="auto"/>
              </w:divBdr>
              <w:divsChild>
                <w:div w:id="191069523">
                  <w:marLeft w:val="0"/>
                  <w:marRight w:val="0"/>
                  <w:marTop w:val="0"/>
                  <w:marBottom w:val="0"/>
                  <w:divBdr>
                    <w:top w:val="none" w:sz="0" w:space="0" w:color="auto"/>
                    <w:left w:val="none" w:sz="0" w:space="0" w:color="auto"/>
                    <w:bottom w:val="none" w:sz="0" w:space="0" w:color="auto"/>
                    <w:right w:val="none" w:sz="0" w:space="0" w:color="auto"/>
                  </w:divBdr>
                  <w:divsChild>
                    <w:div w:id="4709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9411">
      <w:bodyDiv w:val="1"/>
      <w:marLeft w:val="0"/>
      <w:marRight w:val="0"/>
      <w:marTop w:val="0"/>
      <w:marBottom w:val="0"/>
      <w:divBdr>
        <w:top w:val="none" w:sz="0" w:space="0" w:color="auto"/>
        <w:left w:val="none" w:sz="0" w:space="0" w:color="auto"/>
        <w:bottom w:val="none" w:sz="0" w:space="0" w:color="auto"/>
        <w:right w:val="none" w:sz="0" w:space="0" w:color="auto"/>
      </w:divBdr>
    </w:div>
    <w:div w:id="418721890">
      <w:bodyDiv w:val="1"/>
      <w:marLeft w:val="0"/>
      <w:marRight w:val="0"/>
      <w:marTop w:val="0"/>
      <w:marBottom w:val="0"/>
      <w:divBdr>
        <w:top w:val="none" w:sz="0" w:space="0" w:color="auto"/>
        <w:left w:val="none" w:sz="0" w:space="0" w:color="auto"/>
        <w:bottom w:val="none" w:sz="0" w:space="0" w:color="auto"/>
        <w:right w:val="none" w:sz="0" w:space="0" w:color="auto"/>
      </w:divBdr>
      <w:divsChild>
        <w:div w:id="294215424">
          <w:marLeft w:val="0"/>
          <w:marRight w:val="0"/>
          <w:marTop w:val="0"/>
          <w:marBottom w:val="0"/>
          <w:divBdr>
            <w:top w:val="none" w:sz="0" w:space="0" w:color="auto"/>
            <w:left w:val="none" w:sz="0" w:space="0" w:color="auto"/>
            <w:bottom w:val="none" w:sz="0" w:space="0" w:color="auto"/>
            <w:right w:val="none" w:sz="0" w:space="0" w:color="auto"/>
          </w:divBdr>
          <w:divsChild>
            <w:div w:id="1175539301">
              <w:marLeft w:val="0"/>
              <w:marRight w:val="0"/>
              <w:marTop w:val="0"/>
              <w:marBottom w:val="0"/>
              <w:divBdr>
                <w:top w:val="none" w:sz="0" w:space="0" w:color="auto"/>
                <w:left w:val="none" w:sz="0" w:space="0" w:color="auto"/>
                <w:bottom w:val="none" w:sz="0" w:space="0" w:color="auto"/>
                <w:right w:val="none" w:sz="0" w:space="0" w:color="auto"/>
              </w:divBdr>
              <w:divsChild>
                <w:div w:id="1795712789">
                  <w:marLeft w:val="0"/>
                  <w:marRight w:val="0"/>
                  <w:marTop w:val="0"/>
                  <w:marBottom w:val="0"/>
                  <w:divBdr>
                    <w:top w:val="none" w:sz="0" w:space="0" w:color="auto"/>
                    <w:left w:val="none" w:sz="0" w:space="0" w:color="auto"/>
                    <w:bottom w:val="none" w:sz="0" w:space="0" w:color="auto"/>
                    <w:right w:val="none" w:sz="0" w:space="0" w:color="auto"/>
                  </w:divBdr>
                  <w:divsChild>
                    <w:div w:id="13857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850371">
      <w:bodyDiv w:val="1"/>
      <w:marLeft w:val="0"/>
      <w:marRight w:val="0"/>
      <w:marTop w:val="0"/>
      <w:marBottom w:val="0"/>
      <w:divBdr>
        <w:top w:val="none" w:sz="0" w:space="0" w:color="auto"/>
        <w:left w:val="none" w:sz="0" w:space="0" w:color="auto"/>
        <w:bottom w:val="none" w:sz="0" w:space="0" w:color="auto"/>
        <w:right w:val="none" w:sz="0" w:space="0" w:color="auto"/>
      </w:divBdr>
      <w:divsChild>
        <w:div w:id="1623144903">
          <w:marLeft w:val="0"/>
          <w:marRight w:val="0"/>
          <w:marTop w:val="0"/>
          <w:marBottom w:val="0"/>
          <w:divBdr>
            <w:top w:val="none" w:sz="0" w:space="0" w:color="auto"/>
            <w:left w:val="none" w:sz="0" w:space="0" w:color="auto"/>
            <w:bottom w:val="none" w:sz="0" w:space="0" w:color="auto"/>
            <w:right w:val="none" w:sz="0" w:space="0" w:color="auto"/>
          </w:divBdr>
        </w:div>
      </w:divsChild>
    </w:div>
    <w:div w:id="505629187">
      <w:bodyDiv w:val="1"/>
      <w:marLeft w:val="0"/>
      <w:marRight w:val="0"/>
      <w:marTop w:val="0"/>
      <w:marBottom w:val="0"/>
      <w:divBdr>
        <w:top w:val="none" w:sz="0" w:space="0" w:color="auto"/>
        <w:left w:val="none" w:sz="0" w:space="0" w:color="auto"/>
        <w:bottom w:val="none" w:sz="0" w:space="0" w:color="auto"/>
        <w:right w:val="none" w:sz="0" w:space="0" w:color="auto"/>
      </w:divBdr>
    </w:div>
    <w:div w:id="647977545">
      <w:bodyDiv w:val="1"/>
      <w:marLeft w:val="0"/>
      <w:marRight w:val="0"/>
      <w:marTop w:val="0"/>
      <w:marBottom w:val="0"/>
      <w:divBdr>
        <w:top w:val="none" w:sz="0" w:space="0" w:color="auto"/>
        <w:left w:val="none" w:sz="0" w:space="0" w:color="auto"/>
        <w:bottom w:val="none" w:sz="0" w:space="0" w:color="auto"/>
        <w:right w:val="none" w:sz="0" w:space="0" w:color="auto"/>
      </w:divBdr>
      <w:divsChild>
        <w:div w:id="1880165995">
          <w:marLeft w:val="0"/>
          <w:marRight w:val="0"/>
          <w:marTop w:val="0"/>
          <w:marBottom w:val="0"/>
          <w:divBdr>
            <w:top w:val="none" w:sz="0" w:space="0" w:color="auto"/>
            <w:left w:val="none" w:sz="0" w:space="0" w:color="auto"/>
            <w:bottom w:val="none" w:sz="0" w:space="0" w:color="auto"/>
            <w:right w:val="none" w:sz="0" w:space="0" w:color="auto"/>
          </w:divBdr>
          <w:divsChild>
            <w:div w:id="2129741805">
              <w:marLeft w:val="0"/>
              <w:marRight w:val="0"/>
              <w:marTop w:val="0"/>
              <w:marBottom w:val="0"/>
              <w:divBdr>
                <w:top w:val="none" w:sz="0" w:space="0" w:color="auto"/>
                <w:left w:val="none" w:sz="0" w:space="0" w:color="auto"/>
                <w:bottom w:val="none" w:sz="0" w:space="0" w:color="auto"/>
                <w:right w:val="none" w:sz="0" w:space="0" w:color="auto"/>
              </w:divBdr>
              <w:divsChild>
                <w:div w:id="158271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2146">
      <w:bodyDiv w:val="1"/>
      <w:marLeft w:val="0"/>
      <w:marRight w:val="0"/>
      <w:marTop w:val="0"/>
      <w:marBottom w:val="0"/>
      <w:divBdr>
        <w:top w:val="none" w:sz="0" w:space="0" w:color="auto"/>
        <w:left w:val="none" w:sz="0" w:space="0" w:color="auto"/>
        <w:bottom w:val="none" w:sz="0" w:space="0" w:color="auto"/>
        <w:right w:val="none" w:sz="0" w:space="0" w:color="auto"/>
      </w:divBdr>
      <w:divsChild>
        <w:div w:id="980964699">
          <w:marLeft w:val="0"/>
          <w:marRight w:val="0"/>
          <w:marTop w:val="0"/>
          <w:marBottom w:val="0"/>
          <w:divBdr>
            <w:top w:val="none" w:sz="0" w:space="0" w:color="auto"/>
            <w:left w:val="none" w:sz="0" w:space="0" w:color="auto"/>
            <w:bottom w:val="none" w:sz="0" w:space="0" w:color="auto"/>
            <w:right w:val="none" w:sz="0" w:space="0" w:color="auto"/>
          </w:divBdr>
          <w:divsChild>
            <w:div w:id="1588344337">
              <w:marLeft w:val="0"/>
              <w:marRight w:val="0"/>
              <w:marTop w:val="0"/>
              <w:marBottom w:val="0"/>
              <w:divBdr>
                <w:top w:val="none" w:sz="0" w:space="0" w:color="auto"/>
                <w:left w:val="none" w:sz="0" w:space="0" w:color="auto"/>
                <w:bottom w:val="none" w:sz="0" w:space="0" w:color="auto"/>
                <w:right w:val="none" w:sz="0" w:space="0" w:color="auto"/>
              </w:divBdr>
              <w:divsChild>
                <w:div w:id="1234776875">
                  <w:marLeft w:val="0"/>
                  <w:marRight w:val="0"/>
                  <w:marTop w:val="0"/>
                  <w:marBottom w:val="0"/>
                  <w:divBdr>
                    <w:top w:val="none" w:sz="0" w:space="0" w:color="auto"/>
                    <w:left w:val="none" w:sz="0" w:space="0" w:color="auto"/>
                    <w:bottom w:val="none" w:sz="0" w:space="0" w:color="auto"/>
                    <w:right w:val="none" w:sz="0" w:space="0" w:color="auto"/>
                  </w:divBdr>
                </w:div>
                <w:div w:id="239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84548">
      <w:bodyDiv w:val="1"/>
      <w:marLeft w:val="0"/>
      <w:marRight w:val="0"/>
      <w:marTop w:val="0"/>
      <w:marBottom w:val="0"/>
      <w:divBdr>
        <w:top w:val="none" w:sz="0" w:space="0" w:color="auto"/>
        <w:left w:val="none" w:sz="0" w:space="0" w:color="auto"/>
        <w:bottom w:val="none" w:sz="0" w:space="0" w:color="auto"/>
        <w:right w:val="none" w:sz="0" w:space="0" w:color="auto"/>
      </w:divBdr>
    </w:div>
    <w:div w:id="805244501">
      <w:bodyDiv w:val="1"/>
      <w:marLeft w:val="0"/>
      <w:marRight w:val="0"/>
      <w:marTop w:val="0"/>
      <w:marBottom w:val="0"/>
      <w:divBdr>
        <w:top w:val="none" w:sz="0" w:space="0" w:color="auto"/>
        <w:left w:val="none" w:sz="0" w:space="0" w:color="auto"/>
        <w:bottom w:val="none" w:sz="0" w:space="0" w:color="auto"/>
        <w:right w:val="none" w:sz="0" w:space="0" w:color="auto"/>
      </w:divBdr>
      <w:divsChild>
        <w:div w:id="966665693">
          <w:marLeft w:val="0"/>
          <w:marRight w:val="0"/>
          <w:marTop w:val="0"/>
          <w:marBottom w:val="0"/>
          <w:divBdr>
            <w:top w:val="none" w:sz="0" w:space="0" w:color="auto"/>
            <w:left w:val="none" w:sz="0" w:space="0" w:color="auto"/>
            <w:bottom w:val="none" w:sz="0" w:space="0" w:color="auto"/>
            <w:right w:val="none" w:sz="0" w:space="0" w:color="auto"/>
          </w:divBdr>
          <w:divsChild>
            <w:div w:id="1135634644">
              <w:marLeft w:val="0"/>
              <w:marRight w:val="0"/>
              <w:marTop w:val="0"/>
              <w:marBottom w:val="0"/>
              <w:divBdr>
                <w:top w:val="none" w:sz="0" w:space="0" w:color="auto"/>
                <w:left w:val="none" w:sz="0" w:space="0" w:color="auto"/>
                <w:bottom w:val="none" w:sz="0" w:space="0" w:color="auto"/>
                <w:right w:val="none" w:sz="0" w:space="0" w:color="auto"/>
              </w:divBdr>
              <w:divsChild>
                <w:div w:id="5081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162587">
      <w:bodyDiv w:val="1"/>
      <w:marLeft w:val="0"/>
      <w:marRight w:val="0"/>
      <w:marTop w:val="0"/>
      <w:marBottom w:val="0"/>
      <w:divBdr>
        <w:top w:val="none" w:sz="0" w:space="0" w:color="auto"/>
        <w:left w:val="none" w:sz="0" w:space="0" w:color="auto"/>
        <w:bottom w:val="none" w:sz="0" w:space="0" w:color="auto"/>
        <w:right w:val="none" w:sz="0" w:space="0" w:color="auto"/>
      </w:divBdr>
    </w:div>
    <w:div w:id="855849659">
      <w:bodyDiv w:val="1"/>
      <w:marLeft w:val="0"/>
      <w:marRight w:val="0"/>
      <w:marTop w:val="0"/>
      <w:marBottom w:val="0"/>
      <w:divBdr>
        <w:top w:val="none" w:sz="0" w:space="0" w:color="auto"/>
        <w:left w:val="none" w:sz="0" w:space="0" w:color="auto"/>
        <w:bottom w:val="none" w:sz="0" w:space="0" w:color="auto"/>
        <w:right w:val="none" w:sz="0" w:space="0" w:color="auto"/>
      </w:divBdr>
      <w:divsChild>
        <w:div w:id="1147354571">
          <w:marLeft w:val="0"/>
          <w:marRight w:val="0"/>
          <w:marTop w:val="0"/>
          <w:marBottom w:val="0"/>
          <w:divBdr>
            <w:top w:val="none" w:sz="0" w:space="0" w:color="auto"/>
            <w:left w:val="none" w:sz="0" w:space="0" w:color="auto"/>
            <w:bottom w:val="none" w:sz="0" w:space="0" w:color="auto"/>
            <w:right w:val="none" w:sz="0" w:space="0" w:color="auto"/>
          </w:divBdr>
          <w:divsChild>
            <w:div w:id="521669711">
              <w:marLeft w:val="0"/>
              <w:marRight w:val="0"/>
              <w:marTop w:val="0"/>
              <w:marBottom w:val="0"/>
              <w:divBdr>
                <w:top w:val="none" w:sz="0" w:space="0" w:color="auto"/>
                <w:left w:val="none" w:sz="0" w:space="0" w:color="auto"/>
                <w:bottom w:val="none" w:sz="0" w:space="0" w:color="auto"/>
                <w:right w:val="none" w:sz="0" w:space="0" w:color="auto"/>
              </w:divBdr>
              <w:divsChild>
                <w:div w:id="9034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843702">
      <w:bodyDiv w:val="1"/>
      <w:marLeft w:val="0"/>
      <w:marRight w:val="0"/>
      <w:marTop w:val="0"/>
      <w:marBottom w:val="0"/>
      <w:divBdr>
        <w:top w:val="none" w:sz="0" w:space="0" w:color="auto"/>
        <w:left w:val="none" w:sz="0" w:space="0" w:color="auto"/>
        <w:bottom w:val="none" w:sz="0" w:space="0" w:color="auto"/>
        <w:right w:val="none" w:sz="0" w:space="0" w:color="auto"/>
      </w:divBdr>
    </w:div>
    <w:div w:id="958948932">
      <w:bodyDiv w:val="1"/>
      <w:marLeft w:val="0"/>
      <w:marRight w:val="0"/>
      <w:marTop w:val="0"/>
      <w:marBottom w:val="0"/>
      <w:divBdr>
        <w:top w:val="none" w:sz="0" w:space="0" w:color="auto"/>
        <w:left w:val="none" w:sz="0" w:space="0" w:color="auto"/>
        <w:bottom w:val="none" w:sz="0" w:space="0" w:color="auto"/>
        <w:right w:val="none" w:sz="0" w:space="0" w:color="auto"/>
      </w:divBdr>
    </w:div>
    <w:div w:id="997005155">
      <w:bodyDiv w:val="1"/>
      <w:marLeft w:val="0"/>
      <w:marRight w:val="0"/>
      <w:marTop w:val="0"/>
      <w:marBottom w:val="0"/>
      <w:divBdr>
        <w:top w:val="none" w:sz="0" w:space="0" w:color="auto"/>
        <w:left w:val="none" w:sz="0" w:space="0" w:color="auto"/>
        <w:bottom w:val="none" w:sz="0" w:space="0" w:color="auto"/>
        <w:right w:val="none" w:sz="0" w:space="0" w:color="auto"/>
      </w:divBdr>
      <w:divsChild>
        <w:div w:id="1042558283">
          <w:marLeft w:val="0"/>
          <w:marRight w:val="0"/>
          <w:marTop w:val="0"/>
          <w:marBottom w:val="0"/>
          <w:divBdr>
            <w:top w:val="none" w:sz="0" w:space="0" w:color="auto"/>
            <w:left w:val="none" w:sz="0" w:space="0" w:color="auto"/>
            <w:bottom w:val="none" w:sz="0" w:space="0" w:color="auto"/>
            <w:right w:val="none" w:sz="0" w:space="0" w:color="auto"/>
          </w:divBdr>
          <w:divsChild>
            <w:div w:id="228075040">
              <w:marLeft w:val="0"/>
              <w:marRight w:val="0"/>
              <w:marTop w:val="0"/>
              <w:marBottom w:val="0"/>
              <w:divBdr>
                <w:top w:val="none" w:sz="0" w:space="0" w:color="auto"/>
                <w:left w:val="none" w:sz="0" w:space="0" w:color="auto"/>
                <w:bottom w:val="none" w:sz="0" w:space="0" w:color="auto"/>
                <w:right w:val="none" w:sz="0" w:space="0" w:color="auto"/>
              </w:divBdr>
              <w:divsChild>
                <w:div w:id="1657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5385">
      <w:bodyDiv w:val="1"/>
      <w:marLeft w:val="0"/>
      <w:marRight w:val="0"/>
      <w:marTop w:val="0"/>
      <w:marBottom w:val="0"/>
      <w:divBdr>
        <w:top w:val="none" w:sz="0" w:space="0" w:color="auto"/>
        <w:left w:val="none" w:sz="0" w:space="0" w:color="auto"/>
        <w:bottom w:val="none" w:sz="0" w:space="0" w:color="auto"/>
        <w:right w:val="none" w:sz="0" w:space="0" w:color="auto"/>
      </w:divBdr>
      <w:divsChild>
        <w:div w:id="317466975">
          <w:marLeft w:val="0"/>
          <w:marRight w:val="0"/>
          <w:marTop w:val="0"/>
          <w:marBottom w:val="0"/>
          <w:divBdr>
            <w:top w:val="none" w:sz="0" w:space="0" w:color="auto"/>
            <w:left w:val="none" w:sz="0" w:space="0" w:color="auto"/>
            <w:bottom w:val="none" w:sz="0" w:space="0" w:color="auto"/>
            <w:right w:val="none" w:sz="0" w:space="0" w:color="auto"/>
          </w:divBdr>
          <w:divsChild>
            <w:div w:id="1437169339">
              <w:marLeft w:val="0"/>
              <w:marRight w:val="0"/>
              <w:marTop w:val="0"/>
              <w:marBottom w:val="0"/>
              <w:divBdr>
                <w:top w:val="none" w:sz="0" w:space="0" w:color="auto"/>
                <w:left w:val="none" w:sz="0" w:space="0" w:color="auto"/>
                <w:bottom w:val="none" w:sz="0" w:space="0" w:color="auto"/>
                <w:right w:val="none" w:sz="0" w:space="0" w:color="auto"/>
              </w:divBdr>
              <w:divsChild>
                <w:div w:id="1591884996">
                  <w:marLeft w:val="0"/>
                  <w:marRight w:val="0"/>
                  <w:marTop w:val="0"/>
                  <w:marBottom w:val="0"/>
                  <w:divBdr>
                    <w:top w:val="none" w:sz="0" w:space="0" w:color="auto"/>
                    <w:left w:val="none" w:sz="0" w:space="0" w:color="auto"/>
                    <w:bottom w:val="none" w:sz="0" w:space="0" w:color="auto"/>
                    <w:right w:val="none" w:sz="0" w:space="0" w:color="auto"/>
                  </w:divBdr>
                  <w:divsChild>
                    <w:div w:id="207954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112466">
      <w:bodyDiv w:val="1"/>
      <w:marLeft w:val="0"/>
      <w:marRight w:val="0"/>
      <w:marTop w:val="0"/>
      <w:marBottom w:val="0"/>
      <w:divBdr>
        <w:top w:val="none" w:sz="0" w:space="0" w:color="auto"/>
        <w:left w:val="none" w:sz="0" w:space="0" w:color="auto"/>
        <w:bottom w:val="none" w:sz="0" w:space="0" w:color="auto"/>
        <w:right w:val="none" w:sz="0" w:space="0" w:color="auto"/>
      </w:divBdr>
    </w:div>
    <w:div w:id="1164319710">
      <w:bodyDiv w:val="1"/>
      <w:marLeft w:val="0"/>
      <w:marRight w:val="0"/>
      <w:marTop w:val="0"/>
      <w:marBottom w:val="0"/>
      <w:divBdr>
        <w:top w:val="none" w:sz="0" w:space="0" w:color="auto"/>
        <w:left w:val="none" w:sz="0" w:space="0" w:color="auto"/>
        <w:bottom w:val="none" w:sz="0" w:space="0" w:color="auto"/>
        <w:right w:val="none" w:sz="0" w:space="0" w:color="auto"/>
      </w:divBdr>
    </w:div>
    <w:div w:id="1283607844">
      <w:bodyDiv w:val="1"/>
      <w:marLeft w:val="0"/>
      <w:marRight w:val="0"/>
      <w:marTop w:val="0"/>
      <w:marBottom w:val="0"/>
      <w:divBdr>
        <w:top w:val="none" w:sz="0" w:space="0" w:color="auto"/>
        <w:left w:val="none" w:sz="0" w:space="0" w:color="auto"/>
        <w:bottom w:val="none" w:sz="0" w:space="0" w:color="auto"/>
        <w:right w:val="none" w:sz="0" w:space="0" w:color="auto"/>
      </w:divBdr>
      <w:divsChild>
        <w:div w:id="1327317272">
          <w:marLeft w:val="0"/>
          <w:marRight w:val="0"/>
          <w:marTop w:val="0"/>
          <w:marBottom w:val="0"/>
          <w:divBdr>
            <w:top w:val="none" w:sz="0" w:space="0" w:color="auto"/>
            <w:left w:val="none" w:sz="0" w:space="0" w:color="auto"/>
            <w:bottom w:val="none" w:sz="0" w:space="0" w:color="auto"/>
            <w:right w:val="none" w:sz="0" w:space="0" w:color="auto"/>
          </w:divBdr>
          <w:divsChild>
            <w:div w:id="281689778">
              <w:marLeft w:val="0"/>
              <w:marRight w:val="0"/>
              <w:marTop w:val="0"/>
              <w:marBottom w:val="0"/>
              <w:divBdr>
                <w:top w:val="none" w:sz="0" w:space="0" w:color="auto"/>
                <w:left w:val="none" w:sz="0" w:space="0" w:color="auto"/>
                <w:bottom w:val="none" w:sz="0" w:space="0" w:color="auto"/>
                <w:right w:val="none" w:sz="0" w:space="0" w:color="auto"/>
              </w:divBdr>
              <w:divsChild>
                <w:div w:id="125155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86107">
      <w:bodyDiv w:val="1"/>
      <w:marLeft w:val="0"/>
      <w:marRight w:val="0"/>
      <w:marTop w:val="0"/>
      <w:marBottom w:val="0"/>
      <w:divBdr>
        <w:top w:val="none" w:sz="0" w:space="0" w:color="auto"/>
        <w:left w:val="none" w:sz="0" w:space="0" w:color="auto"/>
        <w:bottom w:val="none" w:sz="0" w:space="0" w:color="auto"/>
        <w:right w:val="none" w:sz="0" w:space="0" w:color="auto"/>
      </w:divBdr>
    </w:div>
    <w:div w:id="1318723057">
      <w:bodyDiv w:val="1"/>
      <w:marLeft w:val="0"/>
      <w:marRight w:val="0"/>
      <w:marTop w:val="0"/>
      <w:marBottom w:val="0"/>
      <w:divBdr>
        <w:top w:val="none" w:sz="0" w:space="0" w:color="auto"/>
        <w:left w:val="none" w:sz="0" w:space="0" w:color="auto"/>
        <w:bottom w:val="none" w:sz="0" w:space="0" w:color="auto"/>
        <w:right w:val="none" w:sz="0" w:space="0" w:color="auto"/>
      </w:divBdr>
      <w:divsChild>
        <w:div w:id="1799949582">
          <w:marLeft w:val="0"/>
          <w:marRight w:val="0"/>
          <w:marTop w:val="0"/>
          <w:marBottom w:val="0"/>
          <w:divBdr>
            <w:top w:val="none" w:sz="0" w:space="0" w:color="auto"/>
            <w:left w:val="none" w:sz="0" w:space="0" w:color="auto"/>
            <w:bottom w:val="none" w:sz="0" w:space="0" w:color="auto"/>
            <w:right w:val="none" w:sz="0" w:space="0" w:color="auto"/>
          </w:divBdr>
          <w:divsChild>
            <w:div w:id="1385984734">
              <w:marLeft w:val="0"/>
              <w:marRight w:val="0"/>
              <w:marTop w:val="0"/>
              <w:marBottom w:val="0"/>
              <w:divBdr>
                <w:top w:val="none" w:sz="0" w:space="0" w:color="auto"/>
                <w:left w:val="none" w:sz="0" w:space="0" w:color="auto"/>
                <w:bottom w:val="none" w:sz="0" w:space="0" w:color="auto"/>
                <w:right w:val="none" w:sz="0" w:space="0" w:color="auto"/>
              </w:divBdr>
              <w:divsChild>
                <w:div w:id="6680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277986">
      <w:bodyDiv w:val="1"/>
      <w:marLeft w:val="0"/>
      <w:marRight w:val="0"/>
      <w:marTop w:val="0"/>
      <w:marBottom w:val="0"/>
      <w:divBdr>
        <w:top w:val="none" w:sz="0" w:space="0" w:color="auto"/>
        <w:left w:val="none" w:sz="0" w:space="0" w:color="auto"/>
        <w:bottom w:val="none" w:sz="0" w:space="0" w:color="auto"/>
        <w:right w:val="none" w:sz="0" w:space="0" w:color="auto"/>
      </w:divBdr>
      <w:divsChild>
        <w:div w:id="577176712">
          <w:marLeft w:val="0"/>
          <w:marRight w:val="0"/>
          <w:marTop w:val="0"/>
          <w:marBottom w:val="0"/>
          <w:divBdr>
            <w:top w:val="none" w:sz="0" w:space="0" w:color="auto"/>
            <w:left w:val="none" w:sz="0" w:space="0" w:color="auto"/>
            <w:bottom w:val="none" w:sz="0" w:space="0" w:color="auto"/>
            <w:right w:val="none" w:sz="0" w:space="0" w:color="auto"/>
          </w:divBdr>
          <w:divsChild>
            <w:div w:id="667903331">
              <w:marLeft w:val="0"/>
              <w:marRight w:val="0"/>
              <w:marTop w:val="0"/>
              <w:marBottom w:val="0"/>
              <w:divBdr>
                <w:top w:val="none" w:sz="0" w:space="0" w:color="auto"/>
                <w:left w:val="none" w:sz="0" w:space="0" w:color="auto"/>
                <w:bottom w:val="none" w:sz="0" w:space="0" w:color="auto"/>
                <w:right w:val="none" w:sz="0" w:space="0" w:color="auto"/>
              </w:divBdr>
              <w:divsChild>
                <w:div w:id="26875887">
                  <w:marLeft w:val="0"/>
                  <w:marRight w:val="0"/>
                  <w:marTop w:val="0"/>
                  <w:marBottom w:val="0"/>
                  <w:divBdr>
                    <w:top w:val="none" w:sz="0" w:space="0" w:color="auto"/>
                    <w:left w:val="none" w:sz="0" w:space="0" w:color="auto"/>
                    <w:bottom w:val="none" w:sz="0" w:space="0" w:color="auto"/>
                    <w:right w:val="none" w:sz="0" w:space="0" w:color="auto"/>
                  </w:divBdr>
                  <w:divsChild>
                    <w:div w:id="1828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28464">
          <w:marLeft w:val="0"/>
          <w:marRight w:val="0"/>
          <w:marTop w:val="0"/>
          <w:marBottom w:val="0"/>
          <w:divBdr>
            <w:top w:val="none" w:sz="0" w:space="0" w:color="auto"/>
            <w:left w:val="none" w:sz="0" w:space="0" w:color="auto"/>
            <w:bottom w:val="none" w:sz="0" w:space="0" w:color="auto"/>
            <w:right w:val="none" w:sz="0" w:space="0" w:color="auto"/>
          </w:divBdr>
          <w:divsChild>
            <w:div w:id="1434133397">
              <w:marLeft w:val="0"/>
              <w:marRight w:val="0"/>
              <w:marTop w:val="0"/>
              <w:marBottom w:val="0"/>
              <w:divBdr>
                <w:top w:val="none" w:sz="0" w:space="0" w:color="auto"/>
                <w:left w:val="none" w:sz="0" w:space="0" w:color="auto"/>
                <w:bottom w:val="none" w:sz="0" w:space="0" w:color="auto"/>
                <w:right w:val="none" w:sz="0" w:space="0" w:color="auto"/>
              </w:divBdr>
            </w:div>
            <w:div w:id="3373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643215">
      <w:bodyDiv w:val="1"/>
      <w:marLeft w:val="0"/>
      <w:marRight w:val="0"/>
      <w:marTop w:val="0"/>
      <w:marBottom w:val="0"/>
      <w:divBdr>
        <w:top w:val="none" w:sz="0" w:space="0" w:color="auto"/>
        <w:left w:val="none" w:sz="0" w:space="0" w:color="auto"/>
        <w:bottom w:val="none" w:sz="0" w:space="0" w:color="auto"/>
        <w:right w:val="none" w:sz="0" w:space="0" w:color="auto"/>
      </w:divBdr>
      <w:divsChild>
        <w:div w:id="57560245">
          <w:marLeft w:val="0"/>
          <w:marRight w:val="0"/>
          <w:marTop w:val="0"/>
          <w:marBottom w:val="0"/>
          <w:divBdr>
            <w:top w:val="none" w:sz="0" w:space="0" w:color="auto"/>
            <w:left w:val="none" w:sz="0" w:space="0" w:color="auto"/>
            <w:bottom w:val="none" w:sz="0" w:space="0" w:color="auto"/>
            <w:right w:val="none" w:sz="0" w:space="0" w:color="auto"/>
          </w:divBdr>
          <w:divsChild>
            <w:div w:id="1694845570">
              <w:marLeft w:val="0"/>
              <w:marRight w:val="0"/>
              <w:marTop w:val="0"/>
              <w:marBottom w:val="0"/>
              <w:divBdr>
                <w:top w:val="none" w:sz="0" w:space="0" w:color="auto"/>
                <w:left w:val="none" w:sz="0" w:space="0" w:color="auto"/>
                <w:bottom w:val="none" w:sz="0" w:space="0" w:color="auto"/>
                <w:right w:val="none" w:sz="0" w:space="0" w:color="auto"/>
              </w:divBdr>
              <w:divsChild>
                <w:div w:id="55890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13685">
      <w:bodyDiv w:val="1"/>
      <w:marLeft w:val="0"/>
      <w:marRight w:val="0"/>
      <w:marTop w:val="0"/>
      <w:marBottom w:val="0"/>
      <w:divBdr>
        <w:top w:val="none" w:sz="0" w:space="0" w:color="auto"/>
        <w:left w:val="none" w:sz="0" w:space="0" w:color="auto"/>
        <w:bottom w:val="none" w:sz="0" w:space="0" w:color="auto"/>
        <w:right w:val="none" w:sz="0" w:space="0" w:color="auto"/>
      </w:divBdr>
    </w:div>
    <w:div w:id="1445273902">
      <w:bodyDiv w:val="1"/>
      <w:marLeft w:val="0"/>
      <w:marRight w:val="0"/>
      <w:marTop w:val="0"/>
      <w:marBottom w:val="0"/>
      <w:divBdr>
        <w:top w:val="none" w:sz="0" w:space="0" w:color="auto"/>
        <w:left w:val="none" w:sz="0" w:space="0" w:color="auto"/>
        <w:bottom w:val="none" w:sz="0" w:space="0" w:color="auto"/>
        <w:right w:val="none" w:sz="0" w:space="0" w:color="auto"/>
      </w:divBdr>
    </w:div>
    <w:div w:id="1501963202">
      <w:bodyDiv w:val="1"/>
      <w:marLeft w:val="0"/>
      <w:marRight w:val="0"/>
      <w:marTop w:val="0"/>
      <w:marBottom w:val="0"/>
      <w:divBdr>
        <w:top w:val="none" w:sz="0" w:space="0" w:color="auto"/>
        <w:left w:val="none" w:sz="0" w:space="0" w:color="auto"/>
        <w:bottom w:val="none" w:sz="0" w:space="0" w:color="auto"/>
        <w:right w:val="none" w:sz="0" w:space="0" w:color="auto"/>
      </w:divBdr>
    </w:div>
    <w:div w:id="1558397603">
      <w:bodyDiv w:val="1"/>
      <w:marLeft w:val="0"/>
      <w:marRight w:val="0"/>
      <w:marTop w:val="0"/>
      <w:marBottom w:val="0"/>
      <w:divBdr>
        <w:top w:val="none" w:sz="0" w:space="0" w:color="auto"/>
        <w:left w:val="none" w:sz="0" w:space="0" w:color="auto"/>
        <w:bottom w:val="none" w:sz="0" w:space="0" w:color="auto"/>
        <w:right w:val="none" w:sz="0" w:space="0" w:color="auto"/>
      </w:divBdr>
      <w:divsChild>
        <w:div w:id="1254900836">
          <w:marLeft w:val="0"/>
          <w:marRight w:val="0"/>
          <w:marTop w:val="0"/>
          <w:marBottom w:val="0"/>
          <w:divBdr>
            <w:top w:val="none" w:sz="0" w:space="0" w:color="auto"/>
            <w:left w:val="none" w:sz="0" w:space="0" w:color="auto"/>
            <w:bottom w:val="none" w:sz="0" w:space="0" w:color="auto"/>
            <w:right w:val="none" w:sz="0" w:space="0" w:color="auto"/>
          </w:divBdr>
          <w:divsChild>
            <w:div w:id="452482363">
              <w:marLeft w:val="0"/>
              <w:marRight w:val="0"/>
              <w:marTop w:val="0"/>
              <w:marBottom w:val="0"/>
              <w:divBdr>
                <w:top w:val="none" w:sz="0" w:space="0" w:color="auto"/>
                <w:left w:val="none" w:sz="0" w:space="0" w:color="auto"/>
                <w:bottom w:val="none" w:sz="0" w:space="0" w:color="auto"/>
                <w:right w:val="none" w:sz="0" w:space="0" w:color="auto"/>
              </w:divBdr>
              <w:divsChild>
                <w:div w:id="311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539067">
      <w:bodyDiv w:val="1"/>
      <w:marLeft w:val="0"/>
      <w:marRight w:val="0"/>
      <w:marTop w:val="0"/>
      <w:marBottom w:val="0"/>
      <w:divBdr>
        <w:top w:val="none" w:sz="0" w:space="0" w:color="auto"/>
        <w:left w:val="none" w:sz="0" w:space="0" w:color="auto"/>
        <w:bottom w:val="none" w:sz="0" w:space="0" w:color="auto"/>
        <w:right w:val="none" w:sz="0" w:space="0" w:color="auto"/>
      </w:divBdr>
      <w:divsChild>
        <w:div w:id="2094431046">
          <w:marLeft w:val="0"/>
          <w:marRight w:val="0"/>
          <w:marTop w:val="0"/>
          <w:marBottom w:val="0"/>
          <w:divBdr>
            <w:top w:val="none" w:sz="0" w:space="0" w:color="auto"/>
            <w:left w:val="none" w:sz="0" w:space="0" w:color="auto"/>
            <w:bottom w:val="none" w:sz="0" w:space="0" w:color="auto"/>
            <w:right w:val="none" w:sz="0" w:space="0" w:color="auto"/>
          </w:divBdr>
          <w:divsChild>
            <w:div w:id="312367147">
              <w:marLeft w:val="0"/>
              <w:marRight w:val="0"/>
              <w:marTop w:val="0"/>
              <w:marBottom w:val="0"/>
              <w:divBdr>
                <w:top w:val="none" w:sz="0" w:space="0" w:color="auto"/>
                <w:left w:val="none" w:sz="0" w:space="0" w:color="auto"/>
                <w:bottom w:val="none" w:sz="0" w:space="0" w:color="auto"/>
                <w:right w:val="none" w:sz="0" w:space="0" w:color="auto"/>
              </w:divBdr>
              <w:divsChild>
                <w:div w:id="18157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4525">
      <w:bodyDiv w:val="1"/>
      <w:marLeft w:val="0"/>
      <w:marRight w:val="0"/>
      <w:marTop w:val="0"/>
      <w:marBottom w:val="0"/>
      <w:divBdr>
        <w:top w:val="none" w:sz="0" w:space="0" w:color="auto"/>
        <w:left w:val="none" w:sz="0" w:space="0" w:color="auto"/>
        <w:bottom w:val="none" w:sz="0" w:space="0" w:color="auto"/>
        <w:right w:val="none" w:sz="0" w:space="0" w:color="auto"/>
      </w:divBdr>
      <w:divsChild>
        <w:div w:id="2053461397">
          <w:marLeft w:val="0"/>
          <w:marRight w:val="0"/>
          <w:marTop w:val="0"/>
          <w:marBottom w:val="0"/>
          <w:divBdr>
            <w:top w:val="none" w:sz="0" w:space="0" w:color="auto"/>
            <w:left w:val="none" w:sz="0" w:space="0" w:color="auto"/>
            <w:bottom w:val="none" w:sz="0" w:space="0" w:color="auto"/>
            <w:right w:val="none" w:sz="0" w:space="0" w:color="auto"/>
          </w:divBdr>
        </w:div>
      </w:divsChild>
    </w:div>
    <w:div w:id="1697920897">
      <w:bodyDiv w:val="1"/>
      <w:marLeft w:val="0"/>
      <w:marRight w:val="0"/>
      <w:marTop w:val="0"/>
      <w:marBottom w:val="0"/>
      <w:divBdr>
        <w:top w:val="none" w:sz="0" w:space="0" w:color="auto"/>
        <w:left w:val="none" w:sz="0" w:space="0" w:color="auto"/>
        <w:bottom w:val="none" w:sz="0" w:space="0" w:color="auto"/>
        <w:right w:val="none" w:sz="0" w:space="0" w:color="auto"/>
      </w:divBdr>
    </w:div>
    <w:div w:id="1708337154">
      <w:bodyDiv w:val="1"/>
      <w:marLeft w:val="0"/>
      <w:marRight w:val="0"/>
      <w:marTop w:val="0"/>
      <w:marBottom w:val="0"/>
      <w:divBdr>
        <w:top w:val="none" w:sz="0" w:space="0" w:color="auto"/>
        <w:left w:val="none" w:sz="0" w:space="0" w:color="auto"/>
        <w:bottom w:val="none" w:sz="0" w:space="0" w:color="auto"/>
        <w:right w:val="none" w:sz="0" w:space="0" w:color="auto"/>
      </w:divBdr>
      <w:divsChild>
        <w:div w:id="435712281">
          <w:marLeft w:val="0"/>
          <w:marRight w:val="0"/>
          <w:marTop w:val="0"/>
          <w:marBottom w:val="0"/>
          <w:divBdr>
            <w:top w:val="none" w:sz="0" w:space="0" w:color="auto"/>
            <w:left w:val="none" w:sz="0" w:space="0" w:color="auto"/>
            <w:bottom w:val="none" w:sz="0" w:space="0" w:color="auto"/>
            <w:right w:val="none" w:sz="0" w:space="0" w:color="auto"/>
          </w:divBdr>
          <w:divsChild>
            <w:div w:id="1339965041">
              <w:marLeft w:val="0"/>
              <w:marRight w:val="0"/>
              <w:marTop w:val="0"/>
              <w:marBottom w:val="0"/>
              <w:divBdr>
                <w:top w:val="none" w:sz="0" w:space="0" w:color="auto"/>
                <w:left w:val="none" w:sz="0" w:space="0" w:color="auto"/>
                <w:bottom w:val="none" w:sz="0" w:space="0" w:color="auto"/>
                <w:right w:val="none" w:sz="0" w:space="0" w:color="auto"/>
              </w:divBdr>
              <w:divsChild>
                <w:div w:id="12311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323006">
      <w:bodyDiv w:val="1"/>
      <w:marLeft w:val="0"/>
      <w:marRight w:val="0"/>
      <w:marTop w:val="0"/>
      <w:marBottom w:val="0"/>
      <w:divBdr>
        <w:top w:val="none" w:sz="0" w:space="0" w:color="auto"/>
        <w:left w:val="none" w:sz="0" w:space="0" w:color="auto"/>
        <w:bottom w:val="none" w:sz="0" w:space="0" w:color="auto"/>
        <w:right w:val="none" w:sz="0" w:space="0" w:color="auto"/>
      </w:divBdr>
      <w:divsChild>
        <w:div w:id="961692282">
          <w:marLeft w:val="0"/>
          <w:marRight w:val="0"/>
          <w:marTop w:val="0"/>
          <w:marBottom w:val="0"/>
          <w:divBdr>
            <w:top w:val="none" w:sz="0" w:space="0" w:color="auto"/>
            <w:left w:val="none" w:sz="0" w:space="0" w:color="auto"/>
            <w:bottom w:val="none" w:sz="0" w:space="0" w:color="auto"/>
            <w:right w:val="none" w:sz="0" w:space="0" w:color="auto"/>
          </w:divBdr>
          <w:divsChild>
            <w:div w:id="955404622">
              <w:marLeft w:val="0"/>
              <w:marRight w:val="0"/>
              <w:marTop w:val="0"/>
              <w:marBottom w:val="0"/>
              <w:divBdr>
                <w:top w:val="none" w:sz="0" w:space="0" w:color="auto"/>
                <w:left w:val="none" w:sz="0" w:space="0" w:color="auto"/>
                <w:bottom w:val="none" w:sz="0" w:space="0" w:color="auto"/>
                <w:right w:val="none" w:sz="0" w:space="0" w:color="auto"/>
              </w:divBdr>
              <w:divsChild>
                <w:div w:id="855578137">
                  <w:marLeft w:val="0"/>
                  <w:marRight w:val="0"/>
                  <w:marTop w:val="0"/>
                  <w:marBottom w:val="0"/>
                  <w:divBdr>
                    <w:top w:val="none" w:sz="0" w:space="0" w:color="auto"/>
                    <w:left w:val="none" w:sz="0" w:space="0" w:color="auto"/>
                    <w:bottom w:val="none" w:sz="0" w:space="0" w:color="auto"/>
                    <w:right w:val="none" w:sz="0" w:space="0" w:color="auto"/>
                  </w:divBdr>
                  <w:divsChild>
                    <w:div w:id="460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97393">
      <w:bodyDiv w:val="1"/>
      <w:marLeft w:val="0"/>
      <w:marRight w:val="0"/>
      <w:marTop w:val="0"/>
      <w:marBottom w:val="0"/>
      <w:divBdr>
        <w:top w:val="none" w:sz="0" w:space="0" w:color="auto"/>
        <w:left w:val="none" w:sz="0" w:space="0" w:color="auto"/>
        <w:bottom w:val="none" w:sz="0" w:space="0" w:color="auto"/>
        <w:right w:val="none" w:sz="0" w:space="0" w:color="auto"/>
      </w:divBdr>
      <w:divsChild>
        <w:div w:id="2012171769">
          <w:marLeft w:val="0"/>
          <w:marRight w:val="0"/>
          <w:marTop w:val="0"/>
          <w:marBottom w:val="0"/>
          <w:divBdr>
            <w:top w:val="none" w:sz="0" w:space="0" w:color="auto"/>
            <w:left w:val="none" w:sz="0" w:space="0" w:color="auto"/>
            <w:bottom w:val="none" w:sz="0" w:space="0" w:color="auto"/>
            <w:right w:val="none" w:sz="0" w:space="0" w:color="auto"/>
          </w:divBdr>
          <w:divsChild>
            <w:div w:id="2078285067">
              <w:marLeft w:val="0"/>
              <w:marRight w:val="0"/>
              <w:marTop w:val="0"/>
              <w:marBottom w:val="0"/>
              <w:divBdr>
                <w:top w:val="none" w:sz="0" w:space="0" w:color="auto"/>
                <w:left w:val="none" w:sz="0" w:space="0" w:color="auto"/>
                <w:bottom w:val="none" w:sz="0" w:space="0" w:color="auto"/>
                <w:right w:val="none" w:sz="0" w:space="0" w:color="auto"/>
              </w:divBdr>
              <w:divsChild>
                <w:div w:id="1712607522">
                  <w:marLeft w:val="0"/>
                  <w:marRight w:val="0"/>
                  <w:marTop w:val="0"/>
                  <w:marBottom w:val="0"/>
                  <w:divBdr>
                    <w:top w:val="none" w:sz="0" w:space="0" w:color="auto"/>
                    <w:left w:val="none" w:sz="0" w:space="0" w:color="auto"/>
                    <w:bottom w:val="none" w:sz="0" w:space="0" w:color="auto"/>
                    <w:right w:val="none" w:sz="0" w:space="0" w:color="auto"/>
                  </w:divBdr>
                </w:div>
                <w:div w:id="786125823">
                  <w:marLeft w:val="0"/>
                  <w:marRight w:val="0"/>
                  <w:marTop w:val="0"/>
                  <w:marBottom w:val="0"/>
                  <w:divBdr>
                    <w:top w:val="none" w:sz="0" w:space="0" w:color="auto"/>
                    <w:left w:val="none" w:sz="0" w:space="0" w:color="auto"/>
                    <w:bottom w:val="none" w:sz="0" w:space="0" w:color="auto"/>
                    <w:right w:val="none" w:sz="0" w:space="0" w:color="auto"/>
                  </w:divBdr>
                </w:div>
              </w:divsChild>
            </w:div>
            <w:div w:id="1793207502">
              <w:marLeft w:val="0"/>
              <w:marRight w:val="0"/>
              <w:marTop w:val="0"/>
              <w:marBottom w:val="0"/>
              <w:divBdr>
                <w:top w:val="none" w:sz="0" w:space="0" w:color="auto"/>
                <w:left w:val="none" w:sz="0" w:space="0" w:color="auto"/>
                <w:bottom w:val="none" w:sz="0" w:space="0" w:color="auto"/>
                <w:right w:val="none" w:sz="0" w:space="0" w:color="auto"/>
              </w:divBdr>
              <w:divsChild>
                <w:div w:id="116085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224243">
      <w:bodyDiv w:val="1"/>
      <w:marLeft w:val="0"/>
      <w:marRight w:val="0"/>
      <w:marTop w:val="0"/>
      <w:marBottom w:val="0"/>
      <w:divBdr>
        <w:top w:val="none" w:sz="0" w:space="0" w:color="auto"/>
        <w:left w:val="none" w:sz="0" w:space="0" w:color="auto"/>
        <w:bottom w:val="none" w:sz="0" w:space="0" w:color="auto"/>
        <w:right w:val="none" w:sz="0" w:space="0" w:color="auto"/>
      </w:divBdr>
    </w:div>
    <w:div w:id="1885827274">
      <w:bodyDiv w:val="1"/>
      <w:marLeft w:val="0"/>
      <w:marRight w:val="0"/>
      <w:marTop w:val="0"/>
      <w:marBottom w:val="0"/>
      <w:divBdr>
        <w:top w:val="none" w:sz="0" w:space="0" w:color="auto"/>
        <w:left w:val="none" w:sz="0" w:space="0" w:color="auto"/>
        <w:bottom w:val="none" w:sz="0" w:space="0" w:color="auto"/>
        <w:right w:val="none" w:sz="0" w:space="0" w:color="auto"/>
      </w:divBdr>
      <w:divsChild>
        <w:div w:id="524171447">
          <w:marLeft w:val="0"/>
          <w:marRight w:val="0"/>
          <w:marTop w:val="0"/>
          <w:marBottom w:val="0"/>
          <w:divBdr>
            <w:top w:val="none" w:sz="0" w:space="0" w:color="auto"/>
            <w:left w:val="none" w:sz="0" w:space="0" w:color="auto"/>
            <w:bottom w:val="none" w:sz="0" w:space="0" w:color="auto"/>
            <w:right w:val="none" w:sz="0" w:space="0" w:color="auto"/>
          </w:divBdr>
          <w:divsChild>
            <w:div w:id="1866213570">
              <w:marLeft w:val="0"/>
              <w:marRight w:val="0"/>
              <w:marTop w:val="0"/>
              <w:marBottom w:val="0"/>
              <w:divBdr>
                <w:top w:val="none" w:sz="0" w:space="0" w:color="auto"/>
                <w:left w:val="none" w:sz="0" w:space="0" w:color="auto"/>
                <w:bottom w:val="none" w:sz="0" w:space="0" w:color="auto"/>
                <w:right w:val="none" w:sz="0" w:space="0" w:color="auto"/>
              </w:divBdr>
              <w:divsChild>
                <w:div w:id="410390859">
                  <w:marLeft w:val="0"/>
                  <w:marRight w:val="0"/>
                  <w:marTop w:val="0"/>
                  <w:marBottom w:val="0"/>
                  <w:divBdr>
                    <w:top w:val="none" w:sz="0" w:space="0" w:color="auto"/>
                    <w:left w:val="none" w:sz="0" w:space="0" w:color="auto"/>
                    <w:bottom w:val="none" w:sz="0" w:space="0" w:color="auto"/>
                    <w:right w:val="none" w:sz="0" w:space="0" w:color="auto"/>
                  </w:divBdr>
                  <w:divsChild>
                    <w:div w:id="16844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39332">
      <w:bodyDiv w:val="1"/>
      <w:marLeft w:val="0"/>
      <w:marRight w:val="0"/>
      <w:marTop w:val="0"/>
      <w:marBottom w:val="0"/>
      <w:divBdr>
        <w:top w:val="none" w:sz="0" w:space="0" w:color="auto"/>
        <w:left w:val="none" w:sz="0" w:space="0" w:color="auto"/>
        <w:bottom w:val="none" w:sz="0" w:space="0" w:color="auto"/>
        <w:right w:val="none" w:sz="0" w:space="0" w:color="auto"/>
      </w:divBdr>
    </w:div>
    <w:div w:id="204192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03022-D089-DF48-A077-6DF4FD075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6</TotalTime>
  <Pages>24</Pages>
  <Words>12094</Words>
  <Characters>68937</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dc:creator>
  <cp:keywords/>
  <dc:description/>
  <cp:lastModifiedBy>Steven</cp:lastModifiedBy>
  <cp:revision>116</cp:revision>
  <cp:lastPrinted>2024-02-06T02:28:00Z</cp:lastPrinted>
  <dcterms:created xsi:type="dcterms:W3CDTF">2024-02-03T21:09:00Z</dcterms:created>
  <dcterms:modified xsi:type="dcterms:W3CDTF">2024-02-23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FJQbfdi"/&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